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09BA707" w14:textId="403C6ADD" w:rsidR="00CB3ACC" w:rsidRPr="00677FAC" w:rsidRDefault="00CB3ACC" w:rsidP="00CA61B1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77FAC">
        <w:rPr>
          <w:rFonts w:ascii="Times New Roman" w:hAnsi="Times New Roman" w:cs="Times New Roman"/>
          <w:b/>
          <w:bCs/>
          <w:sz w:val="24"/>
          <w:szCs w:val="24"/>
        </w:rPr>
        <w:t xml:space="preserve">Vitamin D </w:t>
      </w:r>
      <w:r w:rsidR="00536BBE">
        <w:rPr>
          <w:rFonts w:ascii="Times New Roman" w:hAnsi="Times New Roman" w:cs="Times New Roman"/>
          <w:b/>
          <w:bCs/>
          <w:sz w:val="24"/>
          <w:szCs w:val="24"/>
        </w:rPr>
        <w:t xml:space="preserve">supplementation </w:t>
      </w:r>
      <w:r w:rsidRPr="00677FAC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254F91">
        <w:rPr>
          <w:rFonts w:ascii="Times New Roman" w:hAnsi="Times New Roman" w:cs="Times New Roman"/>
          <w:b/>
          <w:bCs/>
          <w:sz w:val="24"/>
          <w:szCs w:val="24"/>
        </w:rPr>
        <w:t xml:space="preserve">nd </w:t>
      </w:r>
      <w:r w:rsidR="00B627A0">
        <w:rPr>
          <w:rFonts w:ascii="Times New Roman" w:hAnsi="Times New Roman" w:cs="Times New Roman"/>
          <w:b/>
          <w:bCs/>
          <w:sz w:val="24"/>
          <w:szCs w:val="24"/>
        </w:rPr>
        <w:t xml:space="preserve">musculoskeletal injury </w:t>
      </w:r>
      <w:r w:rsidR="00824819">
        <w:rPr>
          <w:rFonts w:ascii="Times New Roman" w:hAnsi="Times New Roman" w:cs="Times New Roman"/>
          <w:b/>
          <w:bCs/>
          <w:sz w:val="24"/>
          <w:szCs w:val="24"/>
        </w:rPr>
        <w:t xml:space="preserve">risk </w:t>
      </w:r>
      <w:r w:rsidR="00B627A0">
        <w:rPr>
          <w:rFonts w:ascii="Times New Roman" w:hAnsi="Times New Roman" w:cs="Times New Roman"/>
          <w:b/>
          <w:bCs/>
          <w:sz w:val="24"/>
          <w:szCs w:val="24"/>
        </w:rPr>
        <w:t xml:space="preserve">in young </w:t>
      </w:r>
      <w:r w:rsidR="00EF0264">
        <w:rPr>
          <w:rFonts w:ascii="Times New Roman" w:hAnsi="Times New Roman" w:cs="Times New Roman"/>
          <w:b/>
          <w:bCs/>
          <w:sz w:val="24"/>
          <w:szCs w:val="24"/>
        </w:rPr>
        <w:t>men</w:t>
      </w:r>
      <w:r w:rsidR="00054D77">
        <w:rPr>
          <w:rFonts w:ascii="Times New Roman" w:hAnsi="Times New Roman" w:cs="Times New Roman"/>
          <w:b/>
          <w:bCs/>
          <w:sz w:val="24"/>
          <w:szCs w:val="24"/>
        </w:rPr>
        <w:t xml:space="preserve"> undergoing arduous training</w:t>
      </w:r>
      <w:r w:rsidR="00824819">
        <w:rPr>
          <w:rFonts w:ascii="Times New Roman" w:hAnsi="Times New Roman" w:cs="Times New Roman"/>
          <w:b/>
          <w:bCs/>
          <w:sz w:val="24"/>
          <w:szCs w:val="24"/>
        </w:rPr>
        <w:t xml:space="preserve">: a </w:t>
      </w:r>
      <w:r w:rsidR="00CA61B1">
        <w:rPr>
          <w:rFonts w:ascii="Times New Roman" w:hAnsi="Times New Roman" w:cs="Times New Roman"/>
          <w:b/>
          <w:bCs/>
          <w:sz w:val="24"/>
          <w:szCs w:val="24"/>
        </w:rPr>
        <w:t>randomi</w:t>
      </w:r>
      <w:r w:rsidR="00ED6C5B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CA61B1">
        <w:rPr>
          <w:rFonts w:ascii="Times New Roman" w:hAnsi="Times New Roman" w:cs="Times New Roman"/>
          <w:b/>
          <w:bCs/>
          <w:sz w:val="24"/>
          <w:szCs w:val="24"/>
        </w:rPr>
        <w:t>ed</w:t>
      </w:r>
      <w:r w:rsidR="001D184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66ED1">
        <w:rPr>
          <w:rFonts w:ascii="Times New Roman" w:hAnsi="Times New Roman" w:cs="Times New Roman"/>
          <w:b/>
          <w:bCs/>
          <w:sz w:val="24"/>
          <w:szCs w:val="24"/>
        </w:rPr>
        <w:t>placebo-</w:t>
      </w:r>
      <w:r w:rsidR="00CA61B1">
        <w:rPr>
          <w:rFonts w:ascii="Times New Roman" w:hAnsi="Times New Roman" w:cs="Times New Roman"/>
          <w:b/>
          <w:bCs/>
          <w:sz w:val="24"/>
          <w:szCs w:val="24"/>
        </w:rPr>
        <w:t>controlled trial</w:t>
      </w:r>
    </w:p>
    <w:p w14:paraId="4D00EBF2" w14:textId="4CFC30DB" w:rsidR="00CB3ACC" w:rsidRPr="00677FAC" w:rsidRDefault="00CB3ACC" w:rsidP="002719BA">
      <w:pPr>
        <w:spacing w:before="240" w:line="360" w:lineRule="auto"/>
        <w:rPr>
          <w:rFonts w:ascii="Times New Roman" w:hAnsi="Times New Roman" w:cs="Times New Roman"/>
          <w:sz w:val="24"/>
          <w:szCs w:val="24"/>
        </w:rPr>
      </w:pPr>
      <w:r w:rsidRPr="00677FAC">
        <w:rPr>
          <w:rFonts w:ascii="Times New Roman" w:hAnsi="Times New Roman" w:cs="Times New Roman"/>
          <w:sz w:val="24"/>
          <w:szCs w:val="24"/>
        </w:rPr>
        <w:t xml:space="preserve">Alexander T. </w:t>
      </w:r>
      <w:proofErr w:type="spellStart"/>
      <w:r w:rsidRPr="00677FAC">
        <w:rPr>
          <w:rFonts w:ascii="Times New Roman" w:hAnsi="Times New Roman" w:cs="Times New Roman"/>
          <w:sz w:val="24"/>
          <w:szCs w:val="24"/>
        </w:rPr>
        <w:t>Carswell</w:t>
      </w:r>
      <w:r w:rsidRPr="00677FA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proofErr w:type="spellEnd"/>
      <w:r w:rsidRPr="00677FAC">
        <w:rPr>
          <w:rFonts w:ascii="Times New Roman" w:hAnsi="Times New Roman" w:cs="Times New Roman"/>
          <w:sz w:val="24"/>
          <w:szCs w:val="24"/>
        </w:rPr>
        <w:t xml:space="preserve">, </w:t>
      </w:r>
      <w:r w:rsidR="00F0073E" w:rsidRPr="00677FAC">
        <w:rPr>
          <w:rFonts w:ascii="Times New Roman" w:hAnsi="Times New Roman" w:cs="Times New Roman"/>
          <w:sz w:val="24"/>
          <w:szCs w:val="24"/>
        </w:rPr>
        <w:t>Paul Swinton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0073E" w:rsidRPr="00677FAC">
        <w:rPr>
          <w:rFonts w:ascii="Times New Roman" w:hAnsi="Times New Roman" w:cs="Times New Roman"/>
          <w:sz w:val="24"/>
          <w:szCs w:val="24"/>
        </w:rPr>
        <w:t>,</w:t>
      </w:r>
      <w:r w:rsidR="00461544">
        <w:rPr>
          <w:rFonts w:ascii="Times New Roman" w:hAnsi="Times New Roman" w:cs="Times New Roman"/>
          <w:sz w:val="24"/>
          <w:szCs w:val="24"/>
        </w:rPr>
        <w:t xml:space="preserve"> </w:t>
      </w:r>
      <w:r w:rsidR="000A381C" w:rsidRPr="00677FAC">
        <w:rPr>
          <w:rFonts w:ascii="Times New Roman" w:hAnsi="Times New Roman" w:cs="Times New Roman"/>
          <w:sz w:val="24"/>
          <w:szCs w:val="24"/>
        </w:rPr>
        <w:t xml:space="preserve">Thomas J. </w:t>
      </w:r>
      <w:proofErr w:type="spellStart"/>
      <w:r w:rsidR="000A381C" w:rsidRPr="00677FAC">
        <w:rPr>
          <w:rFonts w:ascii="Times New Roman" w:hAnsi="Times New Roman" w:cs="Times New Roman"/>
          <w:sz w:val="24"/>
          <w:szCs w:val="24"/>
        </w:rPr>
        <w:t>O’Leary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0A381C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proofErr w:type="spellEnd"/>
      <w:r w:rsidR="000A381C" w:rsidRPr="00677FAC">
        <w:rPr>
          <w:rFonts w:ascii="Times New Roman" w:hAnsi="Times New Roman" w:cs="Times New Roman"/>
          <w:sz w:val="24"/>
          <w:szCs w:val="24"/>
        </w:rPr>
        <w:t>,</w:t>
      </w:r>
      <w:r w:rsidR="000A381C">
        <w:rPr>
          <w:rFonts w:ascii="Times New Roman" w:hAnsi="Times New Roman" w:cs="Times New Roman"/>
          <w:sz w:val="24"/>
          <w:szCs w:val="24"/>
        </w:rPr>
        <w:t xml:space="preserve"> </w:t>
      </w:r>
      <w:r w:rsidR="00461544" w:rsidRPr="00677FAC">
        <w:rPr>
          <w:rFonts w:ascii="Times New Roman" w:hAnsi="Times New Roman" w:cs="Times New Roman"/>
          <w:sz w:val="24"/>
          <w:szCs w:val="24"/>
        </w:rPr>
        <w:t>Sarah Jackson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461544">
        <w:rPr>
          <w:rFonts w:ascii="Times New Roman" w:hAnsi="Times New Roman" w:cs="Times New Roman"/>
          <w:sz w:val="24"/>
          <w:szCs w:val="24"/>
        </w:rPr>
        <w:t xml:space="preserve">, </w:t>
      </w:r>
      <w:r w:rsidRPr="00677FAC">
        <w:rPr>
          <w:rFonts w:ascii="Times New Roman" w:hAnsi="Times New Roman" w:cs="Times New Roman"/>
          <w:sz w:val="24"/>
          <w:szCs w:val="24"/>
        </w:rPr>
        <w:t xml:space="preserve">Jonathan C. Y. </w:t>
      </w:r>
      <w:proofErr w:type="spellStart"/>
      <w:r w:rsidRPr="00677FAC">
        <w:rPr>
          <w:rFonts w:ascii="Times New Roman" w:hAnsi="Times New Roman" w:cs="Times New Roman"/>
          <w:sz w:val="24"/>
          <w:szCs w:val="24"/>
        </w:rPr>
        <w:t>Tang</w:t>
      </w:r>
      <w:r w:rsidRPr="00677FA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10D78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proofErr w:type="spellEnd"/>
      <w:r w:rsidRPr="00677FAC">
        <w:rPr>
          <w:rFonts w:ascii="Times New Roman" w:hAnsi="Times New Roman" w:cs="Times New Roman"/>
          <w:sz w:val="24"/>
          <w:szCs w:val="24"/>
        </w:rPr>
        <w:t>,</w:t>
      </w:r>
      <w:r w:rsidR="00933C86">
        <w:rPr>
          <w:rFonts w:ascii="Times New Roman" w:hAnsi="Times New Roman" w:cs="Times New Roman"/>
          <w:sz w:val="24"/>
          <w:szCs w:val="24"/>
        </w:rPr>
        <w:t xml:space="preserve"> Samuel J. </w:t>
      </w:r>
      <w:proofErr w:type="spellStart"/>
      <w:r w:rsidR="00933C86">
        <w:rPr>
          <w:rFonts w:ascii="Times New Roman" w:hAnsi="Times New Roman" w:cs="Times New Roman"/>
          <w:sz w:val="24"/>
          <w:szCs w:val="24"/>
        </w:rPr>
        <w:t>Oliver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proofErr w:type="spellEnd"/>
      <w:r w:rsidRPr="00677FAC">
        <w:rPr>
          <w:rFonts w:ascii="Times New Roman" w:hAnsi="Times New Roman" w:cs="Times New Roman"/>
          <w:sz w:val="24"/>
          <w:szCs w:val="24"/>
        </w:rPr>
        <w:t xml:space="preserve">, </w:t>
      </w:r>
      <w:r w:rsidR="00C105E4">
        <w:rPr>
          <w:rFonts w:ascii="Times New Roman" w:hAnsi="Times New Roman" w:cs="Times New Roman"/>
          <w:sz w:val="24"/>
          <w:szCs w:val="24"/>
        </w:rPr>
        <w:t xml:space="preserve">Laurel M. </w:t>
      </w:r>
      <w:proofErr w:type="spellStart"/>
      <w:r w:rsidR="00C105E4">
        <w:rPr>
          <w:rFonts w:ascii="Times New Roman" w:hAnsi="Times New Roman" w:cs="Times New Roman"/>
          <w:sz w:val="24"/>
          <w:szCs w:val="24"/>
        </w:rPr>
        <w:t>Wentz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proofErr w:type="spellEnd"/>
      <w:r w:rsidR="00C105E4">
        <w:rPr>
          <w:rFonts w:ascii="Times New Roman" w:hAnsi="Times New Roman" w:cs="Times New Roman"/>
          <w:sz w:val="24"/>
          <w:szCs w:val="24"/>
        </w:rPr>
        <w:t xml:space="preserve">, </w:t>
      </w:r>
      <w:r w:rsidRPr="00677FAC">
        <w:rPr>
          <w:rFonts w:ascii="Times New Roman" w:hAnsi="Times New Roman" w:cs="Times New Roman"/>
          <w:sz w:val="24"/>
          <w:szCs w:val="24"/>
        </w:rPr>
        <w:t>Rachel M. Izard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677FAC">
        <w:rPr>
          <w:rFonts w:ascii="Times New Roman" w:hAnsi="Times New Roman" w:cs="Times New Roman"/>
          <w:sz w:val="24"/>
          <w:szCs w:val="24"/>
        </w:rPr>
        <w:t>,</w:t>
      </w:r>
      <w:r w:rsidR="00EB3670">
        <w:rPr>
          <w:rFonts w:ascii="Times New Roman" w:hAnsi="Times New Roman" w:cs="Times New Roman"/>
          <w:sz w:val="24"/>
          <w:szCs w:val="24"/>
        </w:rPr>
        <w:t xml:space="preserve"> Natalie Taylor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EB3670">
        <w:rPr>
          <w:rFonts w:ascii="Times New Roman" w:hAnsi="Times New Roman" w:cs="Times New Roman"/>
          <w:sz w:val="24"/>
          <w:szCs w:val="24"/>
        </w:rPr>
        <w:t>, Donald Allan</w:t>
      </w:r>
      <w:r w:rsidR="00E10D7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EB3670">
        <w:rPr>
          <w:rFonts w:ascii="Times New Roman" w:hAnsi="Times New Roman" w:cs="Times New Roman"/>
          <w:sz w:val="24"/>
          <w:szCs w:val="24"/>
        </w:rPr>
        <w:t xml:space="preserve">, Lesley E. </w:t>
      </w:r>
      <w:proofErr w:type="spellStart"/>
      <w:r w:rsidR="00EB3670">
        <w:rPr>
          <w:rFonts w:ascii="Times New Roman" w:hAnsi="Times New Roman" w:cs="Times New Roman"/>
          <w:sz w:val="24"/>
          <w:szCs w:val="24"/>
        </w:rPr>
        <w:t>Rhodes</w:t>
      </w:r>
      <w:r w:rsidR="000A381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proofErr w:type="spellEnd"/>
      <w:r w:rsidR="00EB3670">
        <w:rPr>
          <w:rFonts w:ascii="Times New Roman" w:hAnsi="Times New Roman" w:cs="Times New Roman"/>
          <w:sz w:val="24"/>
          <w:szCs w:val="24"/>
        </w:rPr>
        <w:t>,</w:t>
      </w:r>
      <w:r w:rsidR="0093145C">
        <w:rPr>
          <w:rFonts w:ascii="Times New Roman" w:hAnsi="Times New Roman" w:cs="Times New Roman"/>
          <w:sz w:val="24"/>
          <w:szCs w:val="24"/>
        </w:rPr>
        <w:t xml:space="preserve"> </w:t>
      </w:r>
      <w:r w:rsidRPr="00677FAC">
        <w:rPr>
          <w:rFonts w:ascii="Times New Roman" w:hAnsi="Times New Roman" w:cs="Times New Roman"/>
          <w:sz w:val="24"/>
          <w:szCs w:val="24"/>
        </w:rPr>
        <w:t xml:space="preserve">Neil P. </w:t>
      </w:r>
      <w:proofErr w:type="spellStart"/>
      <w:r w:rsidRPr="00677FAC">
        <w:rPr>
          <w:rFonts w:ascii="Times New Roman" w:hAnsi="Times New Roman" w:cs="Times New Roman"/>
          <w:sz w:val="24"/>
          <w:szCs w:val="24"/>
        </w:rPr>
        <w:t>Walsh</w:t>
      </w:r>
      <w:r w:rsidR="000A381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proofErr w:type="spellEnd"/>
      <w:r w:rsidRPr="00677FAC">
        <w:rPr>
          <w:rFonts w:ascii="Times New Roman" w:hAnsi="Times New Roman" w:cs="Times New Roman"/>
          <w:sz w:val="24"/>
          <w:szCs w:val="24"/>
        </w:rPr>
        <w:t>,</w:t>
      </w:r>
      <w:r w:rsidR="00C77E2F">
        <w:rPr>
          <w:rFonts w:ascii="Times New Roman" w:hAnsi="Times New Roman" w:cs="Times New Roman"/>
          <w:sz w:val="24"/>
          <w:szCs w:val="24"/>
        </w:rPr>
        <w:t xml:space="preserve"> William D. </w:t>
      </w:r>
      <w:proofErr w:type="spellStart"/>
      <w:r w:rsidR="00C77E2F">
        <w:rPr>
          <w:rFonts w:ascii="Times New Roman" w:hAnsi="Times New Roman" w:cs="Times New Roman"/>
          <w:sz w:val="24"/>
          <w:szCs w:val="24"/>
        </w:rPr>
        <w:t>Fraser</w:t>
      </w:r>
      <w:r w:rsidR="00C77E2F">
        <w:rPr>
          <w:rFonts w:ascii="Times New Roman" w:hAnsi="Times New Roman" w:cs="Times New Roman"/>
          <w:sz w:val="24"/>
          <w:szCs w:val="24"/>
          <w:vertAlign w:val="superscript"/>
        </w:rPr>
        <w:t>1,5</w:t>
      </w:r>
      <w:proofErr w:type="spellEnd"/>
      <w:r w:rsidR="00C77E2F">
        <w:rPr>
          <w:rFonts w:ascii="Times New Roman" w:hAnsi="Times New Roman" w:cs="Times New Roman"/>
          <w:sz w:val="24"/>
          <w:szCs w:val="24"/>
        </w:rPr>
        <w:t>,</w:t>
      </w:r>
      <w:r w:rsidRPr="00677FAC">
        <w:rPr>
          <w:rFonts w:ascii="Times New Roman" w:hAnsi="Times New Roman" w:cs="Times New Roman"/>
          <w:sz w:val="24"/>
          <w:szCs w:val="24"/>
        </w:rPr>
        <w:t xml:space="preserve"> Julie P. </w:t>
      </w:r>
      <w:proofErr w:type="spellStart"/>
      <w:r w:rsidRPr="00677FAC">
        <w:rPr>
          <w:rFonts w:ascii="Times New Roman" w:hAnsi="Times New Roman" w:cs="Times New Roman"/>
          <w:sz w:val="24"/>
          <w:szCs w:val="24"/>
        </w:rPr>
        <w:t>Greeves</w:t>
      </w:r>
      <w:r w:rsidRPr="00677FAC">
        <w:rPr>
          <w:rStyle w:val="FootnoteReference"/>
          <w:rFonts w:ascii="Times New Roman" w:hAnsi="Times New Roman"/>
          <w:sz w:val="24"/>
          <w:szCs w:val="24"/>
        </w:rPr>
        <w:t>1,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933C86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78703D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proofErr w:type="spellEnd"/>
    </w:p>
    <w:p w14:paraId="273A91F3" w14:textId="0A485E56" w:rsidR="00A65982" w:rsidRDefault="00CB3ACC" w:rsidP="00A65982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677FA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1</w:t>
      </w:r>
      <w:r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rwich</w:t>
      </w:r>
      <w:proofErr w:type="spellEnd"/>
      <w:r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dical School, Faculty of Medicine and Health Science</w:t>
      </w:r>
      <w:r w:rsidR="00254F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University of East Anglia, Norwich, United Kingdom.</w:t>
      </w:r>
    </w:p>
    <w:p w14:paraId="260CCF78" w14:textId="0E8601A2" w:rsidR="000A381C" w:rsidRPr="000A381C" w:rsidRDefault="0078703D" w:rsidP="00A65982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2</w:t>
      </w:r>
      <w:r w:rsidR="000A381C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chool</w:t>
      </w:r>
      <w:proofErr w:type="spellEnd"/>
      <w:r w:rsidR="000A381C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Health Sciences, Robert Gordon University</w:t>
      </w:r>
      <w:r w:rsidR="000A381C" w:rsidRPr="00677FAC">
        <w:rPr>
          <w:rStyle w:val="adr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, </w:t>
      </w:r>
      <w:r w:rsidR="000A381C" w:rsidRPr="00677FAC">
        <w:rPr>
          <w:rStyle w:val="locality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Aberdeen</w:t>
      </w:r>
      <w:r w:rsidR="000A381C" w:rsidRPr="00677FAC"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, United Kingdom.</w:t>
      </w:r>
    </w:p>
    <w:p w14:paraId="3CC69EF9" w14:textId="1D50730E" w:rsidR="00963657" w:rsidRDefault="0078703D" w:rsidP="00A65982">
      <w:pPr>
        <w:suppressLineNumbers/>
        <w:spacing w:after="0" w:line="360" w:lineRule="auto"/>
        <w:rPr>
          <w:rFonts w:ascii="Times New Roman" w:eastAsia="Arial Unicode MS" w:hAnsi="Times New Roman" w:cs="Times New Roman"/>
          <w:color w:val="000000" w:themeColor="text1"/>
          <w:sz w:val="24"/>
          <w:szCs w:val="24"/>
          <w:bdr w:val="none" w:sz="0" w:space="0" w:color="auto" w:frame="1"/>
          <w:lang w:val="en-US"/>
        </w:rPr>
      </w:pPr>
      <w:proofErr w:type="spellStart"/>
      <w:r>
        <w:rPr>
          <w:rFonts w:ascii="Times New Roman" w:eastAsia="Arial Unicode MS" w:hAnsi="Times New Roman" w:cs="Times New Roman"/>
          <w:color w:val="000000" w:themeColor="text1"/>
          <w:sz w:val="24"/>
          <w:szCs w:val="24"/>
          <w:bdr w:val="none" w:sz="0" w:space="0" w:color="auto" w:frame="1"/>
          <w:vertAlign w:val="superscript"/>
          <w:lang w:val="en-US"/>
        </w:rPr>
        <w:t>3</w:t>
      </w:r>
      <w:r w:rsidR="00CB3ACC" w:rsidRPr="00677FAC">
        <w:rPr>
          <w:rFonts w:ascii="Times New Roman" w:eastAsia="Arial Unicode MS" w:hAnsi="Times New Roman" w:cs="Times New Roman"/>
          <w:color w:val="000000" w:themeColor="text1"/>
          <w:sz w:val="24"/>
          <w:szCs w:val="24"/>
          <w:bdr w:val="none" w:sz="0" w:space="0" w:color="auto" w:frame="1"/>
          <w:lang w:val="en-US"/>
        </w:rPr>
        <w:t>Army</w:t>
      </w:r>
      <w:proofErr w:type="spellEnd"/>
      <w:r w:rsidR="00CB3ACC" w:rsidRPr="00677FAC">
        <w:rPr>
          <w:rFonts w:ascii="Times New Roman" w:eastAsia="Arial Unicode MS" w:hAnsi="Times New Roman" w:cs="Times New Roman"/>
          <w:color w:val="000000" w:themeColor="text1"/>
          <w:sz w:val="24"/>
          <w:szCs w:val="24"/>
          <w:bdr w:val="none" w:sz="0" w:space="0" w:color="auto" w:frame="1"/>
          <w:lang w:val="en-US"/>
        </w:rPr>
        <w:t xml:space="preserve"> Health and Performance Research, Army HQ, Andover, United Kingdom.</w:t>
      </w:r>
    </w:p>
    <w:p w14:paraId="1D9C2B9B" w14:textId="62E9DED3" w:rsidR="00A65982" w:rsidRDefault="0078703D" w:rsidP="00A65982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4</w:t>
      </w:r>
      <w:r w:rsidR="00933C8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vision</w:t>
      </w:r>
      <w:proofErr w:type="spellEnd"/>
      <w:r w:rsidR="00933C8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Surgery and Interventional Science, U</w:t>
      </w:r>
      <w:r w:rsidR="00956A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L</w:t>
      </w:r>
      <w:r w:rsidR="00933C8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London, United Kingdom.</w:t>
      </w:r>
    </w:p>
    <w:p w14:paraId="4353A575" w14:textId="0C7293D3" w:rsidR="00E10D78" w:rsidRDefault="0078703D" w:rsidP="00A65982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5</w:t>
      </w:r>
      <w:r w:rsidR="00E10D78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partments</w:t>
      </w:r>
      <w:proofErr w:type="spellEnd"/>
      <w:r w:rsidR="00E10D78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Endocrinology and Clinical Biochemistry, Norfolk and Norwich University Hospital, Nor</w:t>
      </w:r>
      <w:r w:rsidR="009636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ch</w:t>
      </w:r>
      <w:r w:rsidR="00E10D78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United Kingdom.</w:t>
      </w:r>
    </w:p>
    <w:p w14:paraId="5F59C8BA" w14:textId="630234CD" w:rsidR="00A65982" w:rsidRDefault="0078703D" w:rsidP="00A65982">
      <w:pPr>
        <w:suppressLineNumbers/>
        <w:spacing w:after="0" w:line="360" w:lineRule="auto"/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</w:pPr>
      <w:proofErr w:type="spellStart"/>
      <w:r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  <w:vertAlign w:val="superscript"/>
        </w:rPr>
        <w:t>6</w:t>
      </w:r>
      <w:r w:rsidR="00933C86"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College</w:t>
      </w:r>
      <w:proofErr w:type="spellEnd"/>
      <w:r w:rsidR="00933C86"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 xml:space="preserve"> of </w:t>
      </w:r>
      <w:r w:rsidR="00FE63C0"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Medicine and Health</w:t>
      </w:r>
      <w:r w:rsidR="00933C86"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, Bangor University, Bangor, United Kingdom.</w:t>
      </w:r>
    </w:p>
    <w:p w14:paraId="4DD0FAFF" w14:textId="4F2475F0" w:rsidR="00C105E4" w:rsidRDefault="0078703D" w:rsidP="00A65982">
      <w:pPr>
        <w:suppressLineNumbers/>
        <w:spacing w:after="0" w:line="360" w:lineRule="auto"/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  <w:vertAlign w:val="superscript"/>
        </w:rPr>
        <w:t>7</w:t>
      </w:r>
      <w:r w:rsidR="00C105E4"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Department</w:t>
      </w:r>
      <w:proofErr w:type="spellEnd"/>
      <w:r w:rsidR="00C105E4">
        <w:rPr>
          <w:rStyle w:val="region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 xml:space="preserve"> of Nutrition and Health Care Management, Appalachian State University, Boone, North Carolina, United States of America.</w:t>
      </w:r>
    </w:p>
    <w:p w14:paraId="6D3DB232" w14:textId="568D2A35" w:rsidR="00A65982" w:rsidRDefault="0078703D" w:rsidP="00C6661F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8</w:t>
      </w:r>
      <w:r w:rsidR="00CB3AC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fence</w:t>
      </w:r>
      <w:proofErr w:type="spellEnd"/>
      <w:r w:rsidR="00CB3AC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cience and Technology, Porton Down, Ministry of </w:t>
      </w:r>
      <w:proofErr w:type="spellStart"/>
      <w:r w:rsidR="00CB3AC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fence</w:t>
      </w:r>
      <w:proofErr w:type="spellEnd"/>
      <w:r w:rsidR="00CB3AC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Salisbury</w:t>
      </w:r>
      <w:r w:rsidR="00CB3ACC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United Kingdom.</w:t>
      </w:r>
    </w:p>
    <w:p w14:paraId="57FA6B49" w14:textId="744190D8" w:rsidR="00C6661F" w:rsidRPr="00251551" w:rsidRDefault="0078703D" w:rsidP="00C6661F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C6661F">
        <w:rPr>
          <w:rFonts w:ascii="Times New Roman" w:hAnsi="Times New Roman" w:cs="Times New Roman"/>
          <w:sz w:val="24"/>
          <w:szCs w:val="24"/>
        </w:rPr>
        <w:t>Academic</w:t>
      </w:r>
      <w:proofErr w:type="spellEnd"/>
      <w:r w:rsidR="00C6661F">
        <w:rPr>
          <w:rFonts w:ascii="Times New Roman" w:hAnsi="Times New Roman" w:cs="Times New Roman"/>
          <w:sz w:val="24"/>
          <w:szCs w:val="24"/>
        </w:rPr>
        <w:t xml:space="preserve"> Department of Military General Practice, Royal Centre for Defence Medicine, Birmingham, United Kingdom.</w:t>
      </w:r>
    </w:p>
    <w:p w14:paraId="7CD52A78" w14:textId="1F834C11" w:rsidR="00557B68" w:rsidRDefault="00E10D78" w:rsidP="00C6661F">
      <w:pPr>
        <w:suppressLineNumbers/>
        <w:spacing w:after="0" w:line="360" w:lineRule="auto"/>
        <w:rPr>
          <w:rFonts w:ascii="Times New Roman" w:eastAsia="Arial Unicode MS" w:hAnsi="Times New Roman" w:cs="Times New Roman"/>
          <w:sz w:val="24"/>
          <w:szCs w:val="24"/>
          <w:bdr w:val="none" w:sz="0" w:space="0" w:color="auto" w:frame="1"/>
          <w:lang w:val="en-US"/>
        </w:rPr>
      </w:pPr>
      <w:proofErr w:type="spellStart"/>
      <w:r>
        <w:rPr>
          <w:rFonts w:ascii="Times New Roman" w:eastAsia="Arial Unicode MS" w:hAnsi="Times New Roman" w:cs="Times New Roman"/>
          <w:sz w:val="24"/>
          <w:szCs w:val="24"/>
          <w:bdr w:val="none" w:sz="0" w:space="0" w:color="auto" w:frame="1"/>
          <w:vertAlign w:val="superscript"/>
          <w:lang w:val="en-US"/>
        </w:rPr>
        <w:t>1</w:t>
      </w:r>
      <w:r w:rsidR="0078703D">
        <w:rPr>
          <w:rFonts w:ascii="Times New Roman" w:eastAsia="Arial Unicode MS" w:hAnsi="Times New Roman" w:cs="Times New Roman"/>
          <w:sz w:val="24"/>
          <w:szCs w:val="24"/>
          <w:bdr w:val="none" w:sz="0" w:space="0" w:color="auto" w:frame="1"/>
          <w:vertAlign w:val="superscript"/>
          <w:lang w:val="en-US"/>
        </w:rPr>
        <w:t>0</w:t>
      </w:r>
      <w:r w:rsidR="00557B68">
        <w:rPr>
          <w:rFonts w:ascii="Times New Roman" w:eastAsia="Arial Unicode MS" w:hAnsi="Times New Roman" w:cs="Times New Roman"/>
          <w:sz w:val="24"/>
          <w:szCs w:val="24"/>
          <w:bdr w:val="none" w:sz="0" w:space="0" w:color="auto" w:frame="1"/>
          <w:lang w:val="en-US"/>
        </w:rPr>
        <w:t>Medical</w:t>
      </w:r>
      <w:proofErr w:type="spellEnd"/>
      <w:r w:rsidR="00557B68">
        <w:rPr>
          <w:rFonts w:ascii="Times New Roman" w:eastAsia="Arial Unicode MS" w:hAnsi="Times New Roman" w:cs="Times New Roman"/>
          <w:sz w:val="24"/>
          <w:szCs w:val="24"/>
          <w:bdr w:val="none" w:sz="0" w:space="0" w:color="auto" w:frame="1"/>
          <w:lang w:val="en-US"/>
        </w:rPr>
        <w:t xml:space="preserve"> Physics Department, Salford Royal </w:t>
      </w:r>
      <w:r w:rsidR="00A722B5">
        <w:rPr>
          <w:rFonts w:ascii="Times New Roman" w:eastAsia="Arial Unicode MS" w:hAnsi="Times New Roman" w:cs="Times New Roman"/>
          <w:sz w:val="24"/>
          <w:szCs w:val="24"/>
          <w:bdr w:val="none" w:sz="0" w:space="0" w:color="auto" w:frame="1"/>
          <w:lang w:val="en-US"/>
        </w:rPr>
        <w:t xml:space="preserve">Hospital, Northern Care Alliance </w:t>
      </w:r>
      <w:r w:rsidR="00557B68">
        <w:rPr>
          <w:rFonts w:ascii="Times New Roman" w:eastAsia="Arial Unicode MS" w:hAnsi="Times New Roman" w:cs="Times New Roman"/>
          <w:sz w:val="24"/>
          <w:szCs w:val="24"/>
          <w:bdr w:val="none" w:sz="0" w:space="0" w:color="auto" w:frame="1"/>
          <w:lang w:val="en-US"/>
        </w:rPr>
        <w:t>NHS Foundation Trust, and University of Manchester, Manchester Academic Health Science Centre, Manchester, United Kingdom.</w:t>
      </w:r>
    </w:p>
    <w:p w14:paraId="18CB2705" w14:textId="1055703D" w:rsidR="00557B68" w:rsidRDefault="000A381C" w:rsidP="00557B68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1</w:t>
      </w:r>
      <w:r w:rsidR="0078703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1</w:t>
      </w:r>
      <w:r w:rsidR="00557B6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culty</w:t>
      </w:r>
      <w:proofErr w:type="spellEnd"/>
      <w:r w:rsidR="00557B6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Biology, Medicine and Health, University of Manchester, and Dermatology Centre, Salford Royal </w:t>
      </w:r>
      <w:r w:rsidR="007542A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ospital, Northern Care Alliance </w:t>
      </w:r>
      <w:r w:rsidR="00557B6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HS Foundation Trust, Manchester Academic Health Science Centre, Manchester, United Kingdom</w:t>
      </w:r>
      <w:r w:rsidR="00C666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B9B795C" w14:textId="52C406C9" w:rsidR="00E175DA" w:rsidRPr="00E175DA" w:rsidRDefault="000A381C" w:rsidP="00E175DA">
      <w:pPr>
        <w:suppressLineNumbers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1</w:t>
      </w:r>
      <w:r w:rsidR="0078703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2</w:t>
      </w:r>
      <w:r w:rsidR="00557B68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culty</w:t>
      </w:r>
      <w:proofErr w:type="spellEnd"/>
      <w:r w:rsidR="00557B68" w:rsidRPr="00677FA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Science, Liverpool John Moores University, Liverpool, United Kingdom.</w:t>
      </w:r>
    </w:p>
    <w:p w14:paraId="41C58A01" w14:textId="0D2E59AB" w:rsidR="00E175DA" w:rsidRDefault="00CB3ACC" w:rsidP="00133FFD">
      <w:pPr>
        <w:spacing w:before="240" w:after="0" w:line="360" w:lineRule="auto"/>
        <w:rPr>
          <w:rFonts w:ascii="Times New Roman" w:hAnsi="Times New Roman" w:cs="Times New Roman"/>
          <w:sz w:val="24"/>
          <w:szCs w:val="24"/>
        </w:rPr>
      </w:pPr>
      <w:r w:rsidRPr="00677FAC">
        <w:rPr>
          <w:rFonts w:ascii="Times New Roman" w:hAnsi="Times New Roman" w:cs="Times New Roman"/>
          <w:b/>
          <w:bCs/>
          <w:sz w:val="24"/>
          <w:szCs w:val="24"/>
        </w:rPr>
        <w:t>Correspond</w:t>
      </w:r>
      <w:r w:rsidR="00C02913">
        <w:rPr>
          <w:rFonts w:ascii="Times New Roman" w:hAnsi="Times New Roman" w:cs="Times New Roman"/>
          <w:b/>
          <w:bCs/>
          <w:sz w:val="24"/>
          <w:szCs w:val="24"/>
        </w:rPr>
        <w:t>ence</w:t>
      </w:r>
      <w:r w:rsidRPr="00677FAC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E76748">
        <w:rPr>
          <w:rFonts w:ascii="Times New Roman" w:hAnsi="Times New Roman" w:cs="Times New Roman"/>
          <w:sz w:val="24"/>
          <w:szCs w:val="24"/>
        </w:rPr>
        <w:t>Julie P. Greeves, OBE PhD, Army Health and Performance Research</w:t>
      </w:r>
      <w:r w:rsidR="00E76748" w:rsidRPr="00677FAC">
        <w:rPr>
          <w:rFonts w:ascii="Times New Roman" w:hAnsi="Times New Roman" w:cs="Times New Roman"/>
          <w:sz w:val="24"/>
          <w:szCs w:val="24"/>
        </w:rPr>
        <w:t>,</w:t>
      </w:r>
      <w:r w:rsidR="00E76748">
        <w:rPr>
          <w:rFonts w:ascii="Times New Roman" w:hAnsi="Times New Roman" w:cs="Times New Roman"/>
          <w:sz w:val="24"/>
          <w:szCs w:val="24"/>
        </w:rPr>
        <w:t xml:space="preserve"> Army HQ, Andover, Hampshire, </w:t>
      </w:r>
      <w:proofErr w:type="spellStart"/>
      <w:r w:rsidR="00E76748">
        <w:rPr>
          <w:rFonts w:ascii="Times New Roman" w:hAnsi="Times New Roman" w:cs="Times New Roman"/>
          <w:bCs/>
          <w:sz w:val="24"/>
          <w:szCs w:val="24"/>
        </w:rPr>
        <w:t>SP11</w:t>
      </w:r>
      <w:proofErr w:type="spellEnd"/>
      <w:r w:rsidR="00E7674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E76748">
        <w:rPr>
          <w:rFonts w:ascii="Times New Roman" w:hAnsi="Times New Roman" w:cs="Times New Roman"/>
          <w:bCs/>
          <w:sz w:val="24"/>
          <w:szCs w:val="24"/>
        </w:rPr>
        <w:t>8HT</w:t>
      </w:r>
      <w:proofErr w:type="spellEnd"/>
      <w:r w:rsidR="00E76748">
        <w:rPr>
          <w:rFonts w:ascii="Times New Roman" w:hAnsi="Times New Roman" w:cs="Times New Roman"/>
          <w:bCs/>
          <w:sz w:val="24"/>
          <w:szCs w:val="24"/>
        </w:rPr>
        <w:t>, United Kingdom</w:t>
      </w:r>
      <w:r w:rsidR="00E76748" w:rsidRPr="00677FAC">
        <w:rPr>
          <w:rFonts w:ascii="Times New Roman" w:hAnsi="Times New Roman" w:cs="Times New Roman"/>
          <w:sz w:val="24"/>
          <w:szCs w:val="24"/>
        </w:rPr>
        <w:t>.</w:t>
      </w:r>
      <w:r w:rsidR="00E76748">
        <w:rPr>
          <w:rFonts w:ascii="Times New Roman" w:hAnsi="Times New Roman" w:cs="Times New Roman"/>
          <w:sz w:val="24"/>
          <w:szCs w:val="24"/>
        </w:rPr>
        <w:t xml:space="preserve"> Telephone: +441264 886785.</w:t>
      </w:r>
      <w:r w:rsidR="00E76748" w:rsidRPr="00677FAC">
        <w:rPr>
          <w:rFonts w:ascii="Times New Roman" w:hAnsi="Times New Roman" w:cs="Times New Roman"/>
          <w:sz w:val="24"/>
          <w:szCs w:val="24"/>
        </w:rPr>
        <w:t xml:space="preserve"> Email: </w:t>
      </w:r>
      <w:r w:rsidR="00E175DA" w:rsidRPr="00E175DA">
        <w:rPr>
          <w:rFonts w:ascii="Times New Roman" w:hAnsi="Times New Roman" w:cs="Times New Roman"/>
          <w:sz w:val="24"/>
          <w:szCs w:val="24"/>
        </w:rPr>
        <w:t>julie.greeves143@mod.gov.uk</w:t>
      </w:r>
    </w:p>
    <w:p w14:paraId="0F86D3E6" w14:textId="4FCCCC55" w:rsidR="002406E0" w:rsidRDefault="002406E0" w:rsidP="00133FFD">
      <w:pPr>
        <w:spacing w:before="240"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hort</w:t>
      </w:r>
      <w:r w:rsidR="00F87D1C">
        <w:rPr>
          <w:rFonts w:ascii="Times New Roman" w:hAnsi="Times New Roman" w:cs="Times New Roman"/>
          <w:b/>
          <w:bCs/>
          <w:sz w:val="24"/>
          <w:szCs w:val="24"/>
        </w:rPr>
        <w:t>ened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itle</w:t>
      </w:r>
      <w:r w:rsidR="00E175DA" w:rsidRPr="00E175DA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175DA">
        <w:rPr>
          <w:rFonts w:ascii="Times New Roman" w:hAnsi="Times New Roman" w:cs="Times New Roman"/>
          <w:sz w:val="24"/>
          <w:szCs w:val="24"/>
        </w:rPr>
        <w:t xml:space="preserve"> Vitamin D supplementation and injury risk</w:t>
      </w:r>
    </w:p>
    <w:p w14:paraId="1D232FC5" w14:textId="67E1FE63" w:rsidR="00DE6F46" w:rsidRPr="005D558B" w:rsidRDefault="002406E0" w:rsidP="00133FFD">
      <w:pPr>
        <w:spacing w:before="240" w:after="0" w:line="360" w:lineRule="auto"/>
        <w:rPr>
          <w:rFonts w:ascii="Times New Roman" w:hAnsi="Times New Roman" w:cs="Times New Roman"/>
          <w:sz w:val="24"/>
          <w:szCs w:val="24"/>
        </w:rPr>
      </w:pPr>
      <w:r w:rsidRPr="00677FAC">
        <w:rPr>
          <w:rFonts w:ascii="Times New Roman" w:hAnsi="Times New Roman" w:cs="Times New Roman"/>
          <w:b/>
          <w:bCs/>
          <w:sz w:val="24"/>
          <w:szCs w:val="24"/>
        </w:rPr>
        <w:t>Key words:</w:t>
      </w:r>
      <w:r w:rsidRPr="00677F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one; exercise; muscle; nutrition; simulated sunlight</w:t>
      </w:r>
      <w:r w:rsidRPr="00677FAC">
        <w:rPr>
          <w:rFonts w:ascii="Times New Roman" w:hAnsi="Times New Roman" w:cs="Times New Roman"/>
          <w:sz w:val="24"/>
          <w:szCs w:val="24"/>
        </w:rPr>
        <w:t>.</w:t>
      </w:r>
      <w:r w:rsidR="00DE6F46">
        <w:rPr>
          <w:rFonts w:ascii="Times New Roman" w:hAnsi="Times New Roman" w:cs="Times New Roman"/>
          <w:sz w:val="24"/>
          <w:szCs w:val="24"/>
        </w:rPr>
        <w:br w:type="page"/>
      </w:r>
    </w:p>
    <w:p w14:paraId="623C40A1" w14:textId="34055895" w:rsidR="00461544" w:rsidRPr="00476CCE" w:rsidRDefault="00461544" w:rsidP="00461544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61676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7AA20487" w14:textId="217B4B31" w:rsidR="004D6900" w:rsidRPr="003C38BE" w:rsidRDefault="002906A9" w:rsidP="002406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Hlk533157519"/>
      <w:bookmarkStart w:id="1" w:name="_Hlk533157656"/>
      <w:r w:rsidRPr="003C38BE">
        <w:rPr>
          <w:rFonts w:ascii="Times New Roman" w:hAnsi="Times New Roman" w:cs="Times New Roman"/>
          <w:sz w:val="24"/>
          <w:szCs w:val="24"/>
        </w:rPr>
        <w:t>In 250 men (</w:t>
      </w:r>
      <w:r w:rsidR="00994195" w:rsidRPr="003C38BE">
        <w:rPr>
          <w:rFonts w:ascii="Times New Roman" w:hAnsi="Times New Roman" w:cs="Times New Roman"/>
          <w:sz w:val="24"/>
          <w:szCs w:val="24"/>
        </w:rPr>
        <w:t>21.4</w:t>
      </w:r>
      <w:r w:rsidRPr="003C38BE">
        <w:rPr>
          <w:rFonts w:ascii="Times New Roman" w:hAnsi="Times New Roman" w:cs="Times New Roman"/>
          <w:sz w:val="24"/>
          <w:szCs w:val="24"/>
        </w:rPr>
        <w:t xml:space="preserve"> ± </w:t>
      </w:r>
      <w:r w:rsidR="00994195" w:rsidRPr="003C38BE">
        <w:rPr>
          <w:rFonts w:ascii="Times New Roman" w:hAnsi="Times New Roman" w:cs="Times New Roman"/>
          <w:sz w:val="24"/>
          <w:szCs w:val="24"/>
        </w:rPr>
        <w:t>2.9</w:t>
      </w:r>
      <w:r w:rsidRPr="003C38BE">
        <w:rPr>
          <w:rFonts w:ascii="Times New Roman" w:hAnsi="Times New Roman" w:cs="Times New Roman"/>
          <w:sz w:val="24"/>
          <w:szCs w:val="24"/>
        </w:rPr>
        <w:t xml:space="preserve"> years</w:t>
      </w:r>
      <w:r w:rsidR="003E0A91" w:rsidRPr="003C38BE">
        <w:rPr>
          <w:rFonts w:ascii="Times New Roman" w:hAnsi="Times New Roman" w:cs="Times New Roman"/>
          <w:sz w:val="24"/>
          <w:szCs w:val="24"/>
        </w:rPr>
        <w:t xml:space="preserve">; BMI 24.2 ± 3.0 </w:t>
      </w:r>
      <w:proofErr w:type="spellStart"/>
      <w:r w:rsidR="003E0A91" w:rsidRPr="003C38BE">
        <w:rPr>
          <w:rFonts w:ascii="Times New Roman" w:hAnsi="Times New Roman" w:cs="Times New Roman"/>
          <w:sz w:val="24"/>
          <w:szCs w:val="24"/>
        </w:rPr>
        <w:t>kg∙m</w:t>
      </w:r>
      <w:r w:rsidR="003E0A91" w:rsidRPr="003C38BE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) commencing</w:t>
      </w:r>
      <w:r w:rsidR="000E05A8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AC55F6" w:rsidRPr="003C38BE">
        <w:rPr>
          <w:rFonts w:ascii="Times New Roman" w:hAnsi="Times New Roman" w:cs="Times New Roman"/>
          <w:sz w:val="24"/>
          <w:szCs w:val="24"/>
        </w:rPr>
        <w:t xml:space="preserve">arduous </w:t>
      </w:r>
      <w:r w:rsidRPr="003C38BE">
        <w:rPr>
          <w:rFonts w:ascii="Times New Roman" w:hAnsi="Times New Roman" w:cs="Times New Roman"/>
          <w:sz w:val="24"/>
          <w:szCs w:val="24"/>
        </w:rPr>
        <w:t xml:space="preserve">military training during winter, we investigated the </w:t>
      </w:r>
      <w:r w:rsidR="00DB774C" w:rsidRPr="003C38BE">
        <w:rPr>
          <w:rFonts w:ascii="Times New Roman" w:hAnsi="Times New Roman" w:cs="Times New Roman"/>
          <w:sz w:val="24"/>
          <w:szCs w:val="24"/>
        </w:rPr>
        <w:t>effect</w:t>
      </w:r>
      <w:r w:rsidRPr="003C38BE">
        <w:rPr>
          <w:rFonts w:ascii="Times New Roman" w:hAnsi="Times New Roman" w:cs="Times New Roman"/>
          <w:sz w:val="24"/>
          <w:szCs w:val="24"/>
        </w:rPr>
        <w:t xml:space="preserve"> of 12 weeks vitamin D supplementation on lower body (pelvi</w:t>
      </w:r>
      <w:r w:rsidR="00087D78" w:rsidRPr="003C38BE">
        <w:rPr>
          <w:rFonts w:ascii="Times New Roman" w:hAnsi="Times New Roman" w:cs="Times New Roman"/>
          <w:sz w:val="24"/>
          <w:szCs w:val="24"/>
        </w:rPr>
        <w:t>c girdle, sacrum, coccyx,</w:t>
      </w:r>
      <w:r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041557" w:rsidRPr="003C38BE">
        <w:rPr>
          <w:rFonts w:ascii="Times New Roman" w:hAnsi="Times New Roman" w:cs="Times New Roman"/>
          <w:sz w:val="24"/>
          <w:szCs w:val="24"/>
        </w:rPr>
        <w:t xml:space="preserve">and </w:t>
      </w:r>
      <w:r w:rsidRPr="003C38BE">
        <w:rPr>
          <w:rFonts w:ascii="Times New Roman" w:hAnsi="Times New Roman" w:cs="Times New Roman"/>
          <w:sz w:val="24"/>
          <w:szCs w:val="24"/>
        </w:rPr>
        <w:t>lower limb) overuse</w:t>
      </w:r>
      <w:r w:rsidR="009B66F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516DCC" w:rsidRPr="003C38BE">
        <w:rPr>
          <w:rFonts w:ascii="Times New Roman" w:hAnsi="Times New Roman" w:cs="Times New Roman"/>
          <w:sz w:val="24"/>
          <w:szCs w:val="24"/>
        </w:rPr>
        <w:t>musculoskeletal</w:t>
      </w:r>
      <w:r w:rsidRPr="003C38BE">
        <w:rPr>
          <w:rFonts w:ascii="Times New Roman" w:hAnsi="Times New Roman" w:cs="Times New Roman"/>
          <w:sz w:val="24"/>
          <w:szCs w:val="24"/>
        </w:rPr>
        <w:t xml:space="preserve"> injury risk in a randomi</w:t>
      </w:r>
      <w:r w:rsidR="00ED6C5B" w:rsidRPr="003C38BE">
        <w:rPr>
          <w:rFonts w:ascii="Times New Roman" w:hAnsi="Times New Roman" w:cs="Times New Roman"/>
          <w:sz w:val="24"/>
          <w:szCs w:val="24"/>
        </w:rPr>
        <w:t>s</w:t>
      </w:r>
      <w:r w:rsidRPr="003C38BE">
        <w:rPr>
          <w:rFonts w:ascii="Times New Roman" w:hAnsi="Times New Roman" w:cs="Times New Roman"/>
          <w:sz w:val="24"/>
          <w:szCs w:val="24"/>
        </w:rPr>
        <w:t>ed, placebo-controlled trial. Participants received either simulated sunlight (1.3</w:t>
      </w:r>
      <w:r w:rsidR="00CD7799" w:rsidRPr="003C38BE">
        <w:rPr>
          <w:rFonts w:ascii="Times New Roman" w:hAnsi="Times New Roman" w:cs="Times New Roman"/>
          <w:sz w:val="24"/>
          <w:szCs w:val="24"/>
        </w:rPr>
        <w:t>×</w:t>
      </w:r>
      <w:r w:rsidRPr="003C38BE">
        <w:rPr>
          <w:rFonts w:ascii="Times New Roman" w:hAnsi="Times New Roman" w:cs="Times New Roman"/>
          <w:sz w:val="24"/>
          <w:szCs w:val="24"/>
        </w:rPr>
        <w:t xml:space="preserve"> standard erythemal dose in T-shirt and shorts, three times per week for 4 weeks and then once per week for 8 weeks), oral vitamin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(1000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IU∙d</w:t>
      </w:r>
      <w:r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for 4 weeks and then 400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IU∙d</w:t>
      </w:r>
      <w:r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for 8 weeks), or placebo</w:t>
      </w:r>
      <w:r w:rsidR="005F3917" w:rsidRPr="003C38BE">
        <w:rPr>
          <w:rFonts w:ascii="Times New Roman" w:hAnsi="Times New Roman" w:cs="Times New Roman"/>
          <w:sz w:val="24"/>
          <w:szCs w:val="24"/>
        </w:rPr>
        <w:t xml:space="preserve"> for each intervention</w:t>
      </w:r>
      <w:r w:rsidRPr="003C38BE">
        <w:rPr>
          <w:rFonts w:ascii="Times New Roman" w:hAnsi="Times New Roman" w:cs="Times New Roman"/>
          <w:sz w:val="24"/>
          <w:szCs w:val="24"/>
        </w:rPr>
        <w:t>.</w:t>
      </w:r>
      <w:r w:rsidR="008F5F5B" w:rsidRPr="003C38BE">
        <w:rPr>
          <w:rFonts w:ascii="Times New Roman" w:hAnsi="Times New Roman" w:cs="Times New Roman"/>
          <w:sz w:val="24"/>
          <w:szCs w:val="24"/>
        </w:rPr>
        <w:t xml:space="preserve"> Serum vitamin D metabolites</w:t>
      </w:r>
      <w:r w:rsidR="009A1E5A" w:rsidRPr="003C38BE">
        <w:rPr>
          <w:rFonts w:ascii="Times New Roman" w:hAnsi="Times New Roman" w:cs="Times New Roman"/>
          <w:sz w:val="24"/>
          <w:szCs w:val="24"/>
        </w:rPr>
        <w:t xml:space="preserve"> and bone metabolism biomarkers</w:t>
      </w:r>
      <w:r w:rsidR="008F5F5B" w:rsidRPr="003C38BE">
        <w:rPr>
          <w:rFonts w:ascii="Times New Roman" w:hAnsi="Times New Roman" w:cs="Times New Roman"/>
          <w:sz w:val="24"/>
          <w:szCs w:val="24"/>
        </w:rPr>
        <w:t xml:space="preserve"> were measured at baseline, week 5</w:t>
      </w:r>
      <w:r w:rsidR="0000795F" w:rsidRPr="003C38BE">
        <w:rPr>
          <w:rFonts w:ascii="Times New Roman" w:hAnsi="Times New Roman" w:cs="Times New Roman"/>
          <w:sz w:val="24"/>
          <w:szCs w:val="24"/>
        </w:rPr>
        <w:t>,</w:t>
      </w:r>
      <w:r w:rsidR="008F5F5B" w:rsidRPr="003C38BE">
        <w:rPr>
          <w:rFonts w:ascii="Times New Roman" w:hAnsi="Times New Roman" w:cs="Times New Roman"/>
          <w:sz w:val="24"/>
          <w:szCs w:val="24"/>
        </w:rPr>
        <w:t xml:space="preserve"> and 12. </w:t>
      </w:r>
      <w:r w:rsidR="00000455" w:rsidRPr="003C38BE">
        <w:rPr>
          <w:rFonts w:ascii="Times New Roman" w:hAnsi="Times New Roman" w:cs="Times New Roman"/>
          <w:sz w:val="24"/>
          <w:szCs w:val="24"/>
        </w:rPr>
        <w:t xml:space="preserve">At baseline, </w:t>
      </w:r>
      <w:r w:rsidR="002531C7" w:rsidRPr="003C38BE">
        <w:rPr>
          <w:rFonts w:ascii="Times New Roman" w:hAnsi="Times New Roman" w:cs="Times New Roman"/>
          <w:sz w:val="24"/>
          <w:szCs w:val="24"/>
        </w:rPr>
        <w:t>29</w:t>
      </w:r>
      <w:r w:rsidR="00000455" w:rsidRPr="003C38BE">
        <w:rPr>
          <w:rFonts w:ascii="Times New Roman" w:hAnsi="Times New Roman" w:cs="Times New Roman"/>
          <w:sz w:val="24"/>
          <w:szCs w:val="24"/>
        </w:rPr>
        <w:t>% of participants were vitamin D sufficient (25</w:t>
      </w:r>
      <w:r w:rsidR="00A1755E" w:rsidRPr="003C38BE">
        <w:rPr>
          <w:rFonts w:ascii="Times New Roman" w:hAnsi="Times New Roman" w:cs="Times New Roman"/>
          <w:sz w:val="24"/>
          <w:szCs w:val="24"/>
        </w:rPr>
        <w:t>-hydroxyvitamin D</w:t>
      </w:r>
      <w:r w:rsidR="00000455" w:rsidRPr="003C38BE">
        <w:rPr>
          <w:rFonts w:ascii="Times New Roman" w:hAnsi="Times New Roman" w:cs="Times New Roman"/>
          <w:sz w:val="24"/>
          <w:szCs w:val="24"/>
        </w:rPr>
        <w:t xml:space="preserve"> ≥50 </w:t>
      </w:r>
      <w:proofErr w:type="spellStart"/>
      <w:r w:rsidR="00000455" w:rsidRPr="003C38BE">
        <w:rPr>
          <w:rFonts w:ascii="Times New Roman" w:hAnsi="Times New Roman" w:cs="Times New Roman"/>
          <w:sz w:val="24"/>
          <w:szCs w:val="24"/>
        </w:rPr>
        <w:t>nmol∙L</w:t>
      </w:r>
      <w:r w:rsidR="00000455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000455" w:rsidRPr="003C38BE">
        <w:rPr>
          <w:rFonts w:ascii="Times New Roman" w:hAnsi="Times New Roman" w:cs="Times New Roman"/>
          <w:sz w:val="24"/>
          <w:szCs w:val="24"/>
        </w:rPr>
        <w:t>)</w:t>
      </w:r>
      <w:r w:rsidR="00ED6D36" w:rsidRPr="003C38BE">
        <w:rPr>
          <w:rFonts w:ascii="Times New Roman" w:hAnsi="Times New Roman" w:cs="Times New Roman"/>
          <w:sz w:val="24"/>
          <w:szCs w:val="24"/>
        </w:rPr>
        <w:t>.</w:t>
      </w:r>
      <w:r w:rsidR="00000455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9A1E5A" w:rsidRPr="003C38BE">
        <w:rPr>
          <w:rFonts w:ascii="Times New Roman" w:hAnsi="Times New Roman" w:cs="Times New Roman"/>
          <w:sz w:val="24"/>
          <w:szCs w:val="24"/>
        </w:rPr>
        <w:t>Vitamin D supplementation</w:t>
      </w:r>
      <w:r w:rsidR="00B5072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003281" w:rsidRPr="003C38BE">
        <w:rPr>
          <w:rFonts w:ascii="Times New Roman" w:hAnsi="Times New Roman" w:cs="Times New Roman"/>
          <w:sz w:val="24"/>
          <w:szCs w:val="24"/>
        </w:rPr>
        <w:t>achieved</w:t>
      </w:r>
      <w:r w:rsidR="00B50723" w:rsidRPr="003C38BE">
        <w:rPr>
          <w:rFonts w:ascii="Times New Roman" w:hAnsi="Times New Roman" w:cs="Times New Roman"/>
          <w:sz w:val="24"/>
          <w:szCs w:val="24"/>
        </w:rPr>
        <w:t xml:space="preserve"> vitamin D sufficiency in </w:t>
      </w:r>
      <w:r w:rsidR="00CE62A3" w:rsidRPr="003C38BE">
        <w:rPr>
          <w:rFonts w:ascii="Times New Roman" w:hAnsi="Times New Roman" w:cs="Times New Roman"/>
          <w:sz w:val="24"/>
          <w:szCs w:val="24"/>
        </w:rPr>
        <w:t xml:space="preserve">95% of participants </w:t>
      </w:r>
      <w:r w:rsidR="00941416" w:rsidRPr="003C38BE">
        <w:rPr>
          <w:rFonts w:ascii="Times New Roman" w:hAnsi="Times New Roman" w:cs="Times New Roman"/>
          <w:sz w:val="24"/>
          <w:szCs w:val="24"/>
        </w:rPr>
        <w:t>after 4 weeks</w:t>
      </w:r>
      <w:r w:rsidR="00381553" w:rsidRPr="003C38BE">
        <w:rPr>
          <w:rFonts w:ascii="Times New Roman" w:hAnsi="Times New Roman" w:cs="Times New Roman"/>
          <w:sz w:val="24"/>
          <w:szCs w:val="24"/>
        </w:rPr>
        <w:t xml:space="preserve">. </w:t>
      </w:r>
      <w:r w:rsidR="00D325DC" w:rsidRPr="003C38BE">
        <w:rPr>
          <w:rFonts w:ascii="Times New Roman" w:hAnsi="Times New Roman" w:cs="Times New Roman"/>
          <w:sz w:val="24"/>
          <w:szCs w:val="24"/>
        </w:rPr>
        <w:t>During 6 months</w:t>
      </w:r>
      <w:r w:rsidR="0013267F" w:rsidRPr="003C38BE">
        <w:rPr>
          <w:rFonts w:ascii="Times New Roman" w:hAnsi="Times New Roman" w:cs="Times New Roman"/>
          <w:sz w:val="24"/>
          <w:szCs w:val="24"/>
        </w:rPr>
        <w:t xml:space="preserve"> of</w:t>
      </w:r>
      <w:r w:rsidR="00D325DC" w:rsidRPr="003C38BE">
        <w:rPr>
          <w:rFonts w:ascii="Times New Roman" w:hAnsi="Times New Roman" w:cs="Times New Roman"/>
          <w:sz w:val="24"/>
          <w:szCs w:val="24"/>
        </w:rPr>
        <w:t xml:space="preserve"> training and subsequent </w:t>
      </w:r>
      <w:r w:rsidR="005605C4" w:rsidRPr="003C38BE">
        <w:rPr>
          <w:rFonts w:ascii="Times New Roman" w:hAnsi="Times New Roman" w:cs="Times New Roman"/>
          <w:sz w:val="24"/>
          <w:szCs w:val="24"/>
        </w:rPr>
        <w:t xml:space="preserve">3 </w:t>
      </w:r>
      <w:r w:rsidR="00D325DC" w:rsidRPr="003C38BE">
        <w:rPr>
          <w:rFonts w:ascii="Times New Roman" w:hAnsi="Times New Roman" w:cs="Times New Roman"/>
          <w:sz w:val="24"/>
          <w:szCs w:val="24"/>
        </w:rPr>
        <w:t>years of military service,</w:t>
      </w:r>
      <w:r w:rsidR="00D325DC" w:rsidRPr="003C38BE">
        <w:rPr>
          <w:rFonts w:ascii="Times New Roman" w:hAnsi="Times New Roman" w:cs="Times New Roman"/>
          <w:iCs/>
          <w:sz w:val="24"/>
          <w:szCs w:val="24"/>
        </w:rPr>
        <w:t xml:space="preserve"> 100 lower body overuse musculoskeletal injuries</w:t>
      </w:r>
      <w:r w:rsidR="00A77323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325DC" w:rsidRPr="003C38BE">
        <w:rPr>
          <w:rFonts w:ascii="Times New Roman" w:hAnsi="Times New Roman" w:cs="Times New Roman"/>
          <w:iCs/>
          <w:sz w:val="24"/>
          <w:szCs w:val="24"/>
        </w:rPr>
        <w:t>were diagnosed by clinicians. Frailty models indicated no difference in injury risk between vitamin D and placebo during military training (</w:t>
      </w:r>
      <w:proofErr w:type="spellStart"/>
      <w:proofErr w:type="gramStart"/>
      <w:r w:rsidR="00A1755E" w:rsidRPr="003C38BE">
        <w:rPr>
          <w:rFonts w:ascii="Times New Roman" w:hAnsi="Times New Roman" w:cs="Times New Roman"/>
          <w:iCs/>
          <w:sz w:val="24"/>
          <w:szCs w:val="24"/>
        </w:rPr>
        <w:t>HR</w:t>
      </w:r>
      <w:r w:rsidR="00025D15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placebo:vitamin</w:t>
      </w:r>
      <w:proofErr w:type="spellEnd"/>
      <w:proofErr w:type="gramEnd"/>
      <w:r w:rsidR="00025D15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 xml:space="preserve"> D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 xml:space="preserve"> = 1.23 [95%</w:t>
      </w:r>
      <w:r w:rsidR="00F329D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>CI: 0.57</w:t>
      </w:r>
      <w:r w:rsidR="00F329D6" w:rsidRPr="003C38BE">
        <w:rPr>
          <w:rFonts w:ascii="Times New Roman" w:hAnsi="Times New Roman" w:cs="Times New Roman"/>
          <w:iCs/>
          <w:sz w:val="24"/>
          <w:szCs w:val="24"/>
        </w:rPr>
        <w:t>–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>2.66]</w:t>
      </w:r>
      <w:r w:rsidR="001E1393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325DC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325DC" w:rsidRPr="003C38BE">
        <w:rPr>
          <w:rFonts w:ascii="Times New Roman" w:hAnsi="Times New Roman" w:cs="Times New Roman"/>
          <w:iCs/>
          <w:sz w:val="24"/>
          <w:szCs w:val="24"/>
        </w:rPr>
        <w:t xml:space="preserve"> = 0.597) or military service (</w:t>
      </w:r>
      <w:proofErr w:type="spellStart"/>
      <w:proofErr w:type="gramStart"/>
      <w:r w:rsidR="00A1755E" w:rsidRPr="003C38BE">
        <w:rPr>
          <w:rFonts w:ascii="Times New Roman" w:hAnsi="Times New Roman" w:cs="Times New Roman"/>
          <w:iCs/>
          <w:sz w:val="24"/>
          <w:szCs w:val="24"/>
        </w:rPr>
        <w:t>HR</w:t>
      </w:r>
      <w:r w:rsidR="00025D15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placebo:vitamin</w:t>
      </w:r>
      <w:proofErr w:type="spellEnd"/>
      <w:proofErr w:type="gramEnd"/>
      <w:r w:rsidR="00025D15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 xml:space="preserve"> D</w:t>
      </w:r>
      <w:r w:rsidR="00A1755E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 xml:space="preserve"> 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>= 0.94 [95%</w:t>
      </w:r>
      <w:r w:rsidR="00F329D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>CI: 0.60</w:t>
      </w:r>
      <w:r w:rsidR="00F329D6" w:rsidRPr="003C38BE">
        <w:rPr>
          <w:rFonts w:ascii="Times New Roman" w:hAnsi="Times New Roman" w:cs="Times New Roman"/>
          <w:iCs/>
          <w:sz w:val="24"/>
          <w:szCs w:val="24"/>
        </w:rPr>
        <w:t>–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 xml:space="preserve">1.46], </w:t>
      </w:r>
      <w:r w:rsidR="00D325DC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325DC" w:rsidRPr="003C38BE">
        <w:rPr>
          <w:rFonts w:ascii="Times New Roman" w:hAnsi="Times New Roman" w:cs="Times New Roman"/>
          <w:iCs/>
          <w:sz w:val="24"/>
          <w:szCs w:val="24"/>
        </w:rPr>
        <w:t xml:space="preserve"> = 0.782).</w:t>
      </w:r>
      <w:r w:rsidR="00A1755E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955BA" w:rsidRPr="003C38BE">
        <w:rPr>
          <w:rFonts w:ascii="Times New Roman" w:hAnsi="Times New Roman" w:cs="Times New Roman"/>
          <w:iCs/>
          <w:sz w:val="24"/>
          <w:szCs w:val="24"/>
        </w:rPr>
        <w:t>Both s</w:t>
      </w:r>
      <w:r w:rsidR="00A12EC6" w:rsidRPr="003C38BE">
        <w:rPr>
          <w:rFonts w:ascii="Times New Roman" w:hAnsi="Times New Roman" w:cs="Times New Roman"/>
          <w:sz w:val="24"/>
          <w:szCs w:val="24"/>
        </w:rPr>
        <w:t xml:space="preserve">afe simulated sunlight and oral vitamin </w:t>
      </w:r>
      <w:proofErr w:type="spellStart"/>
      <w:r w:rsidR="00A12EC6" w:rsidRPr="003C38BE">
        <w:rPr>
          <w:rFonts w:ascii="Times New Roman" w:hAnsi="Times New Roman" w:cs="Times New Roman"/>
          <w:sz w:val="24"/>
          <w:szCs w:val="24"/>
        </w:rPr>
        <w:t>D</w:t>
      </w:r>
      <w:r w:rsidR="00A12EC6"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="00A12EC6" w:rsidRPr="003C38BE">
        <w:rPr>
          <w:rFonts w:ascii="Times New Roman" w:hAnsi="Times New Roman" w:cs="Times New Roman"/>
          <w:sz w:val="24"/>
          <w:szCs w:val="24"/>
        </w:rPr>
        <w:t xml:space="preserve"> were effective in achieving and maintaining vitamin D sufficiency in almost all. </w:t>
      </w:r>
      <w:bookmarkEnd w:id="0"/>
      <w:bookmarkEnd w:id="1"/>
      <w:r w:rsidR="00F412E8" w:rsidRPr="003C38BE">
        <w:rPr>
          <w:rFonts w:ascii="Times New Roman" w:hAnsi="Times New Roman" w:cs="Times New Roman"/>
          <w:sz w:val="24"/>
          <w:szCs w:val="24"/>
        </w:rPr>
        <w:t xml:space="preserve">There was no clear evidence for vitamin D to </w:t>
      </w:r>
      <w:r w:rsidR="009F6CC3" w:rsidRPr="003C38BE">
        <w:rPr>
          <w:rFonts w:ascii="Times New Roman" w:hAnsi="Times New Roman" w:cs="Times New Roman"/>
          <w:sz w:val="24"/>
          <w:szCs w:val="24"/>
        </w:rPr>
        <w:t>affect</w:t>
      </w:r>
      <w:r w:rsidR="00F412E8" w:rsidRPr="003C38BE">
        <w:rPr>
          <w:rFonts w:ascii="Times New Roman" w:hAnsi="Times New Roman" w:cs="Times New Roman"/>
          <w:sz w:val="24"/>
          <w:szCs w:val="24"/>
        </w:rPr>
        <w:t xml:space="preserve"> the risk of lower body overuse musculoskeletal injury during 6 months </w:t>
      </w:r>
      <w:r w:rsidR="00041557" w:rsidRPr="003C38BE">
        <w:rPr>
          <w:rFonts w:ascii="Times New Roman" w:hAnsi="Times New Roman" w:cs="Times New Roman"/>
          <w:sz w:val="24"/>
          <w:szCs w:val="24"/>
        </w:rPr>
        <w:t xml:space="preserve">of </w:t>
      </w:r>
      <w:r w:rsidR="00F412E8" w:rsidRPr="003C38BE">
        <w:rPr>
          <w:rFonts w:ascii="Times New Roman" w:hAnsi="Times New Roman" w:cs="Times New Roman"/>
          <w:sz w:val="24"/>
          <w:szCs w:val="24"/>
        </w:rPr>
        <w:t>military training or subsequent 3 years of military service</w:t>
      </w:r>
      <w:r w:rsidR="00F412E8" w:rsidRPr="003C38BE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4D6900" w:rsidRPr="003C38B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B9BFDAE" w14:textId="6025067D" w:rsidR="005C65A1" w:rsidRPr="003C38BE" w:rsidRDefault="00461544" w:rsidP="00461544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sz w:val="24"/>
          <w:szCs w:val="24"/>
        </w:rPr>
        <w:lastRenderedPageBreak/>
        <w:t>INTRODUCTION</w:t>
      </w:r>
    </w:p>
    <w:p w14:paraId="21A24CD0" w14:textId="3BD8C17E" w:rsidR="00BF00E9" w:rsidRPr="003C38BE" w:rsidRDefault="001A5D09" w:rsidP="006844A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 xml:space="preserve">Vitamin D is mainly </w:t>
      </w:r>
      <w:r w:rsidR="007F1117" w:rsidRPr="003C38BE">
        <w:rPr>
          <w:rFonts w:ascii="Times New Roman" w:hAnsi="Times New Roman" w:cs="Times New Roman"/>
          <w:sz w:val="24"/>
          <w:szCs w:val="24"/>
        </w:rPr>
        <w:t>acquired</w:t>
      </w:r>
      <w:r w:rsidRPr="003C38BE">
        <w:rPr>
          <w:rFonts w:ascii="Times New Roman" w:hAnsi="Times New Roman" w:cs="Times New Roman"/>
          <w:sz w:val="24"/>
          <w:szCs w:val="24"/>
        </w:rPr>
        <w:t xml:space="preserve"> by </w:t>
      </w:r>
      <w:r w:rsidR="004A69E6" w:rsidRPr="003C38BE">
        <w:rPr>
          <w:rFonts w:ascii="Times New Roman" w:hAnsi="Times New Roman" w:cs="Times New Roman"/>
          <w:sz w:val="24"/>
          <w:szCs w:val="24"/>
        </w:rPr>
        <w:t xml:space="preserve">exposing </w:t>
      </w:r>
      <w:r w:rsidRPr="003C38BE">
        <w:rPr>
          <w:rFonts w:ascii="Times New Roman" w:hAnsi="Times New Roman" w:cs="Times New Roman"/>
          <w:sz w:val="24"/>
          <w:szCs w:val="24"/>
        </w:rPr>
        <w:t>skin to sunlight</w:t>
      </w:r>
      <w:r w:rsidR="007542AE" w:rsidRPr="003C38BE">
        <w:rPr>
          <w:rFonts w:ascii="Times New Roman" w:hAnsi="Times New Roman" w:cs="Times New Roman"/>
          <w:sz w:val="24"/>
          <w:szCs w:val="24"/>
        </w:rPr>
        <w:t xml:space="preserve">’s </w:t>
      </w:r>
      <w:r w:rsidR="004A69E6" w:rsidRPr="003C38BE">
        <w:rPr>
          <w:rFonts w:ascii="Times New Roman" w:hAnsi="Times New Roman" w:cs="Times New Roman"/>
          <w:sz w:val="24"/>
          <w:szCs w:val="24"/>
        </w:rPr>
        <w:t>ultraviolet B (UVB) radiation</w:t>
      </w:r>
      <w:r w:rsidR="007542AE" w:rsidRPr="003C38BE">
        <w:rPr>
          <w:rFonts w:ascii="Times New Roman" w:hAnsi="Times New Roman" w:cs="Times New Roman"/>
          <w:sz w:val="24"/>
          <w:szCs w:val="24"/>
        </w:rPr>
        <w:t>, which</w:t>
      </w:r>
      <w:r w:rsidR="004A69E6" w:rsidRPr="003C38BE">
        <w:rPr>
          <w:rFonts w:ascii="Times New Roman" w:hAnsi="Times New Roman" w:cs="Times New Roman"/>
          <w:sz w:val="24"/>
          <w:szCs w:val="24"/>
        </w:rPr>
        <w:t xml:space="preserve"> converts </w:t>
      </w:r>
      <w:r w:rsidR="007542AE" w:rsidRPr="003C38BE">
        <w:rPr>
          <w:rFonts w:ascii="Times New Roman" w:hAnsi="Times New Roman" w:cs="Times New Roman"/>
          <w:sz w:val="24"/>
          <w:szCs w:val="24"/>
        </w:rPr>
        <w:t xml:space="preserve">cutaneous </w:t>
      </w:r>
      <w:r w:rsidRPr="003C38BE">
        <w:rPr>
          <w:rFonts w:ascii="Times New Roman" w:hAnsi="Times New Roman" w:cs="Times New Roman"/>
          <w:sz w:val="24"/>
          <w:szCs w:val="24"/>
        </w:rPr>
        <w:t xml:space="preserve">7-dehydrocholesterol to pre-vitamin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="0070380C"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="007B673B" w:rsidRPr="003C38BE">
        <w:rPr>
          <w:rFonts w:ascii="Times New Roman" w:hAnsi="Times New Roman" w:cs="Times New Roman"/>
          <w:sz w:val="24"/>
          <w:szCs w:val="24"/>
        </w:rPr>
        <w:t>.</w:t>
      </w:r>
      <w:r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7B673B" w:rsidRPr="003C38BE">
        <w:rPr>
          <w:rFonts w:ascii="Times New Roman" w:hAnsi="Times New Roman" w:cs="Times New Roman"/>
          <w:sz w:val="24"/>
          <w:szCs w:val="24"/>
        </w:rPr>
        <w:t>T</w:t>
      </w:r>
      <w:r w:rsidRPr="003C38BE">
        <w:rPr>
          <w:rFonts w:ascii="Times New Roman" w:hAnsi="Times New Roman" w:cs="Times New Roman"/>
          <w:sz w:val="24"/>
          <w:szCs w:val="24"/>
        </w:rPr>
        <w:t>o a lesser extent</w:t>
      </w:r>
      <w:r w:rsidR="007B673B" w:rsidRPr="003C38BE">
        <w:rPr>
          <w:rFonts w:ascii="Times New Roman" w:hAnsi="Times New Roman" w:cs="Times New Roman"/>
          <w:sz w:val="24"/>
          <w:szCs w:val="24"/>
        </w:rPr>
        <w:t>, vitamin D is</w:t>
      </w:r>
      <w:r w:rsidR="0087378E" w:rsidRPr="003C38BE">
        <w:rPr>
          <w:rFonts w:ascii="Times New Roman" w:hAnsi="Times New Roman" w:cs="Times New Roman"/>
          <w:sz w:val="24"/>
          <w:szCs w:val="24"/>
        </w:rPr>
        <w:t xml:space="preserve"> also</w:t>
      </w:r>
      <w:r w:rsidR="007B673B" w:rsidRPr="003C38BE">
        <w:rPr>
          <w:rFonts w:ascii="Times New Roman" w:hAnsi="Times New Roman" w:cs="Times New Roman"/>
          <w:sz w:val="24"/>
          <w:szCs w:val="24"/>
        </w:rPr>
        <w:t xml:space="preserve"> acquired</w:t>
      </w:r>
      <w:r w:rsidRPr="003C38BE">
        <w:rPr>
          <w:rFonts w:ascii="Times New Roman" w:hAnsi="Times New Roman" w:cs="Times New Roman"/>
          <w:sz w:val="24"/>
          <w:szCs w:val="24"/>
        </w:rPr>
        <w:t xml:space="preserve"> from dietary </w:t>
      </w:r>
      <w:r w:rsidR="00F912C6" w:rsidRPr="003C38BE">
        <w:rPr>
          <w:rFonts w:ascii="Times New Roman" w:hAnsi="Times New Roman" w:cs="Times New Roman"/>
          <w:sz w:val="24"/>
          <w:szCs w:val="24"/>
        </w:rPr>
        <w:t>sources</w:t>
      </w:r>
      <w:r w:rsidR="004A69E6" w:rsidRPr="003C38BE">
        <w:rPr>
          <w:rFonts w:ascii="Times New Roman" w:hAnsi="Times New Roman" w:cs="Times New Roman"/>
          <w:sz w:val="24"/>
          <w:szCs w:val="24"/>
        </w:rPr>
        <w:t xml:space="preserve"> (</w:t>
      </w:r>
      <w:r w:rsidR="004A69E6" w:rsidRPr="003C38BE">
        <w:rPr>
          <w:rFonts w:ascii="Times New Roman" w:hAnsi="Times New Roman" w:cs="Times New Roman"/>
          <w:i/>
          <w:iCs/>
          <w:sz w:val="24"/>
          <w:szCs w:val="24"/>
        </w:rPr>
        <w:t>e.g</w:t>
      </w:r>
      <w:r w:rsidR="004A69E6" w:rsidRPr="003C38BE">
        <w:rPr>
          <w:rFonts w:ascii="Times New Roman" w:hAnsi="Times New Roman" w:cs="Times New Roman"/>
          <w:sz w:val="24"/>
          <w:szCs w:val="24"/>
        </w:rPr>
        <w:t>., oily fish)</w:t>
      </w:r>
      <w:r w:rsidR="003131C0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3131C0" w:rsidRPr="003C38BE">
        <w:rPr>
          <w:rFonts w:ascii="Times New Roman" w:hAnsi="Times New Roman" w:cs="Times New Roman"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Luca&lt;/Author&gt;&lt;Year&gt;2004&lt;/Year&gt;&lt;RecNum&gt;625&lt;/RecNum&gt;&lt;DisplayText&gt;&lt;style face="superscript"&gt;(1)&lt;/style&gt;&lt;/DisplayText&gt;&lt;record&gt;&lt;rec-number&gt;625&lt;/rec-number&gt;&lt;foreign-keys&gt;&lt;key app="EN" db-id="sstew5s2g50tt6e2ppgpszf92x9ffatafdxe" timestamp="1511523500"&gt;625&lt;/key&gt;&lt;/foreign-keys&gt;&lt;ref-type name="Journal Article"&gt;17&lt;/ref-type&gt;&lt;contributors&gt;&lt;authors&gt;&lt;author&gt;DeLuca, H. F.&lt;/author&gt;&lt;/authors&gt;&lt;/contributors&gt;&lt;auth-address&gt;Department of Biochemistry, University of Wisconsin-Madison, Madison, WI 53706-1544, USA. deluca@biochem.wisc.edu&lt;/auth-address&gt;&lt;titles&gt;&lt;title&gt;Overview of general physiologic features and functions of vitamin D&lt;/title&gt;&lt;secondary-title&gt;Am. J. Clin. Nutr.&lt;/secondary-title&gt;&lt;/titles&gt;&lt;periodical&gt;&lt;full-title&gt;Am. J. Clin. Nutr.&lt;/full-title&gt;&lt;/periodical&gt;&lt;pages&gt;1689S-96S&lt;/pages&gt;&lt;volume&gt;80&lt;/volume&gt;&lt;number&gt;6 Suppl&lt;/number&gt;&lt;keywords&gt;&lt;keyword&gt;Bone and Bones/*metabolism&lt;/keyword&gt;&lt;keyword&gt;Calcitriol/metabolism/therapeutic use&lt;/keyword&gt;&lt;keyword&gt;Calcium/metabolism&lt;/keyword&gt;&lt;keyword&gt;Cholecalciferol/biosynthesis&lt;/keyword&gt;&lt;keyword&gt;Humans&lt;/keyword&gt;&lt;keyword&gt;Intestinal Absorption&lt;/keyword&gt;&lt;keyword&gt;Kidney/metabolism&lt;/keyword&gt;&lt;keyword&gt;Phosphates/metabolism&lt;/keyword&gt;&lt;keyword&gt;Vitamin D/*administration &amp;amp; dosage/metabolism/*physiology&lt;/keyword&gt;&lt;keyword&gt;Vitamin D Deficiency/*drug therapy/prevention &amp;amp; control&lt;/keyword&gt;&lt;/keywords&gt;&lt;dates&gt;&lt;year&gt;2004&lt;/year&gt;&lt;pub-dates&gt;&lt;date&gt;Dec&lt;/date&gt;&lt;/pub-dates&gt;&lt;/dates&gt;&lt;isbn&gt;0002-9165 (Print)&amp;#xD;0002-9165 (Linking)&lt;/isbn&gt;&lt;accession-num&gt;15585789&lt;/accession-num&gt;&lt;urls&gt;&lt;related-urls&gt;&lt;url&gt;http://www.ncbi.nlm.nih.gov/pubmed/15585789&lt;/url&gt;&lt;/related-urls&gt;&lt;/urls&gt;&lt;/record&gt;&lt;/Cite&gt;&lt;/EndNote&gt;</w:instrText>
      </w:r>
      <w:r w:rsidR="003131C0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1)</w:t>
      </w:r>
      <w:r w:rsidR="003131C0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F912C6" w:rsidRPr="003C38BE">
        <w:rPr>
          <w:rFonts w:ascii="Times New Roman" w:hAnsi="Times New Roman" w:cs="Times New Roman"/>
          <w:sz w:val="24"/>
          <w:szCs w:val="24"/>
        </w:rPr>
        <w:t>.</w:t>
      </w:r>
      <w:r w:rsidR="00BC0DD7" w:rsidRPr="003C38BE">
        <w:rPr>
          <w:rFonts w:ascii="Times New Roman" w:hAnsi="Times New Roman" w:cs="Times New Roman"/>
          <w:sz w:val="24"/>
          <w:szCs w:val="24"/>
        </w:rPr>
        <w:t xml:space="preserve"> During winter at latitudes &gt;35° (</w:t>
      </w:r>
      <w:r w:rsidR="00BC0DD7" w:rsidRPr="003C38BE">
        <w:rPr>
          <w:rFonts w:ascii="Times New Roman" w:hAnsi="Times New Roman" w:cs="Times New Roman"/>
          <w:i/>
          <w:iCs/>
          <w:sz w:val="24"/>
          <w:szCs w:val="24"/>
        </w:rPr>
        <w:t>e.g</w:t>
      </w:r>
      <w:r w:rsidR="00BC0DD7" w:rsidRPr="003C38BE">
        <w:rPr>
          <w:rFonts w:ascii="Times New Roman" w:hAnsi="Times New Roman" w:cs="Times New Roman"/>
          <w:sz w:val="24"/>
          <w:szCs w:val="24"/>
        </w:rPr>
        <w:t xml:space="preserve">., </w:t>
      </w:r>
      <w:r w:rsidR="00ED4519" w:rsidRPr="003C38BE">
        <w:rPr>
          <w:rFonts w:ascii="Times New Roman" w:hAnsi="Times New Roman" w:cs="Times New Roman"/>
          <w:sz w:val="24"/>
          <w:szCs w:val="24"/>
        </w:rPr>
        <w:t xml:space="preserve">Europe and </w:t>
      </w:r>
      <w:r w:rsidR="00BC0DD7" w:rsidRPr="003C38BE">
        <w:rPr>
          <w:rFonts w:ascii="Times New Roman" w:hAnsi="Times New Roman" w:cs="Times New Roman"/>
          <w:sz w:val="24"/>
          <w:szCs w:val="24"/>
        </w:rPr>
        <w:t>North America), the availability of UVB reaches its nadir, resulting in vitamin D deficiency and insufficiency</w:t>
      </w:r>
      <w:r w:rsidR="00325B3F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1B57DD" w:rsidRPr="003C38BE">
        <w:rPr>
          <w:rFonts w:ascii="Times New Roman" w:hAnsi="Times New Roman" w:cs="Times New Roman"/>
          <w:sz w:val="24"/>
          <w:szCs w:val="24"/>
        </w:rPr>
        <w:t>(</w:t>
      </w:r>
      <w:r w:rsidR="001B57DD" w:rsidRPr="003C38BE">
        <w:rPr>
          <w:rFonts w:ascii="Times New Roman" w:hAnsi="Times New Roman" w:cs="Times New Roman"/>
          <w:bCs/>
          <w:sz w:val="24"/>
          <w:szCs w:val="24"/>
        </w:rPr>
        <w:t xml:space="preserve">serum 25-hydroxyvitamin D (25(OH)D) &lt;30 and 30–49.9 </w:t>
      </w:r>
      <w:proofErr w:type="spellStart"/>
      <w:r w:rsidR="001B57DD" w:rsidRPr="003C38BE">
        <w:rPr>
          <w:rFonts w:ascii="Times New Roman" w:hAnsi="Times New Roman" w:cs="Times New Roman"/>
          <w:sz w:val="24"/>
          <w:szCs w:val="24"/>
        </w:rPr>
        <w:t>nmol∙L</w:t>
      </w:r>
      <w:r w:rsidR="001B57DD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AE54D4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AE54D4" w:rsidRPr="003C38BE">
        <w:rPr>
          <w:rFonts w:ascii="Times New Roman" w:hAnsi="Times New Roman" w:cs="Times New Roman"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stitute of Medicine&lt;/Author&gt;&lt;Year&gt;2011&lt;/Year&gt;&lt;RecNum&gt;892&lt;/RecNum&gt;&lt;DisplayText&gt;&lt;style face="superscript"&gt;(2)&lt;/style&gt;&lt;/DisplayText&gt;&lt;record&gt;&lt;rec-number&gt;892&lt;/rec-number&gt;&lt;foreign-keys&gt;&lt;key app="EN" db-id="sstew5s2g50tt6e2ppgpszf92x9ffatafdxe" timestamp="1647600197"&gt;892&lt;/key&gt;&lt;/foreign-keys&gt;&lt;ref-type name="Book"&gt;6&lt;/ref-type&gt;&lt;contributors&gt;&lt;authors&gt;&lt;author&gt;Institute of Medicine,&lt;/author&gt;&lt;/authors&gt;&lt;/contributors&gt;&lt;titles&gt;&lt;title&gt;Dietary reference intakes for calcium and vitamin D.&lt;/title&gt;&lt;/titles&gt;&lt;dates&gt;&lt;year&gt;2011&lt;/year&gt;&lt;/dates&gt;&lt;pub-location&gt;Washington, D.C.&lt;/pub-location&gt;&lt;publisher&gt;The National Academies Press&lt;/publisher&gt;&lt;urls&gt;&lt;/urls&gt;&lt;/record&gt;&lt;/Cite&gt;&lt;/EndNote&gt;</w:instrText>
      </w:r>
      <w:r w:rsidR="00AE54D4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2)</w:t>
      </w:r>
      <w:r w:rsidR="00AE54D4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AE54D4" w:rsidRPr="003C38BE">
        <w:rPr>
          <w:rFonts w:ascii="Times New Roman" w:hAnsi="Times New Roman" w:cs="Times New Roman"/>
          <w:sz w:val="24"/>
          <w:szCs w:val="24"/>
        </w:rPr>
        <w:t>)</w:t>
      </w:r>
      <w:r w:rsidR="00325B3F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325B3F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obWFuPC9BdXRob3I+PFllYXI+MjAxNjwvWWVhcj48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</w:fldData>
        </w:fldChar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obWFuPC9BdXRob3I+PFllYXI+MjAxNjwvWWVhcj48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</w:fldData>
        </w:fldChar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sz w:val="24"/>
          <w:szCs w:val="24"/>
        </w:rPr>
      </w:r>
      <w:r w:rsidR="006C3FF7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325B3F" w:rsidRPr="003C38BE">
        <w:rPr>
          <w:rFonts w:ascii="Times New Roman" w:hAnsi="Times New Roman" w:cs="Times New Roman"/>
          <w:sz w:val="24"/>
          <w:szCs w:val="24"/>
        </w:rPr>
      </w:r>
      <w:r w:rsidR="00325B3F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3)</w:t>
      </w:r>
      <w:r w:rsidR="00325B3F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1B57DD" w:rsidRPr="003C38BE">
        <w:rPr>
          <w:rFonts w:ascii="Times New Roman" w:hAnsi="Times New Roman" w:cs="Times New Roman"/>
          <w:sz w:val="24"/>
          <w:szCs w:val="24"/>
        </w:rPr>
        <w:t>.</w:t>
      </w:r>
      <w:r w:rsidR="00325B3F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E1513B" w:rsidRPr="003C38BE">
        <w:rPr>
          <w:rFonts w:ascii="Times New Roman" w:hAnsi="Times New Roman" w:cs="Times New Roman"/>
          <w:sz w:val="24"/>
          <w:szCs w:val="24"/>
        </w:rPr>
        <w:t>The</w:t>
      </w:r>
      <w:r w:rsidR="00A617B8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2B52AD" w:rsidRPr="003C38BE">
        <w:rPr>
          <w:rFonts w:ascii="Times New Roman" w:hAnsi="Times New Roman" w:cs="Times New Roman"/>
          <w:sz w:val="24"/>
          <w:szCs w:val="24"/>
        </w:rPr>
        <w:t>best</w:t>
      </w:r>
      <w:r w:rsidR="00EC7CCC" w:rsidRPr="003C38BE">
        <w:rPr>
          <w:rFonts w:ascii="Times New Roman" w:hAnsi="Times New Roman" w:cs="Times New Roman"/>
          <w:sz w:val="24"/>
          <w:szCs w:val="24"/>
        </w:rPr>
        <w:t>-</w:t>
      </w:r>
      <w:r w:rsidR="002B52AD" w:rsidRPr="003C38BE">
        <w:rPr>
          <w:rFonts w:ascii="Times New Roman" w:hAnsi="Times New Roman" w:cs="Times New Roman"/>
          <w:sz w:val="24"/>
          <w:szCs w:val="24"/>
        </w:rPr>
        <w:t>understood</w:t>
      </w:r>
      <w:r w:rsidR="00E1513B" w:rsidRPr="003C38BE">
        <w:rPr>
          <w:rFonts w:ascii="Times New Roman" w:hAnsi="Times New Roman" w:cs="Times New Roman"/>
          <w:sz w:val="24"/>
          <w:szCs w:val="24"/>
        </w:rPr>
        <w:t xml:space="preserve"> function of vitamin D is </w:t>
      </w:r>
      <w:r w:rsidR="00A617B8" w:rsidRPr="003C38BE">
        <w:rPr>
          <w:rFonts w:ascii="Times New Roman" w:hAnsi="Times New Roman" w:cs="Times New Roman"/>
          <w:sz w:val="24"/>
          <w:szCs w:val="24"/>
        </w:rPr>
        <w:t>its role in</w:t>
      </w:r>
      <w:r w:rsidR="00C01878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2B52AD" w:rsidRPr="003C38BE">
        <w:rPr>
          <w:rFonts w:ascii="Times New Roman" w:hAnsi="Times New Roman" w:cs="Times New Roman"/>
          <w:sz w:val="24"/>
          <w:szCs w:val="24"/>
        </w:rPr>
        <w:t xml:space="preserve">helping to </w:t>
      </w:r>
      <w:r w:rsidR="00C01878" w:rsidRPr="003C38BE">
        <w:rPr>
          <w:rFonts w:ascii="Times New Roman" w:hAnsi="Times New Roman" w:cs="Times New Roman"/>
          <w:sz w:val="24"/>
          <w:szCs w:val="24"/>
        </w:rPr>
        <w:t>maintain calcium and phosphate homeostasis</w:t>
      </w:r>
      <w:r w:rsidR="00AC11B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AC11B3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Ux1Y2E8L0F1dGhvcj48WWVhcj4yMDA0PC9ZZWFyPjxS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</w:fldData>
        </w:fldChar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Ux1Y2E8L0F1dGhvcj48WWVhcj4yMDA0PC9ZZWFyPjxS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</w:fldData>
        </w:fldChar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sz w:val="24"/>
          <w:szCs w:val="24"/>
        </w:rPr>
      </w:r>
      <w:r w:rsidR="006C3FF7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AC11B3" w:rsidRPr="003C38BE">
        <w:rPr>
          <w:rFonts w:ascii="Times New Roman" w:hAnsi="Times New Roman" w:cs="Times New Roman"/>
          <w:sz w:val="24"/>
          <w:szCs w:val="24"/>
        </w:rPr>
      </w:r>
      <w:r w:rsidR="00AC11B3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1, 4)</w:t>
      </w:r>
      <w:r w:rsidR="00AC11B3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1315E5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AF3E3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15E5" w:rsidRPr="003C38BE">
        <w:rPr>
          <w:rFonts w:ascii="Times New Roman" w:hAnsi="Times New Roman" w:cs="Times New Roman"/>
          <w:bCs/>
          <w:sz w:val="24"/>
          <w:szCs w:val="24"/>
        </w:rPr>
        <w:t>V</w:t>
      </w:r>
      <w:r w:rsidR="00A617B8" w:rsidRPr="003C38BE">
        <w:rPr>
          <w:rFonts w:ascii="Times New Roman" w:hAnsi="Times New Roman" w:cs="Times New Roman"/>
          <w:bCs/>
          <w:sz w:val="24"/>
          <w:szCs w:val="24"/>
        </w:rPr>
        <w:t xml:space="preserve">itamin D </w:t>
      </w:r>
      <w:r w:rsidR="00205D09" w:rsidRPr="003C38BE">
        <w:rPr>
          <w:rFonts w:ascii="Times New Roman" w:hAnsi="Times New Roman" w:cs="Times New Roman"/>
          <w:bCs/>
          <w:sz w:val="24"/>
          <w:szCs w:val="24"/>
        </w:rPr>
        <w:t xml:space="preserve">also </w:t>
      </w:r>
      <w:r w:rsidR="00E4077C" w:rsidRPr="003C38BE">
        <w:rPr>
          <w:rFonts w:ascii="Times New Roman" w:hAnsi="Times New Roman" w:cs="Times New Roman"/>
          <w:bCs/>
          <w:sz w:val="24"/>
          <w:szCs w:val="24"/>
        </w:rPr>
        <w:t>promot</w:t>
      </w:r>
      <w:r w:rsidR="00A617B8" w:rsidRPr="003C38BE">
        <w:rPr>
          <w:rFonts w:ascii="Times New Roman" w:hAnsi="Times New Roman" w:cs="Times New Roman"/>
          <w:bCs/>
          <w:sz w:val="24"/>
          <w:szCs w:val="24"/>
        </w:rPr>
        <w:t>es</w:t>
      </w:r>
      <w:r w:rsidR="00AF3E3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E6ABC" w:rsidRPr="003C38B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4077C" w:rsidRPr="003C38BE">
        <w:rPr>
          <w:rFonts w:ascii="Times New Roman" w:hAnsi="Times New Roman" w:cs="Times New Roman"/>
          <w:bCs/>
          <w:sz w:val="24"/>
          <w:szCs w:val="24"/>
        </w:rPr>
        <w:t>mineralisation</w:t>
      </w:r>
      <w:r w:rsidR="00BE6ABC" w:rsidRPr="003C38BE">
        <w:rPr>
          <w:rFonts w:ascii="Times New Roman" w:hAnsi="Times New Roman" w:cs="Times New Roman"/>
          <w:bCs/>
          <w:sz w:val="24"/>
          <w:szCs w:val="24"/>
        </w:rPr>
        <w:t xml:space="preserve"> of bone</w:t>
      </w:r>
      <w:r w:rsidR="00E4077C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22C77" w:rsidRPr="003C38BE">
        <w:rPr>
          <w:rFonts w:ascii="Times New Roman" w:hAnsi="Times New Roman" w:cs="Times New Roman"/>
          <w:bCs/>
          <w:sz w:val="24"/>
          <w:szCs w:val="24"/>
        </w:rPr>
        <w:t xml:space="preserve">and is </w:t>
      </w:r>
      <w:r w:rsidR="00A617B8" w:rsidRPr="003C38BE">
        <w:rPr>
          <w:rFonts w:ascii="Times New Roman" w:hAnsi="Times New Roman" w:cs="Times New Roman"/>
          <w:sz w:val="24"/>
          <w:szCs w:val="24"/>
        </w:rPr>
        <w:t>necessary</w:t>
      </w:r>
      <w:r w:rsidR="00E1513B" w:rsidRPr="003C38BE">
        <w:rPr>
          <w:rFonts w:ascii="Times New Roman" w:hAnsi="Times New Roman" w:cs="Times New Roman"/>
          <w:sz w:val="24"/>
          <w:szCs w:val="24"/>
        </w:rPr>
        <w:t xml:space="preserve"> for the development and maintenance of skeletal health</w:t>
      </w:r>
      <w:r w:rsidR="001315E5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Institute of Medicine&lt;/Author&gt;&lt;Year&gt;2011&lt;/Year&gt;&lt;RecNum&gt;892&lt;/RecNum&gt;&lt;DisplayText&gt;&lt;style face="superscript"&gt;(2)&lt;/style&gt;&lt;/DisplayText&gt;&lt;record&gt;&lt;rec-number&gt;892&lt;/rec-number&gt;&lt;foreign-keys&gt;&lt;key app="EN" db-id="sstew5s2g50tt6e2ppgpszf92x9ffatafdxe" timestamp="1647600197"&gt;892&lt;/key&gt;&lt;/foreign-keys&gt;&lt;ref-type name="Book"&gt;6&lt;/ref-type&gt;&lt;contributors&gt;&lt;authors&gt;&lt;author&gt;Institute of Medicine,&lt;/author&gt;&lt;/authors&gt;&lt;/contributors&gt;&lt;titles&gt;&lt;title&gt;Dietary reference intakes for calcium and vitamin D.&lt;/title&gt;&lt;/titles&gt;&lt;dates&gt;&lt;year&gt;2011&lt;/year&gt;&lt;/dates&gt;&lt;pub-location&gt;Washington, D.C.&lt;/pub-location&gt;&lt;publisher&gt;The National Academies Press&lt;/publisher&gt;&lt;urls&gt;&lt;/urls&gt;&lt;/record&gt;&lt;/Cite&gt;&lt;/EndNote&gt;</w:instrText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)</w:t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315E5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E65F75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3913" w:rsidRPr="003C38BE">
        <w:rPr>
          <w:rFonts w:ascii="Times New Roman" w:hAnsi="Times New Roman" w:cs="Times New Roman"/>
          <w:bCs/>
          <w:sz w:val="24"/>
          <w:szCs w:val="24"/>
        </w:rPr>
        <w:t xml:space="preserve">Vitamin D deficiency and </w:t>
      </w:r>
      <w:r w:rsidR="00EA2F62" w:rsidRPr="003C38BE">
        <w:rPr>
          <w:rFonts w:ascii="Times New Roman" w:hAnsi="Times New Roman" w:cs="Times New Roman"/>
          <w:bCs/>
          <w:sz w:val="24"/>
          <w:szCs w:val="24"/>
        </w:rPr>
        <w:t>in</w:t>
      </w:r>
      <w:r w:rsidR="00133913" w:rsidRPr="003C38BE">
        <w:rPr>
          <w:rFonts w:ascii="Times New Roman" w:hAnsi="Times New Roman" w:cs="Times New Roman"/>
          <w:bCs/>
          <w:sz w:val="24"/>
          <w:szCs w:val="24"/>
        </w:rPr>
        <w:t>sufficiency are associated with</w:t>
      </w:r>
      <w:r w:rsidR="00EA2F62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3913" w:rsidRPr="003C38BE">
        <w:rPr>
          <w:rFonts w:ascii="Times New Roman" w:hAnsi="Times New Roman" w:cs="Times New Roman"/>
          <w:bCs/>
          <w:sz w:val="24"/>
          <w:szCs w:val="24"/>
        </w:rPr>
        <w:t>rickets</w:t>
      </w:r>
      <w:r w:rsidR="00EA2F62" w:rsidRPr="003C38BE">
        <w:rPr>
          <w:rFonts w:ascii="Times New Roman" w:hAnsi="Times New Roman" w:cs="Times New Roman"/>
          <w:bCs/>
          <w:sz w:val="24"/>
          <w:szCs w:val="24"/>
        </w:rPr>
        <w:t xml:space="preserve"> in children</w:t>
      </w:r>
      <w:r w:rsidR="00133913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EA2F62" w:rsidRPr="003C38BE">
        <w:rPr>
          <w:rFonts w:ascii="Times New Roman" w:hAnsi="Times New Roman" w:cs="Times New Roman"/>
          <w:bCs/>
          <w:sz w:val="24"/>
          <w:szCs w:val="24"/>
        </w:rPr>
        <w:t xml:space="preserve"> and osteomalacia and </w:t>
      </w:r>
      <w:r w:rsidR="00311C0B" w:rsidRPr="003C38BE">
        <w:rPr>
          <w:rFonts w:ascii="Times New Roman" w:hAnsi="Times New Roman" w:cs="Times New Roman"/>
          <w:bCs/>
          <w:sz w:val="24"/>
          <w:szCs w:val="24"/>
        </w:rPr>
        <w:t>osteoporosis</w:t>
      </w:r>
      <w:r w:rsidR="00EA2F62" w:rsidRPr="003C38BE">
        <w:rPr>
          <w:rFonts w:ascii="Times New Roman" w:hAnsi="Times New Roman" w:cs="Times New Roman"/>
          <w:bCs/>
          <w:sz w:val="24"/>
          <w:szCs w:val="24"/>
        </w:rPr>
        <w:t xml:space="preserve"> in adults</w:t>
      </w:r>
      <w:r w:rsidR="001315E5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JbnN0aXR1dGUgb2YgTWVkaWNpbmU8L0F1dGhvcj48WWVh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JbnN0aXR1dGUgb2YgTWVkaWNpbmU8L0F1dGhvcj48WWVh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, 5)</w:t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315E5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966DF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705E" w:rsidRPr="003C38BE">
        <w:rPr>
          <w:rFonts w:ascii="Times New Roman" w:hAnsi="Times New Roman" w:cs="Times New Roman"/>
          <w:bCs/>
          <w:sz w:val="24"/>
          <w:szCs w:val="24"/>
        </w:rPr>
        <w:t>Most</w:t>
      </w:r>
      <w:r w:rsidR="006174AB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A1814" w:rsidRPr="003C38BE">
        <w:rPr>
          <w:rFonts w:ascii="Times New Roman" w:hAnsi="Times New Roman" w:cs="Times New Roman"/>
          <w:bCs/>
          <w:sz w:val="24"/>
          <w:szCs w:val="24"/>
        </w:rPr>
        <w:t xml:space="preserve">observational and intervention </w:t>
      </w:r>
      <w:r w:rsidR="006174AB" w:rsidRPr="003C38BE">
        <w:rPr>
          <w:rFonts w:ascii="Times New Roman" w:hAnsi="Times New Roman" w:cs="Times New Roman"/>
          <w:bCs/>
          <w:sz w:val="24"/>
          <w:szCs w:val="24"/>
        </w:rPr>
        <w:t>studies</w:t>
      </w:r>
      <w:r w:rsidR="00A1705E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206AC" w:rsidRPr="003C38BE">
        <w:rPr>
          <w:rFonts w:ascii="Times New Roman" w:hAnsi="Times New Roman" w:cs="Times New Roman"/>
          <w:bCs/>
          <w:sz w:val="24"/>
          <w:szCs w:val="24"/>
        </w:rPr>
        <w:t>examining</w:t>
      </w:r>
      <w:r w:rsidR="00A1705E" w:rsidRPr="003C38BE">
        <w:rPr>
          <w:rFonts w:ascii="Times New Roman" w:hAnsi="Times New Roman" w:cs="Times New Roman"/>
          <w:bCs/>
          <w:sz w:val="24"/>
          <w:szCs w:val="24"/>
        </w:rPr>
        <w:t xml:space="preserve"> vitamin D</w:t>
      </w:r>
      <w:r w:rsidR="000206AC" w:rsidRPr="003C38BE">
        <w:rPr>
          <w:rFonts w:ascii="Times New Roman" w:hAnsi="Times New Roman" w:cs="Times New Roman"/>
          <w:bCs/>
          <w:sz w:val="24"/>
          <w:szCs w:val="24"/>
        </w:rPr>
        <w:t xml:space="preserve"> and skeletal health </w:t>
      </w:r>
      <w:r w:rsidR="006174AB" w:rsidRPr="003C38BE">
        <w:rPr>
          <w:rFonts w:ascii="Times New Roman" w:hAnsi="Times New Roman" w:cs="Times New Roman"/>
          <w:bCs/>
          <w:sz w:val="24"/>
          <w:szCs w:val="24"/>
        </w:rPr>
        <w:t>are</w:t>
      </w:r>
      <w:r w:rsidR="000206AC" w:rsidRPr="003C38BE">
        <w:rPr>
          <w:rFonts w:ascii="Times New Roman" w:hAnsi="Times New Roman" w:cs="Times New Roman"/>
          <w:bCs/>
          <w:sz w:val="24"/>
          <w:szCs w:val="24"/>
        </w:rPr>
        <w:t xml:space="preserve"> among postmenopausal women and men</w:t>
      </w:r>
      <w:r w:rsidR="00DC22EF" w:rsidRPr="003C38BE">
        <w:rPr>
          <w:rFonts w:ascii="Times New Roman" w:hAnsi="Times New Roman" w:cs="Times New Roman"/>
          <w:bCs/>
          <w:sz w:val="24"/>
          <w:szCs w:val="24"/>
        </w:rPr>
        <w:t xml:space="preserve"> aged</w:t>
      </w:r>
      <w:r w:rsidR="000206AC" w:rsidRPr="003C38BE">
        <w:rPr>
          <w:rFonts w:ascii="Times New Roman" w:hAnsi="Times New Roman" w:cs="Times New Roman"/>
          <w:bCs/>
          <w:sz w:val="24"/>
          <w:szCs w:val="24"/>
        </w:rPr>
        <w:t xml:space="preserve"> over 60 years</w:t>
      </w:r>
      <w:r w:rsidR="00636F1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36F18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Institute of Medicine&lt;/Author&gt;&lt;Year&gt;2011&lt;/Year&gt;&lt;RecNum&gt;892&lt;/RecNum&gt;&lt;DisplayText&gt;&lt;style face="superscript"&gt;(2)&lt;/style&gt;&lt;/DisplayText&gt;&lt;record&gt;&lt;rec-number&gt;892&lt;/rec-number&gt;&lt;foreign-keys&gt;&lt;key app="EN" db-id="sstew5s2g50tt6e2ppgpszf92x9ffatafdxe" timestamp="1647600197"&gt;892&lt;/key&gt;&lt;/foreign-keys&gt;&lt;ref-type name="Book"&gt;6&lt;/ref-type&gt;&lt;contributors&gt;&lt;authors&gt;&lt;author&gt;Institute of Medicine,&lt;/author&gt;&lt;/authors&gt;&lt;/contributors&gt;&lt;titles&gt;&lt;title&gt;Dietary reference intakes for calcium and vitamin D.&lt;/title&gt;&lt;/titles&gt;&lt;dates&gt;&lt;year&gt;2011&lt;/year&gt;&lt;/dates&gt;&lt;pub-location&gt;Washington, D.C.&lt;/pub-location&gt;&lt;publisher&gt;The National Academies Press&lt;/publisher&gt;&lt;urls&gt;&lt;/urls&gt;&lt;/record&gt;&lt;/Cite&gt;&lt;/EndNote&gt;</w:instrText>
      </w:r>
      <w:r w:rsidR="00636F18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)</w:t>
      </w:r>
      <w:r w:rsidR="00636F18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A6BBD" w:rsidRPr="003C38BE">
        <w:rPr>
          <w:rFonts w:ascii="Times New Roman" w:hAnsi="Times New Roman" w:cs="Times New Roman"/>
          <w:bCs/>
          <w:sz w:val="24"/>
          <w:szCs w:val="24"/>
        </w:rPr>
        <w:t>. A meta-analysis of randomi</w:t>
      </w:r>
      <w:r w:rsidR="00C05A96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4A6BBD" w:rsidRPr="003C38BE">
        <w:rPr>
          <w:rFonts w:ascii="Times New Roman" w:hAnsi="Times New Roman" w:cs="Times New Roman"/>
          <w:bCs/>
          <w:sz w:val="24"/>
          <w:szCs w:val="24"/>
        </w:rPr>
        <w:t>ed controlled trials concluded combined vitamin D and calcium</w:t>
      </w:r>
      <w:r w:rsidR="008A252C" w:rsidRPr="003C38BE">
        <w:rPr>
          <w:rFonts w:ascii="Times New Roman" w:hAnsi="Times New Roman" w:cs="Times New Roman"/>
          <w:bCs/>
          <w:sz w:val="24"/>
          <w:szCs w:val="24"/>
        </w:rPr>
        <w:t xml:space="preserve"> supplementation</w:t>
      </w:r>
      <w:r w:rsidR="004A6BBD" w:rsidRPr="003C38BE">
        <w:rPr>
          <w:rFonts w:ascii="Times New Roman" w:hAnsi="Times New Roman" w:cs="Times New Roman"/>
          <w:bCs/>
          <w:sz w:val="24"/>
          <w:szCs w:val="24"/>
        </w:rPr>
        <w:t xml:space="preserve"> reduced the risk of fracture in older men and women (mean</w:t>
      </w:r>
      <w:r w:rsidR="007B673B" w:rsidRPr="003C38BE">
        <w:rPr>
          <w:rFonts w:ascii="Times New Roman" w:hAnsi="Times New Roman" w:cs="Times New Roman"/>
          <w:bCs/>
          <w:sz w:val="24"/>
          <w:szCs w:val="24"/>
        </w:rPr>
        <w:t xml:space="preserve"> age</w:t>
      </w:r>
      <w:r w:rsidR="004A6BBD" w:rsidRPr="003C38BE">
        <w:rPr>
          <w:rFonts w:ascii="Times New Roman" w:hAnsi="Times New Roman" w:cs="Times New Roman"/>
          <w:bCs/>
          <w:sz w:val="24"/>
          <w:szCs w:val="24"/>
        </w:rPr>
        <w:t xml:space="preserve"> 66 years)</w:t>
      </w:r>
      <w:r w:rsidR="003131C0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05D80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ZYW88L0F1dGhvcj48WWVhcj4yMDE5PC9ZZWFyPjxSZWNO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ZYW88L0F1dGhvcj48WWVhcj4yMDE5PC9ZZWFyPjxSZWNO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05D80" w:rsidRPr="003C38BE">
        <w:rPr>
          <w:rFonts w:ascii="Times New Roman" w:hAnsi="Times New Roman" w:cs="Times New Roman"/>
          <w:bCs/>
          <w:sz w:val="24"/>
          <w:szCs w:val="24"/>
        </w:rPr>
      </w:r>
      <w:r w:rsidR="00A05D80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)</w:t>
      </w:r>
      <w:r w:rsidR="00A05D80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A6BBD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t xml:space="preserve"> With vitamin D receptors found in most human tissues 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Haussler&lt;/Author&gt;&lt;Year&gt;2013&lt;/Year&gt;&lt;RecNum&gt;531&lt;/RecNum&gt;&lt;DisplayText&gt;&lt;style face="superscript"&gt;(7)&lt;/style&gt;&lt;/DisplayText&gt;&lt;record&gt;&lt;rec-number&gt;531&lt;/rec-number&gt;&lt;foreign-keys&gt;&lt;key app="EN" db-id="sstew5s2g50tt6e2ppgpszf92x9ffatafdxe" timestamp="1479244466"&gt;531&lt;/key&gt;&lt;/foreign-keys&gt;&lt;ref-type name="Journal Article"&gt;17&lt;/ref-type&gt;&lt;contributors&gt;&lt;authors&gt;&lt;author&gt;Haussler, M. R.&lt;/author&gt;&lt;author&gt;Whitfield, G. K.&lt;/author&gt;&lt;author&gt;Kaneko, I.&lt;/author&gt;&lt;author&gt;Haussler, C. A.&lt;/author&gt;&lt;author&gt;Hsieh, D.&lt;/author&gt;&lt;author&gt;Hsieh, J. C.&lt;/author&gt;&lt;author&gt;Jurutka, P. W.&lt;/author&gt;&lt;/authors&gt;&lt;/contributors&gt;&lt;auth-address&gt;Department of Basic Medical Sciences, University of Arizona College of Medicine-Phoenix, 425 North 5th Street, Phoenix, AZ 85004-2157, USA. haussler@email.arizona.edu&lt;/auth-address&gt;&lt;titles&gt;&lt;title&gt;Molecular mechanisms of vitamin D action&lt;/title&gt;&lt;secondary-title&gt;Calcif Tissue Int&lt;/secondary-title&gt;&lt;/titles&gt;&lt;periodical&gt;&lt;full-title&gt;Calcif Tissue Int&lt;/full-title&gt;&lt;/periodical&gt;&lt;pages&gt;77-98&lt;/pages&gt;&lt;volume&gt;92&lt;/volume&gt;&lt;number&gt;2&lt;/number&gt;&lt;keywords&gt;&lt;keyword&gt;Animals&lt;/keyword&gt;&lt;keyword&gt;Gene Expression Regulation/*physiology&lt;/keyword&gt;&lt;keyword&gt;Humans&lt;/keyword&gt;&lt;keyword&gt;Receptors, Calcitriol/biosynthesis&lt;/keyword&gt;&lt;keyword&gt;Signal Transduction/*physiology&lt;/keyword&gt;&lt;keyword&gt;Vitamin D/*physiology&lt;/keyword&gt;&lt;/keywords&gt;&lt;dates&gt;&lt;year&gt;2013&lt;/year&gt;&lt;pub-dates&gt;&lt;date&gt;Feb&lt;/date&gt;&lt;/pub-dates&gt;&lt;/dates&gt;&lt;isbn&gt;1432-0827 (Electronic)&amp;#xD;0171-967X (Linking)&lt;/isbn&gt;&lt;accession-num&gt;22782502&lt;/accession-num&gt;&lt;urls&gt;&lt;related-urls&gt;&lt;url&gt;http://www.ncbi.nlm.nih.gov/pubmed/22782502&lt;/url&gt;&lt;/related-urls&gt;&lt;/urls&gt;&lt;electronic-resource-num&gt;10.1007/s00223-012-9619-0&lt;/electronic-resource-num&gt;&lt;/record&gt;&lt;/Cite&gt;&lt;/EndNote&gt;</w:instrTex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7)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t xml:space="preserve">, evidence indicates that vitamin D also has </w:t>
      </w:r>
      <w:r w:rsidR="00F006D7" w:rsidRPr="003C38BE">
        <w:rPr>
          <w:rFonts w:ascii="Times New Roman" w:hAnsi="Times New Roman" w:cs="Times New Roman"/>
          <w:bCs/>
          <w:sz w:val="24"/>
          <w:szCs w:val="24"/>
        </w:rPr>
        <w:t>beneficial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t xml:space="preserve"> effects outside of the skeleton, such as </w:t>
      </w:r>
      <w:r w:rsidR="0010432D" w:rsidRPr="003C38BE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t xml:space="preserve">promoting skeletal muscle repair and remodelling 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Pd2VuczwvQXV0aG9yPjxZZWFyPjIwMTg8L1llYXI+PFJl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Pd2VuczwvQXV0aG9yPjxZZWFyPjIwMTg8L1llYXI+PFJl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8, 9)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t xml:space="preserve">, and tendon healing 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Dougherty&lt;/Author&gt;&lt;Year&gt;2016&lt;/Year&gt;&lt;RecNum&gt;869&lt;/RecNum&gt;&lt;DisplayText&gt;&lt;style face="superscript"&gt;(10)&lt;/style&gt;&lt;/DisplayText&gt;&lt;record&gt;&lt;rec-number&gt;869&lt;/rec-number&gt;&lt;foreign-keys&gt;&lt;key app="EN" db-id="sstew5s2g50tt6e2ppgpszf92x9ffatafdxe" timestamp="1633193214"&gt;869&lt;/key&gt;&lt;/foreign-keys&gt;&lt;ref-type name="Journal Article"&gt;17&lt;/ref-type&gt;&lt;contributors&gt;&lt;authors&gt;&lt;author&gt;Dougherty, K. A.&lt;/author&gt;&lt;author&gt;Dilisio, M. F.&lt;/author&gt;&lt;author&gt;Agrawal, D. K.&lt;/author&gt;&lt;/authors&gt;&lt;/contributors&gt;&lt;auth-address&gt;Department of Clinical &amp;amp; Translational Science, Creighton University School of Medicine, Omaha, NE, USA.&amp;#xD;Department of Orthopedic Surgery, Creighton University School of Medicine, Omaha, NE, USA.&lt;/auth-address&gt;&lt;titles&gt;&lt;title&gt;Vitamin D and the immunomodulation of rotator cuff injury&lt;/title&gt;&lt;secondary-title&gt;J Inflamm Res&lt;/secondary-title&gt;&lt;/titles&gt;&lt;periodical&gt;&lt;full-title&gt;J Inflamm Res&lt;/full-title&gt;&lt;/periodical&gt;&lt;pages&gt;123-31&lt;/pages&gt;&lt;volume&gt;9&lt;/volume&gt;&lt;edition&gt;2016/07/02&lt;/edition&gt;&lt;keywords&gt;&lt;keyword&gt;1,25-dihydroxyvitamin D&lt;/keyword&gt;&lt;keyword&gt;bone&lt;/keyword&gt;&lt;keyword&gt;calcium&lt;/keyword&gt;&lt;keyword&gt;matrix metalloproteinases&lt;/keyword&gt;&lt;keyword&gt;muscle&lt;/keyword&gt;&lt;keyword&gt;rotator cuff tear&lt;/keyword&gt;&lt;keyword&gt;tendon&lt;/keyword&gt;&lt;/keywords&gt;&lt;dates&gt;&lt;year&gt;2016&lt;/year&gt;&lt;/dates&gt;&lt;isbn&gt;1178-7031 (Print)&amp;#xD;1178-7031 (Linking)&lt;/isbn&gt;&lt;accession-num&gt;27366101&lt;/accession-num&gt;&lt;urls&gt;&lt;related-urls&gt;&lt;url&gt;https://www.ncbi.nlm.nih.gov/pubmed/27366101&lt;/url&gt;&lt;/related-urls&gt;&lt;/urls&gt;&lt;custom2&gt;PMC4913983&lt;/custom2&gt;&lt;electronic-resource-num&gt;10.2147/JIR.S106206&lt;/electronic-resource-num&gt;&lt;/record&gt;&lt;/Cite&gt;&lt;/EndNote&gt;</w:instrTex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10)</w:t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81E36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05082E" w:rsidRPr="003C38BE">
        <w:rPr>
          <w:rFonts w:ascii="Times New Roman" w:hAnsi="Times New Roman" w:cs="Times New Roman"/>
          <w:bCs/>
          <w:sz w:val="24"/>
          <w:szCs w:val="24"/>
        </w:rPr>
        <w:t xml:space="preserve"> In young, physically active adults, the role of vitamin D in protecting against bone, muscle, </w:t>
      </w:r>
      <w:r w:rsidR="00DD0BD1" w:rsidRPr="003C38BE">
        <w:rPr>
          <w:rFonts w:ascii="Times New Roman" w:hAnsi="Times New Roman" w:cs="Times New Roman"/>
          <w:bCs/>
          <w:sz w:val="24"/>
          <w:szCs w:val="24"/>
        </w:rPr>
        <w:t>and</w:t>
      </w:r>
      <w:r w:rsidR="0005082E" w:rsidRPr="003C38BE">
        <w:rPr>
          <w:rFonts w:ascii="Times New Roman" w:hAnsi="Times New Roman" w:cs="Times New Roman"/>
          <w:bCs/>
          <w:sz w:val="24"/>
          <w:szCs w:val="24"/>
        </w:rPr>
        <w:t xml:space="preserve"> connective tissue injuries remains unclear, with mixed findings from association studies </w:t>
      </w:r>
      <w:r w:rsidR="001F6B6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YXJyb2toeWFyPC9BdXRob3I+PFllYXI+MjAxNTwvWWVh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YXJyb2toeWFyPC9BdXRob3I+PFllYXI+MjAxNTwvWWVh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F6B67" w:rsidRPr="003C38BE">
        <w:rPr>
          <w:rFonts w:ascii="Times New Roman" w:hAnsi="Times New Roman" w:cs="Times New Roman"/>
          <w:bCs/>
          <w:sz w:val="24"/>
          <w:szCs w:val="24"/>
        </w:rPr>
      </w:r>
      <w:r w:rsidR="001F6B67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11-13)</w:t>
      </w:r>
      <w:r w:rsidR="001F6B6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221FF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F70C73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F00E9" w:rsidRPr="003C38BE">
        <w:rPr>
          <w:rFonts w:ascii="Times New Roman" w:hAnsi="Times New Roman" w:cs="Times New Roman"/>
          <w:bCs/>
          <w:sz w:val="24"/>
          <w:szCs w:val="24"/>
        </w:rPr>
        <w:t>Daily supplementation with vitamin D and calc</w:t>
      </w:r>
      <w:r w:rsidR="00F70C73" w:rsidRPr="003C38BE">
        <w:rPr>
          <w:rFonts w:ascii="Times New Roman" w:hAnsi="Times New Roman" w:cs="Times New Roman"/>
          <w:bCs/>
          <w:sz w:val="24"/>
          <w:szCs w:val="24"/>
        </w:rPr>
        <w:t>ium</w:t>
      </w:r>
      <w:r w:rsidR="00BF00E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221FF" w:rsidRPr="003C38BE">
        <w:rPr>
          <w:rFonts w:ascii="Times New Roman" w:hAnsi="Times New Roman" w:cs="Times New Roman"/>
          <w:bCs/>
          <w:sz w:val="24"/>
          <w:szCs w:val="24"/>
        </w:rPr>
        <w:t xml:space="preserve">for 8 weeks </w:t>
      </w:r>
      <w:r w:rsidR="00BF00E9" w:rsidRPr="003C38BE">
        <w:rPr>
          <w:rFonts w:ascii="Times New Roman" w:hAnsi="Times New Roman" w:cs="Times New Roman"/>
          <w:bCs/>
          <w:sz w:val="24"/>
          <w:szCs w:val="24"/>
        </w:rPr>
        <w:t xml:space="preserve">reduced the incidence of stress fracture by 20% in female military recruits </w:t>
      </w:r>
      <w:r w:rsidR="00F70C73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Lappe&lt;/Author&gt;&lt;Year&gt;2008&lt;/Year&gt;&lt;RecNum&gt;175&lt;/RecNum&gt;&lt;DisplayText&gt;&lt;style face="superscript"&gt;(14)&lt;/style&gt;&lt;/DisplayText&gt;&lt;record&gt;&lt;rec-number&gt;175&lt;/rec-number&gt;&lt;foreign-keys&gt;&lt;key app="EN" db-id="sstew5s2g50tt6e2ppgpszf92x9ffatafdxe" timestamp="1445960596"&gt;175&lt;/key&gt;&lt;/foreign-keys&gt;&lt;ref-type name="Journal Article"&gt;17&lt;/ref-type&gt;&lt;contributors&gt;&lt;authors&gt;&lt;author&gt;Lappe, J.&lt;/author&gt;&lt;author&gt;Cullen, D.&lt;/author&gt;&lt;author&gt;Haynatzki, G.&lt;/author&gt;&lt;author&gt;Recker, R.&lt;/author&gt;&lt;author&gt;Ahlf, R.&lt;/author&gt;&lt;author&gt;Thompson, K.&lt;/author&gt;&lt;/authors&gt;&lt;/contributors&gt;&lt;auth-address&gt;Creighton University Osteoporosis Research Center, Omaha, Nebraska, USA&lt;/auth-address&gt;&lt;titles&gt;&lt;title&gt;Calcium and vitamin D supplementation decreases incidence of stress fractures in female navy recruits&lt;/title&gt;&lt;secondary-title&gt;J. Bone. Miner. Res.&lt;/secondary-title&gt;&lt;/titles&gt;&lt;periodical&gt;&lt;full-title&gt;J. Bone. Miner. Res.&lt;/full-title&gt;&lt;/periodical&gt;&lt;pages&gt;741-749&lt;/pages&gt;&lt;volume&gt;23&lt;/volume&gt;&lt;number&gt;5&lt;/number&gt;&lt;reprint-edition&gt;Not in File&lt;/reprint-edition&gt;&lt;keywords&gt;&lt;keyword&gt;administration &amp;amp; dosage&lt;/keyword&gt;&lt;keyword&gt;Adult&lt;/keyword&gt;&lt;keyword&gt;analysis&lt;/keyword&gt;&lt;keyword&gt;Calcium&lt;/keyword&gt;&lt;keyword&gt;Double-Blind Method&lt;/keyword&gt;&lt;keyword&gt;Female&lt;/keyword&gt;&lt;keyword&gt;Fractures,Stress&lt;/keyword&gt;&lt;keyword&gt;Humans&lt;/keyword&gt;&lt;keyword&gt;Incidence&lt;/keyword&gt;&lt;keyword&gt;methods&lt;/keyword&gt;&lt;keyword&gt;Military Personnel&lt;/keyword&gt;&lt;keyword&gt;Nebraska&lt;/keyword&gt;&lt;keyword&gt;Osteoporosis&lt;/keyword&gt;&lt;keyword&gt;Placebos&lt;/keyword&gt;&lt;keyword&gt;prevention &amp;amp; control&lt;/keyword&gt;&lt;keyword&gt;United States&lt;/keyword&gt;&lt;keyword&gt;Vitamin D&lt;/keyword&gt;&lt;/keywords&gt;&lt;dates&gt;&lt;year&gt;2008&lt;/year&gt;&lt;pub-dates&gt;&lt;date&gt;5/2008&lt;/date&gt;&lt;/pub-dates&gt;&lt;/dates&gt;&lt;label&gt;175&lt;/label&gt;&lt;urls&gt;&lt;related-urls&gt;&lt;url&gt;http://www.ncbi.nlm.nih.gov/pubmed/18433305&lt;/url&gt;&lt;/related-urls&gt;&lt;/urls&gt;&lt;electronic-resource-num&gt;10.1359/jbmr.080102 [doi]&lt;/electronic-resource-num&gt;&lt;/record&gt;&lt;/Cite&gt;&lt;/EndNote&gt;</w:instrText>
      </w:r>
      <w:r w:rsidR="00F70C73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14)</w:t>
      </w:r>
      <w:r w:rsidR="00F70C73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65901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F006D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745A1" w:rsidRPr="003C38BE">
        <w:rPr>
          <w:rFonts w:ascii="Times New Roman" w:hAnsi="Times New Roman" w:cs="Times New Roman"/>
          <w:bCs/>
          <w:sz w:val="24"/>
          <w:szCs w:val="24"/>
        </w:rPr>
        <w:t>To the best of our knowledge, n</w:t>
      </w:r>
      <w:r w:rsidR="006A40CE" w:rsidRPr="003C38BE">
        <w:rPr>
          <w:rFonts w:ascii="Times New Roman" w:hAnsi="Times New Roman" w:cs="Times New Roman"/>
          <w:bCs/>
          <w:sz w:val="24"/>
          <w:szCs w:val="24"/>
        </w:rPr>
        <w:t>o</w:t>
      </w:r>
      <w:r w:rsidR="00F006D7" w:rsidRPr="003C38BE">
        <w:rPr>
          <w:rFonts w:ascii="Times New Roman" w:hAnsi="Times New Roman" w:cs="Times New Roman"/>
          <w:bCs/>
          <w:sz w:val="24"/>
          <w:szCs w:val="24"/>
        </w:rPr>
        <w:t xml:space="preserve"> randomi</w:t>
      </w:r>
      <w:r w:rsidR="00C05A96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F006D7" w:rsidRPr="003C38BE">
        <w:rPr>
          <w:rFonts w:ascii="Times New Roman" w:hAnsi="Times New Roman" w:cs="Times New Roman"/>
          <w:bCs/>
          <w:sz w:val="24"/>
          <w:szCs w:val="24"/>
        </w:rPr>
        <w:t>ed</w:t>
      </w:r>
      <w:r w:rsidR="00675CB0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F006D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75CB0" w:rsidRPr="003C38BE">
        <w:rPr>
          <w:rFonts w:ascii="Times New Roman" w:hAnsi="Times New Roman" w:cs="Times New Roman"/>
          <w:bCs/>
          <w:sz w:val="24"/>
          <w:szCs w:val="24"/>
        </w:rPr>
        <w:t>placebo-</w:t>
      </w:r>
      <w:r w:rsidR="00F006D7" w:rsidRPr="003C38BE">
        <w:rPr>
          <w:rFonts w:ascii="Times New Roman" w:hAnsi="Times New Roman" w:cs="Times New Roman"/>
          <w:bCs/>
          <w:sz w:val="24"/>
          <w:szCs w:val="24"/>
        </w:rPr>
        <w:t>controlled trials</w:t>
      </w:r>
      <w:r w:rsidR="006A40CE" w:rsidRPr="003C38BE">
        <w:rPr>
          <w:rFonts w:ascii="Times New Roman" w:hAnsi="Times New Roman" w:cs="Times New Roman"/>
          <w:bCs/>
          <w:sz w:val="24"/>
          <w:szCs w:val="24"/>
        </w:rPr>
        <w:t xml:space="preserve"> have assessed the </w:t>
      </w:r>
      <w:r w:rsidR="00DB774C" w:rsidRPr="003C38BE">
        <w:rPr>
          <w:rFonts w:ascii="Times New Roman" w:hAnsi="Times New Roman" w:cs="Times New Roman"/>
          <w:bCs/>
          <w:sz w:val="24"/>
          <w:szCs w:val="24"/>
        </w:rPr>
        <w:t>effect</w:t>
      </w:r>
      <w:r w:rsidR="006A40CE" w:rsidRPr="003C38BE">
        <w:rPr>
          <w:rFonts w:ascii="Times New Roman" w:hAnsi="Times New Roman" w:cs="Times New Roman"/>
          <w:bCs/>
          <w:sz w:val="24"/>
          <w:szCs w:val="24"/>
        </w:rPr>
        <w:t xml:space="preserve"> of vitamin D</w:t>
      </w:r>
      <w:r w:rsidR="00C409AF" w:rsidRPr="003C38BE">
        <w:rPr>
          <w:rFonts w:ascii="Times New Roman" w:hAnsi="Times New Roman" w:cs="Times New Roman"/>
          <w:bCs/>
          <w:sz w:val="24"/>
          <w:szCs w:val="24"/>
        </w:rPr>
        <w:t xml:space="preserve"> supplementation</w:t>
      </w:r>
      <w:r w:rsidR="00BB43F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D0BD1" w:rsidRPr="003C38BE">
        <w:rPr>
          <w:rFonts w:ascii="Times New Roman" w:hAnsi="Times New Roman" w:cs="Times New Roman"/>
          <w:bCs/>
          <w:sz w:val="24"/>
          <w:szCs w:val="24"/>
        </w:rPr>
        <w:t>alone</w:t>
      </w:r>
      <w:r w:rsidR="006A40CE" w:rsidRPr="003C38BE">
        <w:rPr>
          <w:rFonts w:ascii="Times New Roman" w:hAnsi="Times New Roman" w:cs="Times New Roman"/>
          <w:bCs/>
          <w:sz w:val="24"/>
          <w:szCs w:val="24"/>
        </w:rPr>
        <w:t xml:space="preserve"> on injury risk in young adults.</w:t>
      </w:r>
      <w:r w:rsidR="00F70C73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12529A9" w14:textId="7F5729D5" w:rsidR="000F2842" w:rsidRPr="003C38BE" w:rsidRDefault="00926FBC" w:rsidP="00B018A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Whether</w:t>
      </w:r>
      <w:r w:rsidR="000D34D6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E39A6" w:rsidRPr="003C38BE">
        <w:rPr>
          <w:rFonts w:ascii="Times New Roman" w:hAnsi="Times New Roman" w:cs="Times New Roman"/>
          <w:bCs/>
          <w:sz w:val="24"/>
          <w:szCs w:val="24"/>
        </w:rPr>
        <w:t xml:space="preserve">it is </w:t>
      </w:r>
      <w:r w:rsidR="000D34D6" w:rsidRPr="003C38BE">
        <w:rPr>
          <w:rFonts w:ascii="Times New Roman" w:hAnsi="Times New Roman" w:cs="Times New Roman"/>
          <w:bCs/>
          <w:sz w:val="24"/>
          <w:szCs w:val="24"/>
        </w:rPr>
        <w:t xml:space="preserve">synthesised endogenously </w:t>
      </w:r>
      <w:r w:rsidR="00611D82" w:rsidRPr="003C38BE">
        <w:rPr>
          <w:rFonts w:ascii="Times New Roman" w:hAnsi="Times New Roman" w:cs="Times New Roman"/>
          <w:bCs/>
          <w:sz w:val="24"/>
          <w:szCs w:val="24"/>
        </w:rPr>
        <w:t>or</w:t>
      </w:r>
      <w:r w:rsidR="000D34D6" w:rsidRPr="003C38BE">
        <w:rPr>
          <w:rFonts w:ascii="Times New Roman" w:hAnsi="Times New Roman" w:cs="Times New Roman"/>
          <w:bCs/>
          <w:sz w:val="24"/>
          <w:szCs w:val="24"/>
        </w:rPr>
        <w:t xml:space="preserve"> from dietary sources, 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vitamin D </w:t>
      </w:r>
      <w:r w:rsidR="000D34D6" w:rsidRPr="003C38BE">
        <w:rPr>
          <w:rFonts w:ascii="Times New Roman" w:hAnsi="Times New Roman" w:cs="Times New Roman"/>
          <w:bCs/>
          <w:sz w:val="24"/>
          <w:szCs w:val="24"/>
        </w:rPr>
        <w:t>is hydroxylated b</w:t>
      </w:r>
      <w:r w:rsidR="000D34D6" w:rsidRPr="003C38BE">
        <w:rPr>
          <w:rFonts w:ascii="Times New Roman" w:hAnsi="Times New Roman" w:cs="Times New Roman"/>
          <w:sz w:val="24"/>
          <w:szCs w:val="24"/>
        </w:rPr>
        <w:t xml:space="preserve">y </w:t>
      </w:r>
      <w:r w:rsidR="000D34D6" w:rsidRPr="003C38BE">
        <w:rPr>
          <w:rFonts w:ascii="Times New Roman" w:hAnsi="Times New Roman" w:cs="Times New Roman"/>
          <w:bCs/>
          <w:sz w:val="24"/>
          <w:szCs w:val="24"/>
        </w:rPr>
        <w:t>25-hydroxylase</w:t>
      </w:r>
      <w:r w:rsidR="000D34D6" w:rsidRPr="003C38BE">
        <w:rPr>
          <w:rFonts w:ascii="Times New Roman" w:hAnsi="Times New Roman" w:cs="Times New Roman"/>
          <w:sz w:val="24"/>
          <w:szCs w:val="24"/>
        </w:rPr>
        <w:t xml:space="preserve"> to form the most abundant vitamin D metabolite, 25(OH)D </w:t>
      </w:r>
      <w:r w:rsidR="000D34D6" w:rsidRPr="003C38BE">
        <w:rPr>
          <w:rFonts w:ascii="Times New Roman" w:hAnsi="Times New Roman" w:cs="Times New Roman"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Luca&lt;/Author&gt;&lt;Year&gt;2004&lt;/Year&gt;&lt;RecNum&gt;625&lt;/RecNum&gt;&lt;DisplayText&gt;&lt;style face="superscript"&gt;(1)&lt;/style&gt;&lt;/DisplayText&gt;&lt;record&gt;&lt;rec-number&gt;625&lt;/rec-number&gt;&lt;foreign-keys&gt;&lt;key app="EN" db-id="sstew5s2g50tt6e2ppgpszf92x9ffatafdxe" timestamp="1511523500"&gt;625&lt;/key&gt;&lt;/foreign-keys&gt;&lt;ref-type name="Journal Article"&gt;17&lt;/ref-type&gt;&lt;contributors&gt;&lt;authors&gt;&lt;author&gt;DeLuca, H. F.&lt;/author&gt;&lt;/authors&gt;&lt;/contributors&gt;&lt;auth-address&gt;Department of Biochemistry, University of Wisconsin-Madison, Madison, WI 53706-1544, USA. deluca@biochem.wisc.edu&lt;/auth-address&gt;&lt;titles&gt;&lt;title&gt;Overview of general physiologic features and functions of vitamin D&lt;/title&gt;&lt;secondary-title&gt;Am. J. Clin. Nutr.&lt;/secondary-title&gt;&lt;/titles&gt;&lt;periodical&gt;&lt;full-title&gt;Am. J. Clin. Nutr.&lt;/full-title&gt;&lt;/periodical&gt;&lt;pages&gt;1689S-96S&lt;/pages&gt;&lt;volume&gt;80&lt;/volume&gt;&lt;number&gt;6 Suppl&lt;/number&gt;&lt;keywords&gt;&lt;keyword&gt;Bone and Bones/*metabolism&lt;/keyword&gt;&lt;keyword&gt;Calcitriol/metabolism/therapeutic use&lt;/keyword&gt;&lt;keyword&gt;Calcium/metabolism&lt;/keyword&gt;&lt;keyword&gt;Cholecalciferol/biosynthesis&lt;/keyword&gt;&lt;keyword&gt;Humans&lt;/keyword&gt;&lt;keyword&gt;Intestinal Absorption&lt;/keyword&gt;&lt;keyword&gt;Kidney/metabolism&lt;/keyword&gt;&lt;keyword&gt;Phosphates/metabolism&lt;/keyword&gt;&lt;keyword&gt;Vitamin D/*administration &amp;amp; dosage/metabolism/*physiology&lt;/keyword&gt;&lt;keyword&gt;Vitamin D Deficiency/*drug therapy/prevention &amp;amp; control&lt;/keyword&gt;&lt;/keywords&gt;&lt;dates&gt;&lt;year&gt;2004&lt;/year&gt;&lt;pub-dates&gt;&lt;date&gt;Dec&lt;/date&gt;&lt;/pub-dates&gt;&lt;/dates&gt;&lt;isbn&gt;0002-9165 (Print)&amp;#xD;0002-9165 (Linking)&lt;/isbn&gt;&lt;accession-num&gt;15585789&lt;/accession-num&gt;&lt;urls&gt;&lt;related-urls&gt;&lt;url&gt;http://www.ncbi.nlm.nih.gov/pubmed/15585789&lt;/url&gt;&lt;/related-urls&gt;&lt;/urls&gt;&lt;/record&gt;&lt;/Cite&gt;&lt;/EndNote&gt;</w:instrText>
      </w:r>
      <w:r w:rsidR="000D34D6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1)</w:t>
      </w:r>
      <w:r w:rsidR="000D34D6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0D34D6" w:rsidRPr="003C38BE">
        <w:rPr>
          <w:rFonts w:ascii="Times New Roman" w:hAnsi="Times New Roman" w:cs="Times New Roman"/>
          <w:sz w:val="24"/>
          <w:szCs w:val="24"/>
        </w:rPr>
        <w:t xml:space="preserve">. </w:t>
      </w:r>
      <w:r w:rsidR="00CA1BED" w:rsidRPr="003C38BE">
        <w:rPr>
          <w:rFonts w:ascii="Times New Roman" w:hAnsi="Times New Roman" w:cs="Times New Roman"/>
          <w:bCs/>
          <w:sz w:val="24"/>
          <w:szCs w:val="24"/>
        </w:rPr>
        <w:t xml:space="preserve">Controversy </w:t>
      </w:r>
      <w:r w:rsidR="00CA1BED" w:rsidRPr="003C38BE">
        <w:rPr>
          <w:rFonts w:ascii="Times New Roman" w:hAnsi="Times New Roman" w:cs="Times New Roman"/>
          <w:bCs/>
          <w:sz w:val="24"/>
          <w:szCs w:val="24"/>
        </w:rPr>
        <w:lastRenderedPageBreak/>
        <w:t>over whether 25(OH)D is the best biomarker of vitamin D status for skeletal health has arisen because alternative measures of vitamin D</w:t>
      </w:r>
      <w:r w:rsidR="00545822" w:rsidRPr="003C38BE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545822" w:rsidRPr="003C38BE">
        <w:rPr>
          <w:rFonts w:ascii="Times New Roman" w:hAnsi="Times New Roman" w:cs="Times New Roman"/>
          <w:bCs/>
          <w:i/>
          <w:iCs/>
          <w:sz w:val="24"/>
          <w:szCs w:val="24"/>
        </w:rPr>
        <w:t>e.g</w:t>
      </w:r>
      <w:r w:rsidR="00545822" w:rsidRPr="003C38BE">
        <w:rPr>
          <w:rFonts w:ascii="Times New Roman" w:hAnsi="Times New Roman" w:cs="Times New Roman"/>
          <w:bCs/>
          <w:sz w:val="24"/>
          <w:szCs w:val="24"/>
        </w:rPr>
        <w:t>., ratio of vitamin D metabolites)</w:t>
      </w:r>
      <w:r w:rsidR="00CA1BED" w:rsidRPr="003C38BE">
        <w:rPr>
          <w:rFonts w:ascii="Times New Roman" w:hAnsi="Times New Roman" w:cs="Times New Roman"/>
          <w:bCs/>
          <w:sz w:val="24"/>
          <w:szCs w:val="24"/>
        </w:rPr>
        <w:t xml:space="preserve"> were more strongly associated with bone density and fracture</w:t>
      </w:r>
      <w:r w:rsidR="00DB4A6B" w:rsidRPr="003C38BE">
        <w:rPr>
          <w:rFonts w:ascii="Times New Roman" w:hAnsi="Times New Roman" w:cs="Times New Roman"/>
          <w:bCs/>
          <w:sz w:val="24"/>
          <w:szCs w:val="24"/>
        </w:rPr>
        <w:t xml:space="preserve"> risk</w:t>
      </w:r>
      <w:r w:rsidR="00CA1BED" w:rsidRPr="003C38BE">
        <w:rPr>
          <w:rFonts w:ascii="Times New Roman" w:hAnsi="Times New Roman" w:cs="Times New Roman"/>
          <w:bCs/>
          <w:sz w:val="24"/>
          <w:szCs w:val="24"/>
        </w:rPr>
        <w:t xml:space="preserve"> in some observational studies</w:t>
      </w:r>
      <w:r w:rsidR="009116A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116A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bGxpc29uPC9BdXRob3I+PFllYXI+MjAxODwvWWVhcj48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bGxpc29uPC9BdXRob3I+PFllYXI+MjAxODwvWWVhcj48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116A7" w:rsidRPr="003C38BE">
        <w:rPr>
          <w:rFonts w:ascii="Times New Roman" w:hAnsi="Times New Roman" w:cs="Times New Roman"/>
          <w:bCs/>
          <w:sz w:val="24"/>
          <w:szCs w:val="24"/>
        </w:rPr>
      </w:r>
      <w:r w:rsidR="009116A7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15-17)</w:t>
      </w:r>
      <w:r w:rsidR="009116A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A1BED" w:rsidRPr="003C38BE">
        <w:rPr>
          <w:rFonts w:ascii="Times New Roman" w:hAnsi="Times New Roman" w:cs="Times New Roman"/>
          <w:bCs/>
          <w:sz w:val="24"/>
          <w:szCs w:val="24"/>
        </w:rPr>
        <w:t>. The clinical relevance and optimal concentrations of 25(OH)D remain a topic of ongoing debate</w:t>
      </w:r>
      <w:r w:rsidR="009116A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B5A01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bGxpc29uPC9BdXRob3I+PFllYXI+MjAxODwvWWVhcj48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bGxpc29uPC9BdXRob3I+PFllYXI+MjAxODwvWWVhcj48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B5A01" w:rsidRPr="003C38BE">
        <w:rPr>
          <w:rFonts w:ascii="Times New Roman" w:hAnsi="Times New Roman" w:cs="Times New Roman"/>
          <w:bCs/>
          <w:sz w:val="24"/>
          <w:szCs w:val="24"/>
        </w:rPr>
      </w:r>
      <w:r w:rsidR="001B5A01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15, 16, 18, 19)</w:t>
      </w:r>
      <w:r w:rsidR="001B5A01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7049B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AE54D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43942" w:rsidRPr="003C38BE">
        <w:rPr>
          <w:rFonts w:ascii="Times New Roman" w:hAnsi="Times New Roman" w:cs="Times New Roman"/>
          <w:sz w:val="24"/>
          <w:szCs w:val="24"/>
        </w:rPr>
        <w:t xml:space="preserve">Serum 25(OH)D </w:t>
      </w:r>
      <w:r w:rsidR="00AE54D4" w:rsidRPr="003C38BE">
        <w:rPr>
          <w:rFonts w:ascii="Times New Roman" w:hAnsi="Times New Roman" w:cs="Times New Roman"/>
          <w:sz w:val="24"/>
          <w:szCs w:val="24"/>
        </w:rPr>
        <w:t xml:space="preserve">is mostly </w:t>
      </w:r>
      <w:r w:rsidR="00DA557D" w:rsidRPr="003C38BE">
        <w:rPr>
          <w:rFonts w:ascii="Times New Roman" w:hAnsi="Times New Roman" w:cs="Times New Roman"/>
          <w:sz w:val="24"/>
          <w:szCs w:val="24"/>
        </w:rPr>
        <w:t>inactive and</w:t>
      </w:r>
      <w:r w:rsidR="00AE54D4" w:rsidRPr="003C38BE">
        <w:rPr>
          <w:rFonts w:ascii="Times New Roman" w:hAnsi="Times New Roman" w:cs="Times New Roman"/>
          <w:sz w:val="24"/>
          <w:szCs w:val="24"/>
        </w:rPr>
        <w:t xml:space="preserve"> is converted</w:t>
      </w:r>
      <w:r w:rsidR="00775FB0" w:rsidRPr="003C38BE">
        <w:rPr>
          <w:rFonts w:ascii="Times New Roman" w:hAnsi="Times New Roman" w:cs="Times New Roman"/>
          <w:sz w:val="24"/>
          <w:szCs w:val="24"/>
        </w:rPr>
        <w:t xml:space="preserve"> by </w:t>
      </w:r>
      <w:r w:rsidR="00775FB0" w:rsidRPr="003C38BE">
        <w:rPr>
          <w:rFonts w:ascii="Times New Roman" w:hAnsi="Times New Roman" w:cs="Times New Roman"/>
          <w:bCs/>
          <w:sz w:val="24"/>
          <w:szCs w:val="24"/>
        </w:rPr>
        <w:t>1α-hydroxylase</w:t>
      </w:r>
      <w:r w:rsidR="00AE54D4" w:rsidRPr="003C38BE">
        <w:rPr>
          <w:rFonts w:ascii="Times New Roman" w:hAnsi="Times New Roman" w:cs="Times New Roman"/>
          <w:sz w:val="24"/>
          <w:szCs w:val="24"/>
        </w:rPr>
        <w:t xml:space="preserve"> to form </w:t>
      </w:r>
      <w:r w:rsidR="00B018AB" w:rsidRPr="003C38BE">
        <w:rPr>
          <w:rFonts w:ascii="Times New Roman" w:hAnsi="Times New Roman" w:cs="Times New Roman"/>
          <w:sz w:val="24"/>
          <w:szCs w:val="24"/>
        </w:rPr>
        <w:t>metabolically</w:t>
      </w:r>
      <w:r w:rsidR="00AE54D4" w:rsidRPr="003C38BE">
        <w:rPr>
          <w:rFonts w:ascii="Times New Roman" w:hAnsi="Times New Roman" w:cs="Times New Roman"/>
          <w:sz w:val="24"/>
          <w:szCs w:val="24"/>
        </w:rPr>
        <w:t xml:space="preserve"> active </w:t>
      </w:r>
      <w:r w:rsidR="00775FB0" w:rsidRPr="003C38BE">
        <w:rPr>
          <w:rFonts w:ascii="Times New Roman" w:hAnsi="Times New Roman" w:cs="Times New Roman"/>
          <w:bCs/>
          <w:sz w:val="24"/>
          <w:szCs w:val="24"/>
        </w:rPr>
        <w:t>1,25-</w:t>
      </w:r>
      <w:proofErr w:type="spellStart"/>
      <w:r w:rsidR="00775FB0" w:rsidRPr="003C38BE">
        <w:rPr>
          <w:rFonts w:ascii="Times New Roman" w:hAnsi="Times New Roman" w:cs="Times New Roman"/>
          <w:bCs/>
          <w:sz w:val="24"/>
          <w:szCs w:val="24"/>
        </w:rPr>
        <w:t>dihydroxyvitamin</w:t>
      </w:r>
      <w:proofErr w:type="spellEnd"/>
      <w:r w:rsidR="00775FB0" w:rsidRPr="003C38BE">
        <w:rPr>
          <w:rFonts w:ascii="Times New Roman" w:hAnsi="Times New Roman" w:cs="Times New Roman"/>
          <w:bCs/>
          <w:sz w:val="24"/>
          <w:szCs w:val="24"/>
        </w:rPr>
        <w:t xml:space="preserve"> D</w:t>
      </w:r>
      <w:r w:rsidR="00775FB0" w:rsidRPr="003C38BE">
        <w:rPr>
          <w:rFonts w:ascii="Times New Roman" w:hAnsi="Times New Roman" w:cs="Times New Roman"/>
          <w:sz w:val="24"/>
          <w:szCs w:val="24"/>
        </w:rPr>
        <w:t xml:space="preserve"> (1,25(OH)</w:t>
      </w:r>
      <w:proofErr w:type="spellStart"/>
      <w:r w:rsidR="00775FB0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75FB0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775FB0" w:rsidRPr="003C38BE">
        <w:rPr>
          <w:rFonts w:ascii="Times New Roman" w:hAnsi="Times New Roman" w:cs="Times New Roman"/>
          <w:sz w:val="24"/>
          <w:szCs w:val="24"/>
        </w:rPr>
        <w:t>)</w:t>
      </w:r>
      <w:r w:rsidR="00C409AF" w:rsidRPr="003C38BE">
        <w:rPr>
          <w:rFonts w:ascii="Times New Roman" w:hAnsi="Times New Roman" w:cs="Times New Roman"/>
          <w:sz w:val="24"/>
          <w:szCs w:val="24"/>
        </w:rPr>
        <w:t>, which circulates in picomolar concentrations.</w:t>
      </w:r>
      <w:r w:rsidR="00D82BD3" w:rsidRPr="003C38BE">
        <w:rPr>
          <w:rFonts w:ascii="Times New Roman" w:hAnsi="Times New Roman" w:cs="Times New Roman"/>
          <w:sz w:val="24"/>
          <w:szCs w:val="24"/>
        </w:rPr>
        <w:t xml:space="preserve"> Serum 25(OH)D is</w:t>
      </w:r>
      <w:r w:rsidR="00D16A3F" w:rsidRPr="003C38BE">
        <w:rPr>
          <w:rFonts w:ascii="Times New Roman" w:hAnsi="Times New Roman" w:cs="Times New Roman"/>
          <w:sz w:val="24"/>
          <w:szCs w:val="24"/>
        </w:rPr>
        <w:t xml:space="preserve"> also</w:t>
      </w:r>
      <w:r w:rsidR="00BF41F7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D82BD3" w:rsidRPr="003C38BE">
        <w:rPr>
          <w:rFonts w:ascii="Times New Roman" w:hAnsi="Times New Roman" w:cs="Times New Roman"/>
          <w:sz w:val="24"/>
          <w:szCs w:val="24"/>
        </w:rPr>
        <w:t xml:space="preserve">hydroxylated by 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t xml:space="preserve">24-hydroxylase to form </w:t>
      </w:r>
      <w:r w:rsidR="00D82BD3" w:rsidRPr="003C38BE">
        <w:rPr>
          <w:rFonts w:ascii="Times New Roman" w:hAnsi="Times New Roman" w:cs="Times New Roman"/>
          <w:sz w:val="24"/>
          <w:szCs w:val="24"/>
        </w:rPr>
        <w:t>24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t>,25-</w:t>
      </w:r>
      <w:proofErr w:type="spellStart"/>
      <w:r w:rsidR="00D82BD3" w:rsidRPr="003C38BE">
        <w:rPr>
          <w:rFonts w:ascii="Times New Roman" w:hAnsi="Times New Roman" w:cs="Times New Roman"/>
          <w:bCs/>
          <w:sz w:val="24"/>
          <w:szCs w:val="24"/>
        </w:rPr>
        <w:t>dihydroxyvitamin</w:t>
      </w:r>
      <w:proofErr w:type="spellEnd"/>
      <w:r w:rsidR="00D82BD3" w:rsidRPr="003C38BE">
        <w:rPr>
          <w:rFonts w:ascii="Times New Roman" w:hAnsi="Times New Roman" w:cs="Times New Roman"/>
          <w:bCs/>
          <w:sz w:val="24"/>
          <w:szCs w:val="24"/>
        </w:rPr>
        <w:t xml:space="preserve"> D</w:t>
      </w:r>
      <w:r w:rsidR="00D82BD3" w:rsidRPr="003C38BE">
        <w:rPr>
          <w:rFonts w:ascii="Times New Roman" w:hAnsi="Times New Roman" w:cs="Times New Roman"/>
          <w:sz w:val="24"/>
          <w:szCs w:val="24"/>
        </w:rPr>
        <w:t xml:space="preserve"> (24,25(OH)</w:t>
      </w:r>
      <w:proofErr w:type="spellStart"/>
      <w:r w:rsidR="00D82BD3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82BD3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D82BD3" w:rsidRPr="003C38BE">
        <w:rPr>
          <w:rFonts w:ascii="Times New Roman" w:hAnsi="Times New Roman" w:cs="Times New Roman"/>
          <w:sz w:val="24"/>
          <w:szCs w:val="24"/>
        </w:rPr>
        <w:t>). Serum 24,25(OH)</w:t>
      </w:r>
      <w:proofErr w:type="spellStart"/>
      <w:r w:rsidR="00D82BD3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82BD3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D82BD3" w:rsidRPr="003C38BE">
        <w:rPr>
          <w:rFonts w:ascii="Times New Roman" w:hAnsi="Times New Roman" w:cs="Times New Roman"/>
          <w:sz w:val="24"/>
          <w:szCs w:val="24"/>
        </w:rPr>
        <w:t xml:space="preserve"> circulates in nanomolar concentrations and</w:t>
      </w:r>
      <w:r w:rsidR="00C35626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C35626" w:rsidRPr="003C38BE">
        <w:rPr>
          <w:rFonts w:ascii="Times New Roman" w:hAnsi="Times New Roman" w:cs="Times New Roman"/>
          <w:bCs/>
          <w:sz w:val="24"/>
          <w:szCs w:val="24"/>
        </w:rPr>
        <w:t xml:space="preserve">despite being traditionally considered a </w:t>
      </w:r>
      <w:r w:rsidR="00A64C91" w:rsidRPr="003C38BE">
        <w:rPr>
          <w:rFonts w:ascii="Times New Roman" w:hAnsi="Times New Roman" w:cs="Times New Roman"/>
          <w:bCs/>
          <w:sz w:val="24"/>
          <w:szCs w:val="24"/>
        </w:rPr>
        <w:t>waste product</w:t>
      </w:r>
      <w:r w:rsidR="00C35626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D82BD3" w:rsidRPr="003C38BE">
        <w:rPr>
          <w:rFonts w:ascii="Times New Roman" w:hAnsi="Times New Roman" w:cs="Times New Roman"/>
          <w:sz w:val="24"/>
          <w:szCs w:val="24"/>
        </w:rPr>
        <w:t xml:space="preserve"> may have role</w:t>
      </w:r>
      <w:r w:rsidR="00C65901" w:rsidRPr="003C38BE">
        <w:rPr>
          <w:rFonts w:ascii="Times New Roman" w:hAnsi="Times New Roman" w:cs="Times New Roman"/>
          <w:sz w:val="24"/>
          <w:szCs w:val="24"/>
        </w:rPr>
        <w:t>s</w:t>
      </w:r>
      <w:r w:rsidR="00D82BD3" w:rsidRPr="003C38BE">
        <w:rPr>
          <w:rFonts w:ascii="Times New Roman" w:hAnsi="Times New Roman" w:cs="Times New Roman"/>
          <w:sz w:val="24"/>
          <w:szCs w:val="24"/>
        </w:rPr>
        <w:t xml:space="preserve"> in 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t xml:space="preserve">bone development, fracture healing, and protection against cartilage damage 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dC1Bcm5hdWQ8L0F1dGhvcj48WWVhcj4xOTk4PC9ZZWFy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dC1Bcm5hdWQ8L0F1dGhvcj48WWVhcj4xOTk4PC9ZZWFy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0-25)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018AB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D82BD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0F2842" w:rsidRPr="003C38BE">
        <w:rPr>
          <w:rFonts w:ascii="Times New Roman" w:hAnsi="Times New Roman" w:cs="Times New Roman"/>
          <w:sz w:val="24"/>
          <w:szCs w:val="24"/>
        </w:rPr>
        <w:t xml:space="preserve">We have shown that greater conversion of 25(OH)D to 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24,25(OH)</w:t>
      </w:r>
      <w:proofErr w:type="spellStart"/>
      <w:r w:rsidR="000F2842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0F2842" w:rsidRPr="003C38BE">
        <w:rPr>
          <w:rFonts w:ascii="Times New Roman" w:hAnsi="Times New Roman" w:cs="Times New Roman"/>
          <w:bCs/>
          <w:sz w:val="24"/>
          <w:szCs w:val="24"/>
        </w:rPr>
        <w:t>, relative to 1,25(OH)</w:t>
      </w:r>
      <w:proofErr w:type="spellStart"/>
      <w:r w:rsidR="000F2842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0F2842" w:rsidRPr="003C38BE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0F2842" w:rsidRPr="003C38BE">
        <w:rPr>
          <w:rFonts w:ascii="Times New Roman" w:hAnsi="Times New Roman" w:cs="Times New Roman"/>
          <w:bCs/>
          <w:i/>
          <w:iCs/>
          <w:sz w:val="24"/>
          <w:szCs w:val="24"/>
        </w:rPr>
        <w:t>i.e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., low 1,25(OH)</w:t>
      </w:r>
      <w:proofErr w:type="spellStart"/>
      <w:r w:rsidR="000F2842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D:24,25</w:t>
      </w:r>
      <w:proofErr w:type="spellEnd"/>
      <w:r w:rsidR="000F2842" w:rsidRPr="003C38BE">
        <w:rPr>
          <w:rFonts w:ascii="Times New Roman" w:hAnsi="Times New Roman" w:cs="Times New Roman"/>
          <w:bCs/>
          <w:sz w:val="24"/>
          <w:szCs w:val="24"/>
        </w:rPr>
        <w:t>(OH)</w:t>
      </w:r>
      <w:proofErr w:type="spellStart"/>
      <w:r w:rsidR="000F2842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0F2842" w:rsidRPr="003C38BE">
        <w:rPr>
          <w:rFonts w:ascii="Times New Roman" w:hAnsi="Times New Roman" w:cs="Times New Roman"/>
          <w:bCs/>
          <w:sz w:val="24"/>
          <w:szCs w:val="24"/>
        </w:rPr>
        <w:t>) and higher 24,25(OH)</w:t>
      </w:r>
      <w:proofErr w:type="spellStart"/>
      <w:r w:rsidR="000F2842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EA181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were associated with a lower incidence of overuse musculoskeletal and bone stress injury in young men and women undergoing arduous physical training</w:t>
      </w:r>
      <w:r w:rsidR="00EA181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A1814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A1814" w:rsidRPr="003C38BE">
        <w:rPr>
          <w:rFonts w:ascii="Times New Roman" w:hAnsi="Times New Roman" w:cs="Times New Roman"/>
          <w:bCs/>
          <w:sz w:val="24"/>
          <w:szCs w:val="24"/>
        </w:rPr>
      </w:r>
      <w:r w:rsidR="00EA1814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6)</w:t>
      </w:r>
      <w:r w:rsidR="00EA1814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F2842" w:rsidRPr="003C38BE">
        <w:rPr>
          <w:rFonts w:ascii="Times New Roman" w:hAnsi="Times New Roman" w:cs="Times New Roman"/>
          <w:bCs/>
          <w:sz w:val="24"/>
          <w:szCs w:val="24"/>
        </w:rPr>
        <w:t>.</w:t>
      </w:r>
    </w:p>
    <w:p w14:paraId="6F030B28" w14:textId="0B165AC7" w:rsidR="00083FE9" w:rsidRPr="003C38BE" w:rsidRDefault="0078703D" w:rsidP="003A3853">
      <w:pPr>
        <w:spacing w:before="24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The effect of</w:t>
      </w:r>
      <w:r w:rsidR="00C35626" w:rsidRPr="003C38BE">
        <w:rPr>
          <w:rFonts w:ascii="Times New Roman" w:hAnsi="Times New Roman" w:cs="Times New Roman"/>
          <w:bCs/>
          <w:sz w:val="24"/>
          <w:szCs w:val="24"/>
        </w:rPr>
        <w:t xml:space="preserve"> vitamin D supplementation </w:t>
      </w:r>
      <w:r w:rsidRPr="003C38BE">
        <w:rPr>
          <w:rFonts w:ascii="Times New Roman" w:hAnsi="Times New Roman" w:cs="Times New Roman"/>
          <w:bCs/>
          <w:sz w:val="24"/>
          <w:szCs w:val="24"/>
        </w:rPr>
        <w:t>on</w:t>
      </w:r>
      <w:r w:rsidR="00C35626" w:rsidRPr="003C38BE">
        <w:rPr>
          <w:rFonts w:ascii="Times New Roman" w:hAnsi="Times New Roman" w:cs="Times New Roman"/>
          <w:bCs/>
          <w:sz w:val="24"/>
          <w:szCs w:val="24"/>
        </w:rPr>
        <w:t xml:space="preserve"> the risk of musculoskeletal injury and</w:t>
      </w:r>
      <w:r w:rsidR="000D6FD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27B1" w:rsidRPr="003C38BE">
        <w:rPr>
          <w:rFonts w:ascii="Times New Roman" w:hAnsi="Times New Roman" w:cs="Times New Roman"/>
          <w:bCs/>
          <w:sz w:val="24"/>
          <w:szCs w:val="24"/>
        </w:rPr>
        <w:t>vitamin D metabolites</w:t>
      </w:r>
      <w:r w:rsidR="00EA1814" w:rsidRPr="003C38BE">
        <w:rPr>
          <w:rFonts w:ascii="Times New Roman" w:hAnsi="Times New Roman" w:cs="Times New Roman"/>
          <w:bCs/>
          <w:sz w:val="24"/>
          <w:szCs w:val="24"/>
        </w:rPr>
        <w:t xml:space="preserve"> in young adults</w:t>
      </w:r>
      <w:r w:rsidR="000D6FD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27B1" w:rsidRPr="003C38BE">
        <w:rPr>
          <w:rFonts w:ascii="Times New Roman" w:hAnsi="Times New Roman" w:cs="Times New Roman"/>
          <w:bCs/>
          <w:sz w:val="24"/>
          <w:szCs w:val="24"/>
        </w:rPr>
        <w:t>remains unclear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3C0CFC" w:rsidRPr="003C38BE">
        <w:rPr>
          <w:rFonts w:ascii="Times New Roman" w:hAnsi="Times New Roman" w:cs="Times New Roman"/>
          <w:bCs/>
          <w:sz w:val="24"/>
          <w:szCs w:val="24"/>
        </w:rPr>
        <w:t>W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e used a randomi</w:t>
      </w:r>
      <w:r w:rsidR="00C05A96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ed, placebo-controlled trial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B4300" w:rsidRPr="003C38BE">
        <w:rPr>
          <w:rFonts w:ascii="Times New Roman" w:hAnsi="Times New Roman" w:cs="Times New Roman"/>
          <w:bCs/>
          <w:sz w:val="24"/>
          <w:szCs w:val="24"/>
        </w:rPr>
        <w:t>beginning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t xml:space="preserve"> in winter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 xml:space="preserve"> to examine the </w:t>
      </w:r>
      <w:r w:rsidR="00DB774C" w:rsidRPr="003C38BE">
        <w:rPr>
          <w:rFonts w:ascii="Times New Roman" w:hAnsi="Times New Roman" w:cs="Times New Roman"/>
          <w:bCs/>
          <w:sz w:val="24"/>
          <w:szCs w:val="24"/>
        </w:rPr>
        <w:t>effect</w:t>
      </w:r>
      <w:r w:rsidR="009F796D" w:rsidRPr="003C38BE">
        <w:rPr>
          <w:rFonts w:ascii="Times New Roman" w:hAnsi="Times New Roman" w:cs="Times New Roman"/>
          <w:bCs/>
          <w:sz w:val="24"/>
          <w:szCs w:val="24"/>
        </w:rPr>
        <w:t xml:space="preserve"> of</w:t>
      </w:r>
      <w:r w:rsidR="00FD270D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26FBC" w:rsidRPr="003C38BE">
        <w:rPr>
          <w:rFonts w:ascii="Times New Roman" w:hAnsi="Times New Roman" w:cs="Times New Roman"/>
          <w:bCs/>
          <w:sz w:val="24"/>
          <w:szCs w:val="24"/>
        </w:rPr>
        <w:t xml:space="preserve">12 weeks 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vitamin D supplementation on the risk of</w:t>
      </w:r>
      <w:r w:rsidR="003C0CFC" w:rsidRPr="003C38BE">
        <w:rPr>
          <w:rFonts w:ascii="Times New Roman" w:hAnsi="Times New Roman" w:cs="Times New Roman"/>
          <w:bCs/>
          <w:sz w:val="24"/>
          <w:szCs w:val="24"/>
        </w:rPr>
        <w:t xml:space="preserve"> lower body</w:t>
      </w:r>
      <w:r w:rsidR="00926FBC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26FBC" w:rsidRPr="003C38BE">
        <w:rPr>
          <w:rFonts w:ascii="Times New Roman" w:hAnsi="Times New Roman" w:cs="Times New Roman"/>
          <w:iCs/>
          <w:sz w:val="24"/>
          <w:szCs w:val="24"/>
        </w:rPr>
        <w:t>(pelvic girdle, sacrum, coccyx, and lower limb)</w:t>
      </w:r>
      <w:r w:rsidR="00EA1E56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07E1C" w:rsidRPr="003C38BE">
        <w:rPr>
          <w:rFonts w:ascii="Times New Roman" w:hAnsi="Times New Roman" w:cs="Times New Roman"/>
          <w:bCs/>
          <w:sz w:val="24"/>
          <w:szCs w:val="24"/>
        </w:rPr>
        <w:t xml:space="preserve">overuse 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musculoskeletal</w:t>
      </w:r>
      <w:r w:rsidR="00767B9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injury</w:t>
      </w:r>
      <w:r w:rsidR="00EF0264" w:rsidRPr="003C38BE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342551" w:rsidRPr="003C38BE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3C0CFC" w:rsidRPr="003C38BE">
        <w:rPr>
          <w:rFonts w:ascii="Times New Roman" w:hAnsi="Times New Roman" w:cs="Times New Roman"/>
          <w:bCs/>
          <w:sz w:val="24"/>
          <w:szCs w:val="24"/>
        </w:rPr>
        <w:t>young healthy men</w:t>
      </w:r>
      <w:r w:rsidR="00342551" w:rsidRPr="003C38BE">
        <w:rPr>
          <w:rFonts w:ascii="Times New Roman" w:hAnsi="Times New Roman" w:cs="Times New Roman"/>
          <w:bCs/>
          <w:sz w:val="24"/>
          <w:szCs w:val="24"/>
        </w:rPr>
        <w:t xml:space="preserve"> commencing </w:t>
      </w:r>
      <w:r w:rsidR="00D82BD3" w:rsidRPr="003C38BE">
        <w:rPr>
          <w:rFonts w:ascii="Times New Roman" w:hAnsi="Times New Roman" w:cs="Times New Roman"/>
          <w:bCs/>
          <w:sz w:val="24"/>
          <w:szCs w:val="24"/>
        </w:rPr>
        <w:t xml:space="preserve">initial </w:t>
      </w:r>
      <w:r w:rsidR="00342551" w:rsidRPr="003C38BE">
        <w:rPr>
          <w:rFonts w:ascii="Times New Roman" w:hAnsi="Times New Roman" w:cs="Times New Roman"/>
          <w:bCs/>
          <w:sz w:val="24"/>
          <w:szCs w:val="24"/>
        </w:rPr>
        <w:t>military training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A74443" w:rsidRPr="003C38BE">
        <w:rPr>
          <w:rFonts w:ascii="Times New Roman" w:hAnsi="Times New Roman" w:cs="Times New Roman"/>
          <w:bCs/>
          <w:sz w:val="24"/>
          <w:szCs w:val="24"/>
        </w:rPr>
        <w:t xml:space="preserve"> Vitamin D suppleme</w: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t xml:space="preserve">ntation was implemented </w:t>
      </w:r>
      <w:r w:rsidR="00A74443" w:rsidRPr="003C38BE">
        <w:rPr>
          <w:rFonts w:ascii="Times New Roman" w:hAnsi="Times New Roman" w:cs="Times New Roman"/>
          <w:bCs/>
          <w:sz w:val="24"/>
          <w:szCs w:val="24"/>
        </w:rPr>
        <w:t>during the first 12 weeks of training</w: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t xml:space="preserve"> when the</w: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t xml:space="preserve"> greatest training-induced musculoskeletal adaptations were expected to occur </w: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PJmFwb3M7TGVhcnk8L0F1dGhvcj48WWVhcj4yMDE5PC9Z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</w:fldData>
        </w:fldChar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PJmFwb3M7TGVhcnk8L0F1dGhvcj48WWVhcj4yMDE5PC9Z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</w:fldData>
        </w:fldChar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27)</w: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t>. Injuries were recorded during training and subsequent 3 years of military service to examine if there were</w:t>
      </w:r>
      <w:r w:rsidR="00A5096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t>short</w:t>
      </w:r>
      <w:r w:rsidR="00A5096C" w:rsidRPr="003C38BE">
        <w:rPr>
          <w:rFonts w:ascii="Times New Roman" w:hAnsi="Times New Roman" w:cs="Times New Roman"/>
          <w:iCs/>
          <w:sz w:val="24"/>
          <w:szCs w:val="24"/>
        </w:rPr>
        <w:t>- or long-term benefits of vitamin D</w:t>
      </w:r>
      <w:r w:rsidR="00FF31A7" w:rsidRPr="003C38BE">
        <w:rPr>
          <w:rFonts w:ascii="Times New Roman" w:hAnsi="Times New Roman" w:cs="Times New Roman"/>
          <w:iCs/>
          <w:sz w:val="24"/>
          <w:szCs w:val="24"/>
        </w:rPr>
        <w:t xml:space="preserve"> restoration during training</w:t>
      </w:r>
      <w:r w:rsidR="00A5096C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D331FD" w:rsidRPr="003C38BE">
        <w:rPr>
          <w:rFonts w:ascii="Times New Roman" w:hAnsi="Times New Roman" w:cs="Times New Roman"/>
          <w:iCs/>
          <w:sz w:val="24"/>
          <w:szCs w:val="24"/>
        </w:rPr>
        <w:t xml:space="preserve"> Injuries sustained after the 12-week intervention were</w:t>
      </w:r>
      <w:r w:rsidR="009E6A54" w:rsidRPr="003C38BE">
        <w:rPr>
          <w:rFonts w:ascii="Times New Roman" w:hAnsi="Times New Roman" w:cs="Times New Roman"/>
          <w:iCs/>
          <w:sz w:val="24"/>
          <w:szCs w:val="24"/>
        </w:rPr>
        <w:t xml:space="preserve"> analysed as part of</w:t>
      </w:r>
      <w:r w:rsidR="00D331FD" w:rsidRPr="003C38BE">
        <w:rPr>
          <w:rFonts w:ascii="Times New Roman" w:hAnsi="Times New Roman" w:cs="Times New Roman"/>
          <w:iCs/>
          <w:sz w:val="24"/>
          <w:szCs w:val="24"/>
        </w:rPr>
        <w:t xml:space="preserve"> an exploratory observational follow-up.</w:t>
      </w:r>
      <w:r w:rsidR="003B69E7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50DEE" w:rsidRPr="003C38BE">
        <w:rPr>
          <w:rFonts w:ascii="Times New Roman" w:hAnsi="Times New Roman" w:cs="Times New Roman"/>
          <w:bCs/>
          <w:sz w:val="24"/>
          <w:szCs w:val="24"/>
        </w:rPr>
        <w:t>We hypothesised</w:t>
      </w:r>
      <w:r w:rsidR="003C0CFC" w:rsidRPr="003C38BE">
        <w:rPr>
          <w:rFonts w:ascii="Times New Roman" w:hAnsi="Times New Roman" w:cs="Times New Roman"/>
          <w:bCs/>
          <w:sz w:val="24"/>
          <w:szCs w:val="24"/>
        </w:rPr>
        <w:t xml:space="preserve"> that</w:t>
      </w:r>
      <w:r w:rsidR="00350DEE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vitamin D supplementation</w:t>
      </w:r>
      <w:r w:rsidR="001F6B67" w:rsidRPr="003C38BE">
        <w:rPr>
          <w:rFonts w:ascii="Times New Roman" w:hAnsi="Times New Roman" w:cs="Times New Roman"/>
          <w:bCs/>
          <w:sz w:val="24"/>
          <w:szCs w:val="24"/>
        </w:rPr>
        <w:t xml:space="preserve">, by either simulated sunlight in accordance </w:t>
      </w:r>
      <w:r w:rsidR="001F6B67" w:rsidRPr="003C38BE">
        <w:rPr>
          <w:rFonts w:ascii="Times New Roman" w:hAnsi="Times New Roman" w:cs="Times New Roman"/>
          <w:bCs/>
          <w:sz w:val="24"/>
          <w:szCs w:val="24"/>
        </w:rPr>
        <w:lastRenderedPageBreak/>
        <w:t>with recommendations on safe, casual sunlight exposure</w:t>
      </w:r>
      <w:r w:rsidR="007320A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320AF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Advisory Group on Non-ionising Radiation&lt;/Author&gt;&lt;Year&gt;2017&lt;/Year&gt;&lt;RecNum&gt;615&lt;/RecNum&gt;&lt;DisplayText&gt;&lt;style face="superscript"&gt;(28)&lt;/style&gt;&lt;/DisplayText&gt;&lt;record&gt;&lt;rec-number&gt;615&lt;/rec-number&gt;&lt;foreign-keys&gt;&lt;key app="EN" db-id="sstew5s2g50tt6e2ppgpszf92x9ffatafdxe" timestamp="1505818542"&gt;615&lt;/key&gt;&lt;/foreign-keys&gt;&lt;ref-type name="Book"&gt;6&lt;/ref-type&gt;&lt;contributors&gt;&lt;authors&gt;&lt;author&gt;Advisory Group on Non-ionising Radiation,&lt;/author&gt;&lt;/authors&gt;&lt;/contributors&gt;&lt;titles&gt;&lt;title&gt;Ultraviolet radiation, vitamin D and health&lt;/title&gt;&lt;/titles&gt;&lt;pages&gt;7&lt;/pages&gt;&lt;section&gt;1-112&lt;/section&gt;&lt;dates&gt;&lt;year&gt;2017&lt;/year&gt;&lt;/dates&gt;&lt;pub-location&gt;London&lt;/pub-location&gt;&lt;publisher&gt;Public Health England&lt;/publisher&gt;&lt;urls&gt;&lt;related-urls&gt;&lt;url&gt;https://assets.publishing.service.gov.uk/government/uploads/system/uploads/attachment_data/file/620184/UV_Radiation__Vitamin_D___Health.pdf&lt;/url&gt;&lt;/related-urls&gt;&lt;/urls&gt;&lt;/record&gt;&lt;/Cite&gt;&lt;/EndNote&gt;</w:instrText>
      </w:r>
      <w:r w:rsidR="007320AF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8)</w:t>
      </w:r>
      <w:r w:rsidR="007320AF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F6B67" w:rsidRPr="003C38BE">
        <w:rPr>
          <w:rFonts w:ascii="Times New Roman" w:hAnsi="Times New Roman" w:cs="Times New Roman"/>
          <w:bCs/>
          <w:sz w:val="24"/>
          <w:szCs w:val="24"/>
        </w:rPr>
        <w:t xml:space="preserve">, or oral vitamin </w:t>
      </w:r>
      <w:proofErr w:type="spellStart"/>
      <w:r w:rsidR="001F6B67" w:rsidRPr="003C38BE">
        <w:rPr>
          <w:rFonts w:ascii="Times New Roman" w:hAnsi="Times New Roman" w:cs="Times New Roman"/>
          <w:bCs/>
          <w:sz w:val="24"/>
          <w:szCs w:val="24"/>
        </w:rPr>
        <w:t>D</w:t>
      </w:r>
      <w:r w:rsidR="001F6B67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proofErr w:type="spellEnd"/>
      <w:r w:rsidR="0097436A" w:rsidRPr="003C38BE">
        <w:rPr>
          <w:rFonts w:ascii="Times New Roman" w:hAnsi="Times New Roman" w:cs="Times New Roman"/>
          <w:bCs/>
          <w:sz w:val="24"/>
          <w:szCs w:val="24"/>
        </w:rPr>
        <w:t xml:space="preserve"> would reduce the risk of </w:t>
      </w:r>
      <w:r w:rsidR="00C35626" w:rsidRPr="003C38BE">
        <w:rPr>
          <w:rFonts w:ascii="Times New Roman" w:hAnsi="Times New Roman" w:cs="Times New Roman"/>
          <w:bCs/>
          <w:sz w:val="24"/>
          <w:szCs w:val="24"/>
        </w:rPr>
        <w:t xml:space="preserve">overuse 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musculoskeletal</w:t>
      </w:r>
      <w:r w:rsidR="00767B9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7436A" w:rsidRPr="003C38BE">
        <w:rPr>
          <w:rFonts w:ascii="Times New Roman" w:hAnsi="Times New Roman" w:cs="Times New Roman"/>
          <w:bCs/>
          <w:sz w:val="24"/>
          <w:szCs w:val="24"/>
        </w:rPr>
        <w:t>injury.</w:t>
      </w:r>
      <w:r w:rsidR="00083FE9" w:rsidRPr="003C38BE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165FE5D5" w14:textId="605616B8" w:rsidR="00461544" w:rsidRPr="003C38BE" w:rsidRDefault="00F87D1C" w:rsidP="0046154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lastRenderedPageBreak/>
        <w:t>EXPERIMENTAL</w:t>
      </w:r>
      <w:r w:rsidR="00B83537" w:rsidRPr="003C38B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61544" w:rsidRPr="003C38BE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6D14608B" w14:textId="4892CE7E" w:rsidR="000B7464" w:rsidRPr="003C38BE" w:rsidRDefault="000B7464" w:rsidP="006844A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 xml:space="preserve">British Army recruits </w:t>
      </w:r>
      <w:r w:rsidR="008366E1" w:rsidRPr="003C38BE">
        <w:rPr>
          <w:rFonts w:ascii="Times New Roman" w:hAnsi="Times New Roman" w:cs="Times New Roman"/>
          <w:bCs/>
          <w:sz w:val="24"/>
          <w:szCs w:val="24"/>
        </w:rPr>
        <w:t>volunteered to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participate</w:t>
      </w:r>
      <w:r w:rsidR="00342551" w:rsidRPr="003C38BE">
        <w:rPr>
          <w:rFonts w:ascii="Times New Roman" w:hAnsi="Times New Roman" w:cs="Times New Roman"/>
          <w:bCs/>
          <w:sz w:val="24"/>
          <w:szCs w:val="24"/>
        </w:rPr>
        <w:t xml:space="preserve"> in this </w:t>
      </w:r>
      <w:r w:rsidR="00342551" w:rsidRPr="003C38BE">
        <w:rPr>
          <w:rFonts w:ascii="Times New Roman" w:hAnsi="Times New Roman" w:cs="Times New Roman"/>
          <w:iCs/>
          <w:sz w:val="24"/>
          <w:szCs w:val="24"/>
        </w:rPr>
        <w:t>double-blind</w:t>
      </w:r>
      <w:r w:rsidR="00927E46" w:rsidRPr="003C38BE">
        <w:rPr>
          <w:rFonts w:ascii="Times New Roman" w:hAnsi="Times New Roman" w:cs="Times New Roman"/>
          <w:iCs/>
          <w:sz w:val="24"/>
          <w:szCs w:val="24"/>
        </w:rPr>
        <w:t xml:space="preserve"> (</w:t>
      </w:r>
      <w:r w:rsidR="00927E46" w:rsidRPr="003C38BE">
        <w:rPr>
          <w:rFonts w:ascii="Times New Roman" w:hAnsi="Times New Roman" w:cs="Times New Roman"/>
          <w:bCs/>
          <w:sz w:val="24"/>
          <w:szCs w:val="24"/>
        </w:rPr>
        <w:t>participant, investigator)</w:t>
      </w:r>
      <w:r w:rsidR="00342551" w:rsidRPr="003C38BE">
        <w:rPr>
          <w:rFonts w:ascii="Times New Roman" w:hAnsi="Times New Roman" w:cs="Times New Roman"/>
          <w:iCs/>
          <w:sz w:val="24"/>
          <w:szCs w:val="24"/>
        </w:rPr>
        <w:t>, randomi</w:t>
      </w:r>
      <w:r w:rsidR="00C05A96" w:rsidRPr="003C38BE">
        <w:rPr>
          <w:rFonts w:ascii="Times New Roman" w:hAnsi="Times New Roman" w:cs="Times New Roman"/>
          <w:iCs/>
          <w:sz w:val="24"/>
          <w:szCs w:val="24"/>
        </w:rPr>
        <w:t>s</w:t>
      </w:r>
      <w:r w:rsidR="00342551" w:rsidRPr="003C38BE">
        <w:rPr>
          <w:rFonts w:ascii="Times New Roman" w:hAnsi="Times New Roman" w:cs="Times New Roman"/>
          <w:iCs/>
          <w:sz w:val="24"/>
          <w:szCs w:val="24"/>
        </w:rPr>
        <w:t>ed, placebo-controlled trial</w:t>
      </w:r>
      <w:r w:rsidR="00342551" w:rsidRPr="003C38BE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8366E1" w:rsidRPr="003C38BE">
        <w:rPr>
          <w:rFonts w:ascii="Times New Roman" w:hAnsi="Times New Roman" w:cs="Times New Roman"/>
          <w:bCs/>
          <w:sz w:val="24"/>
          <w:szCs w:val="24"/>
        </w:rPr>
        <w:t>and provided</w:t>
      </w:r>
      <w:r w:rsidR="005B3A11" w:rsidRPr="003C38BE">
        <w:rPr>
          <w:rFonts w:ascii="Times New Roman" w:hAnsi="Times New Roman" w:cs="Times New Roman"/>
          <w:bCs/>
          <w:sz w:val="24"/>
          <w:szCs w:val="24"/>
        </w:rPr>
        <w:t xml:space="preserve"> written </w:t>
      </w:r>
      <w:r w:rsidR="00425C8C" w:rsidRPr="003C38BE">
        <w:rPr>
          <w:rFonts w:ascii="Times New Roman" w:hAnsi="Times New Roman" w:cs="Times New Roman"/>
          <w:bCs/>
          <w:sz w:val="24"/>
          <w:szCs w:val="24"/>
        </w:rPr>
        <w:t xml:space="preserve">informed </w:t>
      </w:r>
      <w:r w:rsidR="005B3A11" w:rsidRPr="003C38BE">
        <w:rPr>
          <w:rFonts w:ascii="Times New Roman" w:hAnsi="Times New Roman" w:cs="Times New Roman"/>
          <w:bCs/>
          <w:sz w:val="24"/>
          <w:szCs w:val="24"/>
        </w:rPr>
        <w:t>consent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77542C" w:rsidRPr="003C38BE">
        <w:rPr>
          <w:rFonts w:ascii="Times New Roman" w:hAnsi="Times New Roman" w:cs="Times New Roman"/>
          <w:bCs/>
          <w:sz w:val="24"/>
          <w:szCs w:val="24"/>
        </w:rPr>
        <w:t>All p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 xml:space="preserve">articipants were free from injury at the beginning of </w:t>
      </w:r>
      <w:r w:rsidR="009E73BB" w:rsidRPr="003C38BE">
        <w:rPr>
          <w:rFonts w:ascii="Times New Roman" w:hAnsi="Times New Roman" w:cs="Times New Roman"/>
          <w:bCs/>
          <w:sz w:val="24"/>
          <w:szCs w:val="24"/>
        </w:rPr>
        <w:t>the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 xml:space="preserve"> study, having passed a </w:t>
      </w:r>
      <w:r w:rsidR="0099258C" w:rsidRPr="003C38BE">
        <w:rPr>
          <w:rFonts w:ascii="Times New Roman" w:hAnsi="Times New Roman" w:cs="Times New Roman"/>
          <w:bCs/>
          <w:sz w:val="24"/>
          <w:szCs w:val="24"/>
        </w:rPr>
        <w:t>physician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>-screened medical assessment</w:t>
      </w:r>
      <w:r w:rsidR="001974C2" w:rsidRPr="003C38BE">
        <w:rPr>
          <w:rFonts w:ascii="Times New Roman" w:hAnsi="Times New Roman" w:cs="Times New Roman"/>
          <w:bCs/>
          <w:sz w:val="24"/>
          <w:szCs w:val="24"/>
        </w:rPr>
        <w:t xml:space="preserve"> during the first week </w:t>
      </w:r>
      <w:r w:rsidR="00D63C9B" w:rsidRPr="003C38BE">
        <w:rPr>
          <w:rFonts w:ascii="Times New Roman" w:hAnsi="Times New Roman" w:cs="Times New Roman"/>
          <w:bCs/>
          <w:sz w:val="24"/>
          <w:szCs w:val="24"/>
        </w:rPr>
        <w:t>of</w:t>
      </w:r>
      <w:r w:rsidR="001974C2" w:rsidRPr="003C38BE">
        <w:rPr>
          <w:rFonts w:ascii="Times New Roman" w:hAnsi="Times New Roman" w:cs="Times New Roman"/>
          <w:bCs/>
          <w:sz w:val="24"/>
          <w:szCs w:val="24"/>
        </w:rPr>
        <w:t xml:space="preserve"> training</w:t>
      </w:r>
      <w:r w:rsidR="00FD6D9C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0718E3" w:rsidRPr="003C38BE">
        <w:rPr>
          <w:rFonts w:ascii="Times New Roman" w:hAnsi="Times New Roman" w:cs="Times New Roman"/>
          <w:bCs/>
          <w:sz w:val="24"/>
          <w:szCs w:val="24"/>
        </w:rPr>
        <w:t xml:space="preserve"> Initial military training follow</w:t>
      </w:r>
      <w:r w:rsidR="00B5632F" w:rsidRPr="003C38BE">
        <w:rPr>
          <w:rFonts w:ascii="Times New Roman" w:hAnsi="Times New Roman" w:cs="Times New Roman"/>
          <w:bCs/>
          <w:sz w:val="24"/>
          <w:szCs w:val="24"/>
        </w:rPr>
        <w:t>ed</w:t>
      </w:r>
      <w:r w:rsidR="000718E3" w:rsidRPr="003C38BE">
        <w:rPr>
          <w:rFonts w:ascii="Times New Roman" w:hAnsi="Times New Roman" w:cs="Times New Roman"/>
          <w:bCs/>
          <w:sz w:val="24"/>
          <w:szCs w:val="24"/>
        </w:rPr>
        <w:t xml:space="preserve"> a syllabus of basic military skills including physical training, weapon handling, map reading, and fieldcraft. </w:t>
      </w:r>
      <w:r w:rsidR="002A7194" w:rsidRPr="003C38BE">
        <w:rPr>
          <w:rFonts w:ascii="Times New Roman" w:hAnsi="Times New Roman" w:cs="Times New Roman"/>
          <w:bCs/>
          <w:sz w:val="24"/>
          <w:szCs w:val="24"/>
        </w:rPr>
        <w:t>R</w:t>
      </w:r>
      <w:r w:rsidR="00F36DC3" w:rsidRPr="003C38BE">
        <w:rPr>
          <w:rFonts w:ascii="Times New Roman" w:hAnsi="Times New Roman" w:cs="Times New Roman"/>
          <w:bCs/>
          <w:sz w:val="24"/>
          <w:szCs w:val="24"/>
        </w:rPr>
        <w:t xml:space="preserve">ecruits followed a </w:t>
      </w:r>
      <w:r w:rsidR="000718E3" w:rsidRPr="003C38BE">
        <w:rPr>
          <w:rFonts w:ascii="Times New Roman" w:hAnsi="Times New Roman" w:cs="Times New Roman"/>
          <w:bCs/>
          <w:sz w:val="24"/>
          <w:szCs w:val="24"/>
        </w:rPr>
        <w:t>progressive, structured physical training programme</w:t>
      </w:r>
      <w:r w:rsidR="00B5632F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0718E3" w:rsidRPr="003C38BE">
        <w:rPr>
          <w:rFonts w:ascii="Times New Roman" w:hAnsi="Times New Roman" w:cs="Times New Roman"/>
          <w:bCs/>
          <w:sz w:val="24"/>
          <w:szCs w:val="24"/>
        </w:rPr>
        <w:t xml:space="preserve"> consisting of endurance</w:t>
      </w:r>
      <w:r w:rsidR="00D63C9B" w:rsidRPr="003C38BE">
        <w:rPr>
          <w:rFonts w:ascii="Times New Roman" w:hAnsi="Times New Roman" w:cs="Times New Roman"/>
          <w:bCs/>
          <w:sz w:val="24"/>
          <w:szCs w:val="24"/>
        </w:rPr>
        <w:t xml:space="preserve"> and circuit</w:t>
      </w:r>
      <w:r w:rsidR="000718E3" w:rsidRPr="003C38BE">
        <w:rPr>
          <w:rFonts w:ascii="Times New Roman" w:hAnsi="Times New Roman" w:cs="Times New Roman"/>
          <w:bCs/>
          <w:sz w:val="24"/>
          <w:szCs w:val="24"/>
        </w:rPr>
        <w:t xml:space="preserve"> training,</w:t>
      </w:r>
      <w:r w:rsidR="00B5632F" w:rsidRPr="003C38BE">
        <w:rPr>
          <w:rFonts w:ascii="Times New Roman" w:hAnsi="Times New Roman" w:cs="Times New Roman"/>
          <w:bCs/>
          <w:sz w:val="24"/>
          <w:szCs w:val="24"/>
        </w:rPr>
        <w:t xml:space="preserve"> agility-based gymnasium work, assault course practice, and marching whilst carrying load.</w:t>
      </w:r>
      <w:r w:rsidR="001F0076" w:rsidRPr="003C38BE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003B7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F0076" w:rsidRPr="003C38BE">
        <w:rPr>
          <w:rFonts w:ascii="Times New Roman" w:hAnsi="Times New Roman" w:cs="Times New Roman"/>
          <w:bCs/>
          <w:sz w:val="24"/>
          <w:szCs w:val="24"/>
        </w:rPr>
        <w:t>physical demands of initial military training</w:t>
      </w:r>
      <w:r w:rsidR="008D335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F0076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WxraW5zb248L0F1dGhvcj48WWVhcj4yMDA4PC9ZZWFy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</w:fldData>
        </w:fldCha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WxraW5zb248L0F1dGhvcj48WWVhcj4yMDA4PC9ZZWFy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</w:fldData>
        </w:fldCha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F0076" w:rsidRPr="003C38BE">
        <w:rPr>
          <w:rFonts w:ascii="Times New Roman" w:hAnsi="Times New Roman" w:cs="Times New Roman"/>
          <w:bCs/>
          <w:sz w:val="24"/>
          <w:szCs w:val="24"/>
        </w:rPr>
      </w:r>
      <w:r w:rsidR="001F0076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9, 30)</w:t>
      </w:r>
      <w:r w:rsidR="001F0076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03B78" w:rsidRPr="003C38BE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1A6F2F" w:rsidRPr="003C38BE">
        <w:rPr>
          <w:rFonts w:ascii="Times New Roman" w:hAnsi="Times New Roman" w:cs="Times New Roman"/>
          <w:iCs/>
          <w:sz w:val="24"/>
          <w:szCs w:val="24"/>
        </w:rPr>
        <w:t>military service</w:t>
      </w:r>
      <w:r w:rsidR="008D335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03B78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Nindl&lt;/Author&gt;&lt;Year&gt;2013&lt;/Year&gt;&lt;RecNum&gt;897&lt;/RecNum&gt;&lt;DisplayText&gt;&lt;style face="superscript"&gt;(31)&lt;/style&gt;&lt;/DisplayText&gt;&lt;record&gt;&lt;rec-number&gt;897&lt;/rec-number&gt;&lt;foreign-keys&gt;&lt;key app="EN" db-id="sstew5s2g50tt6e2ppgpszf92x9ffatafdxe" timestamp="1657032071"&gt;897&lt;/key&gt;&lt;/foreign-keys&gt;&lt;ref-type name="Journal Article"&gt;17&lt;/ref-type&gt;&lt;contributors&gt;&lt;authors&gt;&lt;author&gt;Nindl, B. C.&lt;/author&gt;&lt;author&gt;Castellani, J. W.&lt;/author&gt;&lt;author&gt;Warr, B. J.&lt;/author&gt;&lt;author&gt;Sharp, M. A.&lt;/author&gt;&lt;author&gt;Henning, P. C.&lt;/author&gt;&lt;author&gt;Spiering, B. A.&lt;/author&gt;&lt;author&gt;Scofield, D. E.&lt;/author&gt;&lt;/authors&gt;&lt;/contributors&gt;&lt;auth-address&gt;Army Institute of Public Health, Army Public Health Command, Aberdeen Proving Ground, Aberdeen, MD, 21010-5403, USA, bradley.nindl@us.army.mil.&lt;/auth-address&gt;&lt;titles&gt;&lt;title&gt;Physiological Employment Standards III: physiological challenges and consequences encountered during international military deployments&lt;/title&gt;&lt;secondary-title&gt;Eur J Appl Physiol&lt;/secondary-title&gt;&lt;/titles&gt;&lt;periodical&gt;&lt;full-title&gt;Eur J Appl Physiol&lt;/full-title&gt;&lt;/periodical&gt;&lt;pages&gt;2655-72&lt;/pages&gt;&lt;volume&gt;113&lt;/volume&gt;&lt;number&gt;11&lt;/number&gt;&lt;edition&gt;2013/02/23&lt;/edition&gt;&lt;keywords&gt;&lt;keyword&gt;Afghan Campaign 2001-&lt;/keyword&gt;&lt;keyword&gt;Employment/*standards&lt;/keyword&gt;&lt;keyword&gt;Humans&lt;/keyword&gt;&lt;keyword&gt;Iraq War, 2003-2011&lt;/keyword&gt;&lt;keyword&gt;*Military Personnel&lt;/keyword&gt;&lt;keyword&gt;*Occupational Exposure&lt;/keyword&gt;&lt;keyword&gt;*Physical Fitness&lt;/keyword&gt;&lt;keyword&gt;Workforce&lt;/keyword&gt;&lt;/keywords&gt;&lt;dates&gt;&lt;year&gt;2013&lt;/year&gt;&lt;pub-dates&gt;&lt;date&gt;Nov&lt;/date&gt;&lt;/pub-dates&gt;&lt;/dates&gt;&lt;isbn&gt;1439-6327 (Electronic)&amp;#xD;1439-6319 (Linking)&lt;/isbn&gt;&lt;accession-num&gt;23430237&lt;/accession-num&gt;&lt;urls&gt;&lt;related-urls&gt;&lt;url&gt;https://www.ncbi.nlm.nih.gov/pubmed/23430237&lt;/url&gt;&lt;/related-urls&gt;&lt;/urls&gt;&lt;electronic-resource-num&gt;10.1007/s00421-013-2591-1&lt;/electronic-resource-num&gt;&lt;/record&gt;&lt;/Cite&gt;&lt;/EndNote&gt;</w:instrText>
      </w:r>
      <w:r w:rsidR="00003B78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31)</w:t>
      </w:r>
      <w:r w:rsidR="00003B78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A6F2F" w:rsidRPr="003C38BE">
        <w:rPr>
          <w:rFonts w:ascii="Times New Roman" w:hAnsi="Times New Roman" w:cs="Times New Roman"/>
          <w:bCs/>
          <w:sz w:val="24"/>
          <w:szCs w:val="24"/>
        </w:rPr>
        <w:t xml:space="preserve"> have been reported previously.</w:t>
      </w:r>
      <w:r w:rsidR="008D335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A6F2F" w:rsidRPr="003C38BE">
        <w:rPr>
          <w:rFonts w:ascii="Times New Roman" w:hAnsi="Times New Roman" w:cs="Times New Roman"/>
          <w:bCs/>
          <w:sz w:val="24"/>
          <w:szCs w:val="24"/>
        </w:rPr>
        <w:t>As have</w:t>
      </w:r>
      <w:r w:rsidR="0014438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D335F" w:rsidRPr="003C38BE">
        <w:rPr>
          <w:rFonts w:ascii="Times New Roman" w:hAnsi="Times New Roman" w:cs="Times New Roman"/>
          <w:bCs/>
          <w:sz w:val="24"/>
          <w:szCs w:val="24"/>
        </w:rPr>
        <w:t>t</w:t>
      </w:r>
      <w:r w:rsidR="00144384" w:rsidRPr="003C38BE">
        <w:rPr>
          <w:rFonts w:ascii="Times New Roman" w:hAnsi="Times New Roman" w:cs="Times New Roman"/>
          <w:bCs/>
          <w:sz w:val="24"/>
          <w:szCs w:val="24"/>
        </w:rPr>
        <w:t>he</w:t>
      </w:r>
      <w:r w:rsidR="00423B1E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44966" w:rsidRPr="003C38BE">
        <w:rPr>
          <w:rFonts w:ascii="Times New Roman" w:hAnsi="Times New Roman" w:cs="Times New Roman"/>
          <w:bCs/>
          <w:sz w:val="24"/>
          <w:szCs w:val="24"/>
        </w:rPr>
        <w:t>incidence</w:t>
      </w:r>
      <w:r w:rsidR="008A405B" w:rsidRPr="003C38BE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DE233F" w:rsidRPr="003C38BE">
        <w:rPr>
          <w:rFonts w:ascii="Times New Roman" w:hAnsi="Times New Roman" w:cs="Times New Roman"/>
          <w:bCs/>
          <w:sz w:val="24"/>
          <w:szCs w:val="24"/>
        </w:rPr>
        <w:t xml:space="preserve">lower body </w:t>
      </w:r>
      <w:r w:rsidR="008A405B" w:rsidRPr="003C38BE">
        <w:rPr>
          <w:rFonts w:ascii="Times New Roman" w:hAnsi="Times New Roman" w:cs="Times New Roman"/>
          <w:bCs/>
          <w:sz w:val="24"/>
          <w:szCs w:val="24"/>
        </w:rPr>
        <w:t>overuse injury</w:t>
      </w:r>
      <w:r w:rsidR="004912E7" w:rsidRPr="003C38BE">
        <w:rPr>
          <w:rFonts w:ascii="Times New Roman" w:hAnsi="Times New Roman" w:cs="Times New Roman"/>
          <w:bCs/>
          <w:sz w:val="24"/>
          <w:szCs w:val="24"/>
        </w:rPr>
        <w:t xml:space="preserve"> during training</w:t>
      </w:r>
      <w:r w:rsidR="008D335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A405B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aGFybWE8L0F1dGhvcj48WWVhcj4yMDE1PC9ZZWFyPjxS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</w:fldData>
        </w:fldCha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aGFybWE8L0F1dGhvcj48WWVhcj4yMDE1PC9ZZWFyPjxS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</w:fldData>
        </w:fldCha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A405B" w:rsidRPr="003C38BE">
        <w:rPr>
          <w:rFonts w:ascii="Times New Roman" w:hAnsi="Times New Roman" w:cs="Times New Roman"/>
          <w:bCs/>
          <w:sz w:val="24"/>
          <w:szCs w:val="24"/>
        </w:rPr>
      </w:r>
      <w:r w:rsidR="008A405B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6, 32)</w:t>
      </w:r>
      <w:r w:rsidR="008A405B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912E7" w:rsidRPr="003C38BE">
        <w:rPr>
          <w:rFonts w:ascii="Times New Roman" w:hAnsi="Times New Roman" w:cs="Times New Roman"/>
          <w:bCs/>
          <w:sz w:val="24"/>
          <w:szCs w:val="24"/>
        </w:rPr>
        <w:t xml:space="preserve"> and military </w:t>
      </w:r>
      <w:r w:rsidR="001A6F2F" w:rsidRPr="003C38BE">
        <w:rPr>
          <w:rFonts w:ascii="Times New Roman" w:hAnsi="Times New Roman" w:cs="Times New Roman"/>
          <w:bCs/>
          <w:sz w:val="24"/>
          <w:szCs w:val="24"/>
        </w:rPr>
        <w:t>service</w:t>
      </w:r>
      <w:r w:rsidR="008D335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912E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b3ZhbGVrYXI8L0F1dGhvcj48WWVhcj4yMDIxPC9ZZWFy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</w:fldData>
        </w:fldCha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b3ZhbGVrYXI8L0F1dGhvcj48WWVhcj4yMDIxPC9ZZWFy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</w:fldData>
        </w:fldCha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</w:r>
      <w:r w:rsidR="00E6793C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912E7" w:rsidRPr="003C38BE">
        <w:rPr>
          <w:rFonts w:ascii="Times New Roman" w:hAnsi="Times New Roman" w:cs="Times New Roman"/>
          <w:bCs/>
          <w:sz w:val="24"/>
          <w:szCs w:val="24"/>
        </w:rPr>
      </w:r>
      <w:r w:rsidR="004912E7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31, 33)</w:t>
      </w:r>
      <w:r w:rsidR="004912E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A405B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5A153F" w:rsidRPr="003C38BE">
        <w:rPr>
          <w:rFonts w:ascii="Times New Roman" w:hAnsi="Times New Roman" w:cs="Times New Roman"/>
          <w:bCs/>
          <w:sz w:val="24"/>
          <w:szCs w:val="24"/>
        </w:rPr>
        <w:t xml:space="preserve"> Recruits ate at the same </w:t>
      </w:r>
      <w:r w:rsidR="00FF31A7" w:rsidRPr="003C38BE">
        <w:rPr>
          <w:rFonts w:ascii="Times New Roman" w:hAnsi="Times New Roman" w:cs="Times New Roman"/>
          <w:bCs/>
          <w:sz w:val="24"/>
          <w:szCs w:val="24"/>
        </w:rPr>
        <w:t xml:space="preserve">time, in the same </w:t>
      </w:r>
      <w:r w:rsidR="005A153F" w:rsidRPr="003C38BE">
        <w:rPr>
          <w:rFonts w:ascii="Times New Roman" w:hAnsi="Times New Roman" w:cs="Times New Roman"/>
          <w:bCs/>
          <w:sz w:val="24"/>
          <w:szCs w:val="24"/>
        </w:rPr>
        <w:t xml:space="preserve">cookhouse whilst undertaking military training. 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>The UK Ministry of Defence</w:t>
      </w:r>
      <w:r w:rsidR="00414A49" w:rsidRPr="003C38BE">
        <w:rPr>
          <w:rFonts w:ascii="Times New Roman" w:hAnsi="Times New Roman" w:cs="Times New Roman"/>
          <w:bCs/>
          <w:sz w:val="24"/>
          <w:szCs w:val="24"/>
        </w:rPr>
        <w:t xml:space="preserve"> Research Ethics Committee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 xml:space="preserve"> approved the</w:t>
      </w:r>
      <w:r w:rsidR="00342551" w:rsidRPr="003C38BE">
        <w:rPr>
          <w:rFonts w:ascii="Times New Roman" w:hAnsi="Times New Roman" w:cs="Times New Roman"/>
          <w:bCs/>
          <w:sz w:val="24"/>
          <w:szCs w:val="24"/>
        </w:rPr>
        <w:t xml:space="preserve"> study (692/</w:t>
      </w:r>
      <w:proofErr w:type="spellStart"/>
      <w:r w:rsidR="00342551" w:rsidRPr="003C38BE">
        <w:rPr>
          <w:rFonts w:ascii="Times New Roman" w:hAnsi="Times New Roman" w:cs="Times New Roman"/>
          <w:bCs/>
          <w:sz w:val="24"/>
          <w:szCs w:val="24"/>
        </w:rPr>
        <w:t>MODREC</w:t>
      </w:r>
      <w:proofErr w:type="spellEnd"/>
      <w:r w:rsidR="00342551" w:rsidRPr="003C38BE">
        <w:rPr>
          <w:rFonts w:ascii="Times New Roman" w:hAnsi="Times New Roman" w:cs="Times New Roman"/>
          <w:bCs/>
          <w:sz w:val="24"/>
          <w:szCs w:val="24"/>
        </w:rPr>
        <w:t>/15),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342551" w:rsidRPr="003C38BE">
        <w:rPr>
          <w:rFonts w:ascii="Times New Roman" w:hAnsi="Times New Roman" w:cs="Times New Roman"/>
          <w:bCs/>
          <w:sz w:val="24"/>
          <w:szCs w:val="24"/>
        </w:rPr>
        <w:t>all procedures</w:t>
      </w:r>
      <w:r w:rsidR="00C01C53" w:rsidRPr="003C38BE">
        <w:rPr>
          <w:rFonts w:ascii="Times New Roman" w:hAnsi="Times New Roman" w:cs="Times New Roman"/>
          <w:bCs/>
          <w:sz w:val="24"/>
          <w:szCs w:val="24"/>
        </w:rPr>
        <w:t xml:space="preserve"> were conducted in accordance with the Declaration of Helsinki.</w:t>
      </w:r>
    </w:p>
    <w:p w14:paraId="22A2DC57" w14:textId="7465C84C" w:rsidR="00EF27AC" w:rsidRPr="003C38BE" w:rsidRDefault="00EF27AC" w:rsidP="0046154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Participants</w:t>
      </w:r>
    </w:p>
    <w:p w14:paraId="17968DE2" w14:textId="21AB2D98" w:rsidR="00EE30DF" w:rsidRPr="003C38BE" w:rsidRDefault="00484627" w:rsidP="00EE30D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>Participants were</w:t>
      </w:r>
      <w:r w:rsidRPr="003C38BE">
        <w:rPr>
          <w:rFonts w:ascii="Times New Roman" w:hAnsi="Times New Roman" w:cs="Times New Roman"/>
          <w:sz w:val="24"/>
          <w:szCs w:val="24"/>
        </w:rPr>
        <w:t xml:space="preserve"> recruited at the beginning of their first week of initial military training at 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Infantry Training Centre, Catterick, UK (latitude, </w:t>
      </w:r>
      <w:proofErr w:type="spellStart"/>
      <w:r w:rsidRPr="003C38BE">
        <w:rPr>
          <w:rFonts w:ascii="Times New Roman" w:hAnsi="Times New Roman" w:cs="Times New Roman"/>
          <w:bCs/>
          <w:sz w:val="24"/>
          <w:szCs w:val="24"/>
        </w:rPr>
        <w:t>54</w:t>
      </w:r>
      <w:r w:rsidRPr="003C38BE">
        <w:rPr>
          <w:rFonts w:ascii="Times New Roman" w:hAnsi="Times New Roman" w:cs="Times New Roman"/>
          <w:sz w:val="24"/>
          <w:szCs w:val="24"/>
        </w:rPr>
        <w:t>°N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)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2E2A6C" w:rsidRPr="003C38BE">
        <w:rPr>
          <w:rFonts w:ascii="Times New Roman" w:hAnsi="Times New Roman" w:cs="Times New Roman"/>
          <w:iCs/>
          <w:sz w:val="24"/>
          <w:szCs w:val="24"/>
        </w:rPr>
        <w:t>Two hundred and fifty men met the study inclusion criteria and volunteered to participate</w:t>
      </w:r>
      <w:r w:rsidR="00816B5D" w:rsidRPr="003C38BE">
        <w:rPr>
          <w:rFonts w:ascii="Times New Roman" w:hAnsi="Times New Roman" w:cs="Times New Roman"/>
          <w:iCs/>
          <w:sz w:val="24"/>
          <w:szCs w:val="24"/>
        </w:rPr>
        <w:t xml:space="preserve"> (Figure 1)</w:t>
      </w:r>
      <w:r w:rsidR="00174609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545822" w:rsidRPr="003C38BE">
        <w:rPr>
          <w:rFonts w:ascii="Times New Roman" w:hAnsi="Times New Roman" w:cs="Times New Roman"/>
          <w:iCs/>
          <w:sz w:val="24"/>
          <w:szCs w:val="24"/>
        </w:rPr>
        <w:t xml:space="preserve"> I</w:t>
      </w:r>
      <w:r w:rsidR="008D335F" w:rsidRPr="003C38BE">
        <w:rPr>
          <w:rFonts w:ascii="Times New Roman" w:hAnsi="Times New Roman" w:cs="Times New Roman"/>
          <w:sz w:val="24"/>
          <w:szCs w:val="24"/>
        </w:rPr>
        <w:t xml:space="preserve">nfantry recruits were eligible to participate if they had </w:t>
      </w:r>
      <w:r w:rsidR="00DA52BD" w:rsidRPr="003C38BE">
        <w:rPr>
          <w:rFonts w:ascii="Times New Roman" w:hAnsi="Times New Roman" w:cs="Times New Roman"/>
          <w:sz w:val="24"/>
          <w:szCs w:val="24"/>
        </w:rPr>
        <w:t xml:space="preserve">Fitzpatrick </w:t>
      </w:r>
      <w:r w:rsidR="00F22797" w:rsidRPr="003C38BE">
        <w:rPr>
          <w:rFonts w:ascii="Times New Roman" w:hAnsi="Times New Roman" w:cs="Times New Roman"/>
          <w:sz w:val="24"/>
          <w:szCs w:val="24"/>
        </w:rPr>
        <w:t xml:space="preserve">sun-reactive </w:t>
      </w:r>
      <w:r w:rsidR="008D335F" w:rsidRPr="003C38BE">
        <w:rPr>
          <w:rFonts w:ascii="Times New Roman" w:hAnsi="Times New Roman" w:cs="Times New Roman"/>
          <w:sz w:val="24"/>
          <w:szCs w:val="24"/>
        </w:rPr>
        <w:t xml:space="preserve">skin types I to IV </w:t>
      </w:r>
      <w:r w:rsidR="008D335F" w:rsidRPr="003C38BE">
        <w:rPr>
          <w:rFonts w:ascii="Times New Roman" w:hAnsi="Times New Roman" w:cs="Times New Roman"/>
          <w:sz w:val="24"/>
          <w:szCs w:val="24"/>
        </w:rPr>
        <w:fldChar w:fldCharType="begin"/>
      </w:r>
      <w:r w:rsidR="00E6793C" w:rsidRPr="003C38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tzpatrick&lt;/Author&gt;&lt;Year&gt;1988&lt;/Year&gt;&lt;RecNum&gt;569&lt;/RecNum&gt;&lt;DisplayText&gt;&lt;style face="superscript"&gt;(34)&lt;/style&gt;&lt;/DisplayText&gt;&lt;record&gt;&lt;rec-number&gt;569&lt;/rec-number&gt;&lt;foreign-keys&gt;&lt;key app="EN" db-id="sstew5s2g50tt6e2ppgpszf92x9ffatafdxe" timestamp="1484505687"&gt;569&lt;/key&gt;&lt;/foreign-keys&gt;&lt;ref-type name="Journal Article"&gt;17&lt;/ref-type&gt;&lt;contributors&gt;&lt;authors&gt;&lt;author&gt;Fitzpatrick, T. B.&lt;/author&gt;&lt;/authors&gt;&lt;/contributors&gt;&lt;auth-address&gt;Department of Dermatology, Harvard Medical School, Boston, MA 02114.&lt;/auth-address&gt;&lt;titles&gt;&lt;title&gt;The validity and practicality of sun-reactive skin types I through VI&lt;/title&gt;&lt;secondary-title&gt;Arch. Dermatol.&lt;/secondary-title&gt;&lt;/titles&gt;&lt;periodical&gt;&lt;full-title&gt;Arch. Dermatol.&lt;/full-title&gt;&lt;/periodical&gt;&lt;pages&gt;869-71&lt;/pages&gt;&lt;volume&gt;124&lt;/volume&gt;&lt;number&gt;6&lt;/number&gt;&lt;keywords&gt;&lt;keyword&gt;Dose-Response Relationship, Radiation&lt;/keyword&gt;&lt;keyword&gt;Erythema/*etiology&lt;/keyword&gt;&lt;keyword&gt;Humans&lt;/keyword&gt;&lt;keyword&gt;Methods&lt;/keyword&gt;&lt;keyword&gt;PUVA Therapy&lt;/keyword&gt;&lt;keyword&gt;Psoriasis/drug therapy&lt;/keyword&gt;&lt;keyword&gt;Skin/radiation effects&lt;/keyword&gt;&lt;keyword&gt;Skin Pigmentation/radiation effects&lt;/keyword&gt;&lt;keyword&gt;Sunburn/*etiology&lt;/keyword&gt;&lt;keyword&gt;*Sunlight&lt;/keyword&gt;&lt;keyword&gt;Ultraviolet Rays&lt;/keyword&gt;&lt;/keywords&gt;&lt;dates&gt;&lt;year&gt;1988&lt;/year&gt;&lt;pub-dates&gt;&lt;date&gt;Jun&lt;/date&gt;&lt;/pub-dates&gt;&lt;/dates&gt;&lt;isbn&gt;0003-987X (Print)&amp;#xD;0003-987X (Linking)&lt;/isbn&gt;&lt;accession-num&gt;3377516&lt;/accession-num&gt;&lt;urls&gt;&lt;related-urls&gt;&lt;url&gt;http://www.ncbi.nlm.nih.gov/pubmed/3377516&lt;/url&gt;&lt;/related-urls&gt;&lt;/urls&gt;&lt;/record&gt;&lt;/Cite&gt;&lt;/EndNote&gt;</w:instrText>
      </w:r>
      <w:r w:rsidR="008D335F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34)</w:t>
      </w:r>
      <w:r w:rsidR="008D335F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8D335F" w:rsidRPr="003C38BE">
        <w:rPr>
          <w:rFonts w:ascii="Times New Roman" w:hAnsi="Times New Roman" w:cs="Times New Roman"/>
          <w:sz w:val="24"/>
          <w:szCs w:val="24"/>
        </w:rPr>
        <w:t>, were not currently consuming supplements containing vitamin D, and had not used a sun bed or travelled to a sunny climate in the preceding three months.</w:t>
      </w:r>
      <w:r w:rsidR="00174609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110592" w:rsidRPr="003C38BE">
        <w:rPr>
          <w:rFonts w:ascii="Times New Roman" w:hAnsi="Times New Roman" w:cs="Times New Roman"/>
          <w:bCs/>
          <w:sz w:val="24"/>
          <w:szCs w:val="24"/>
        </w:rPr>
        <w:t xml:space="preserve">Participants commenced their </w:t>
      </w:r>
      <w:r w:rsidR="0001521D" w:rsidRPr="003C38BE">
        <w:rPr>
          <w:rFonts w:ascii="Times New Roman" w:hAnsi="Times New Roman" w:cs="Times New Roman"/>
          <w:bCs/>
          <w:sz w:val="24"/>
          <w:szCs w:val="24"/>
        </w:rPr>
        <w:t xml:space="preserve">study </w:t>
      </w:r>
      <w:r w:rsidR="00110592" w:rsidRPr="003C38BE">
        <w:rPr>
          <w:rFonts w:ascii="Times New Roman" w:hAnsi="Times New Roman" w:cs="Times New Roman"/>
          <w:bCs/>
          <w:sz w:val="24"/>
          <w:szCs w:val="24"/>
        </w:rPr>
        <w:t>participatio</w:t>
      </w:r>
      <w:r w:rsidR="0001521D" w:rsidRPr="003C38BE">
        <w:rPr>
          <w:rFonts w:ascii="Times New Roman" w:hAnsi="Times New Roman" w:cs="Times New Roman"/>
          <w:bCs/>
          <w:sz w:val="24"/>
          <w:szCs w:val="24"/>
        </w:rPr>
        <w:t>n</w:t>
      </w:r>
      <w:r w:rsidR="00110592" w:rsidRPr="003C38BE">
        <w:rPr>
          <w:rFonts w:ascii="Times New Roman" w:hAnsi="Times New Roman" w:cs="Times New Roman"/>
          <w:bCs/>
          <w:sz w:val="24"/>
          <w:szCs w:val="24"/>
        </w:rPr>
        <w:t xml:space="preserve"> in January </w:t>
      </w:r>
      <w:r w:rsidR="0001521D" w:rsidRPr="003C38BE">
        <w:rPr>
          <w:rFonts w:ascii="Times New Roman" w:hAnsi="Times New Roman" w:cs="Times New Roman"/>
          <w:bCs/>
          <w:sz w:val="24"/>
          <w:szCs w:val="24"/>
        </w:rPr>
        <w:t>or</w:t>
      </w:r>
      <w:r w:rsidR="00110592" w:rsidRPr="003C38BE">
        <w:rPr>
          <w:rFonts w:ascii="Times New Roman" w:hAnsi="Times New Roman" w:cs="Times New Roman"/>
          <w:bCs/>
          <w:sz w:val="24"/>
          <w:szCs w:val="24"/>
        </w:rPr>
        <w:t xml:space="preserve"> February of</w:t>
      </w:r>
      <w:r w:rsidR="00174609" w:rsidRPr="003C38BE">
        <w:rPr>
          <w:rFonts w:ascii="Times New Roman" w:hAnsi="Times New Roman" w:cs="Times New Roman"/>
          <w:bCs/>
          <w:sz w:val="24"/>
          <w:szCs w:val="24"/>
        </w:rPr>
        <w:t xml:space="preserve"> 2016 </w:t>
      </w:r>
      <w:r w:rsidR="0001521D" w:rsidRPr="003C38BE">
        <w:rPr>
          <w:rFonts w:ascii="Times New Roman" w:hAnsi="Times New Roman" w:cs="Times New Roman"/>
          <w:bCs/>
          <w:sz w:val="24"/>
          <w:szCs w:val="24"/>
        </w:rPr>
        <w:t>or</w:t>
      </w:r>
      <w:r w:rsidR="00174609" w:rsidRPr="003C38BE">
        <w:rPr>
          <w:rFonts w:ascii="Times New Roman" w:hAnsi="Times New Roman" w:cs="Times New Roman"/>
          <w:bCs/>
          <w:sz w:val="24"/>
          <w:szCs w:val="24"/>
        </w:rPr>
        <w:t xml:space="preserve"> 2017, when ambient UVB was negligible</w:t>
      </w:r>
      <w:r w:rsidR="00D946DF" w:rsidRPr="003C38BE">
        <w:rPr>
          <w:rFonts w:ascii="Times New Roman" w:hAnsi="Times New Roman" w:cs="Times New Roman"/>
          <w:bCs/>
          <w:sz w:val="24"/>
          <w:szCs w:val="24"/>
        </w:rPr>
        <w:t xml:space="preserve"> at UK latitudes</w:t>
      </w:r>
      <w:r w:rsidR="00174609" w:rsidRPr="003C38BE">
        <w:rPr>
          <w:rFonts w:ascii="Times New Roman" w:hAnsi="Times New Roman" w:cs="Times New Roman"/>
          <w:sz w:val="24"/>
          <w:szCs w:val="24"/>
        </w:rPr>
        <w:t>.</w:t>
      </w:r>
      <w:r w:rsidR="00EE30DF" w:rsidRPr="003C38BE">
        <w:rPr>
          <w:rFonts w:ascii="Times New Roman" w:hAnsi="Times New Roman" w:cs="Times New Roman"/>
          <w:sz w:val="24"/>
          <w:szCs w:val="24"/>
        </w:rPr>
        <w:br w:type="page"/>
      </w:r>
    </w:p>
    <w:p w14:paraId="23E1E7C0" w14:textId="37F8A5C5" w:rsidR="00E726F2" w:rsidRPr="003C38BE" w:rsidRDefault="00E726F2" w:rsidP="006844AE">
      <w:pPr>
        <w:spacing w:before="240" w:after="0"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lastRenderedPageBreak/>
        <w:t>Experimental procedures</w:t>
      </w:r>
    </w:p>
    <w:p w14:paraId="4145275E" w14:textId="7C15AD18" w:rsidR="00264747" w:rsidRPr="003C38BE" w:rsidRDefault="00DC24E9" w:rsidP="000E569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>Participants were randomly allocated to one of four, 12</w:t>
      </w:r>
      <w:r w:rsidR="008B0CE1" w:rsidRPr="003C38BE">
        <w:rPr>
          <w:rFonts w:ascii="Times New Roman" w:hAnsi="Times New Roman" w:cs="Times New Roman"/>
          <w:sz w:val="24"/>
          <w:szCs w:val="24"/>
        </w:rPr>
        <w:t>-</w:t>
      </w:r>
      <w:r w:rsidRPr="003C38BE">
        <w:rPr>
          <w:rFonts w:ascii="Times New Roman" w:hAnsi="Times New Roman" w:cs="Times New Roman"/>
          <w:sz w:val="24"/>
          <w:szCs w:val="24"/>
        </w:rPr>
        <w:t xml:space="preserve">week intervention groups: 1) solar simulated </w:t>
      </w:r>
      <w:r w:rsidR="00F22797" w:rsidRPr="003C38BE">
        <w:rPr>
          <w:rFonts w:ascii="Times New Roman" w:hAnsi="Times New Roman" w:cs="Times New Roman"/>
          <w:sz w:val="24"/>
          <w:szCs w:val="24"/>
        </w:rPr>
        <w:t xml:space="preserve">ultraviolet </w:t>
      </w:r>
      <w:r w:rsidRPr="003C38BE">
        <w:rPr>
          <w:rFonts w:ascii="Times New Roman" w:hAnsi="Times New Roman" w:cs="Times New Roman"/>
          <w:sz w:val="24"/>
          <w:szCs w:val="24"/>
        </w:rPr>
        <w:t>radiation (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); 2) </w:t>
      </w:r>
      <w:r w:rsidR="00FC1262" w:rsidRPr="003C38BE">
        <w:rPr>
          <w:rFonts w:ascii="Times New Roman" w:hAnsi="Times New Roman" w:cs="Times New Roman"/>
          <w:sz w:val="24"/>
          <w:szCs w:val="24"/>
        </w:rPr>
        <w:t xml:space="preserve">placebo </w:t>
      </w:r>
      <w:proofErr w:type="spellStart"/>
      <w:r w:rsidR="00FC1262" w:rsidRPr="003C38BE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; 3) oral vitamin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; or 4) oral placebo</w:t>
      </w:r>
      <w:r w:rsidR="00110592" w:rsidRPr="003C38BE">
        <w:rPr>
          <w:rFonts w:ascii="Times New Roman" w:hAnsi="Times New Roman" w:cs="Times New Roman"/>
          <w:sz w:val="24"/>
          <w:szCs w:val="24"/>
        </w:rPr>
        <w:t xml:space="preserve"> (Figure 2)</w:t>
      </w:r>
      <w:r w:rsidRPr="003C38BE">
        <w:rPr>
          <w:rFonts w:ascii="Times New Roman" w:hAnsi="Times New Roman" w:cs="Times New Roman"/>
          <w:sz w:val="24"/>
          <w:szCs w:val="24"/>
        </w:rPr>
        <w:t>.</w:t>
      </w:r>
      <w:r w:rsidR="00DD53BC" w:rsidRPr="003C38BE">
        <w:rPr>
          <w:rFonts w:ascii="Times New Roman" w:hAnsi="Times New Roman" w:cs="Times New Roman"/>
          <w:sz w:val="24"/>
          <w:szCs w:val="24"/>
        </w:rPr>
        <w:t xml:space="preserve"> P</w:t>
      </w:r>
      <w:r w:rsidRPr="003C38BE">
        <w:rPr>
          <w:rFonts w:ascii="Times New Roman" w:hAnsi="Times New Roman" w:cs="Times New Roman"/>
          <w:sz w:val="24"/>
          <w:szCs w:val="24"/>
        </w:rPr>
        <w:t>articipants wer</w:t>
      </w:r>
      <w:r w:rsidR="00DD53BC" w:rsidRPr="003C38BE">
        <w:rPr>
          <w:rFonts w:ascii="Times New Roman" w:hAnsi="Times New Roman" w:cs="Times New Roman"/>
          <w:sz w:val="24"/>
          <w:szCs w:val="24"/>
        </w:rPr>
        <w:t>e</w:t>
      </w:r>
      <w:r w:rsidRPr="003C38BE">
        <w:rPr>
          <w:rFonts w:ascii="Times New Roman" w:hAnsi="Times New Roman" w:cs="Times New Roman"/>
          <w:sz w:val="24"/>
          <w:szCs w:val="24"/>
        </w:rPr>
        <w:t xml:space="preserve"> block randomi</w:t>
      </w:r>
      <w:r w:rsidR="00C05A96" w:rsidRPr="003C38BE">
        <w:rPr>
          <w:rFonts w:ascii="Times New Roman" w:hAnsi="Times New Roman" w:cs="Times New Roman"/>
          <w:sz w:val="24"/>
          <w:szCs w:val="24"/>
        </w:rPr>
        <w:t>s</w:t>
      </w:r>
      <w:r w:rsidRPr="003C38BE">
        <w:rPr>
          <w:rFonts w:ascii="Times New Roman" w:hAnsi="Times New Roman" w:cs="Times New Roman"/>
          <w:sz w:val="24"/>
          <w:szCs w:val="24"/>
        </w:rPr>
        <w:t xml:space="preserve">ed within their </w:t>
      </w:r>
      <w:r w:rsidR="002A7194" w:rsidRPr="003C38BE">
        <w:rPr>
          <w:rFonts w:ascii="Times New Roman" w:hAnsi="Times New Roman" w:cs="Times New Roman"/>
          <w:sz w:val="24"/>
          <w:szCs w:val="24"/>
        </w:rPr>
        <w:t xml:space="preserve">training </w:t>
      </w:r>
      <w:r w:rsidRPr="003C38BE">
        <w:rPr>
          <w:rFonts w:ascii="Times New Roman" w:hAnsi="Times New Roman" w:cs="Times New Roman"/>
          <w:sz w:val="24"/>
          <w:szCs w:val="24"/>
        </w:rPr>
        <w:t>platoons (using randomizer.org)</w:t>
      </w:r>
      <w:r w:rsidR="00DD53BC" w:rsidRPr="003C38BE">
        <w:rPr>
          <w:rFonts w:ascii="Times New Roman" w:hAnsi="Times New Roman" w:cs="Times New Roman"/>
          <w:sz w:val="24"/>
          <w:szCs w:val="24"/>
        </w:rPr>
        <w:t xml:space="preserve"> to prevent any between-platoon differences in training conditions influencing the study outcomes</w:t>
      </w:r>
      <w:r w:rsidRPr="003C38BE">
        <w:rPr>
          <w:rFonts w:ascii="Times New Roman" w:hAnsi="Times New Roman" w:cs="Times New Roman"/>
          <w:sz w:val="24"/>
          <w:szCs w:val="24"/>
        </w:rPr>
        <w:t>.</w:t>
      </w:r>
      <w:r w:rsidR="00472B7A" w:rsidRPr="003C38BE">
        <w:rPr>
          <w:rFonts w:ascii="Times New Roman" w:hAnsi="Times New Roman" w:cs="Times New Roman"/>
          <w:sz w:val="24"/>
          <w:szCs w:val="24"/>
        </w:rPr>
        <w:t xml:space="preserve"> With the objective to restore and then maintain vitamin D sufficiency (serum 25(OH)D </w:t>
      </w:r>
      <w:r w:rsidR="00472B7A" w:rsidRPr="003C38BE">
        <w:rPr>
          <w:rFonts w:ascii="Times New Roman" w:hAnsi="Times New Roman" w:cs="Times New Roman"/>
          <w:bCs/>
          <w:sz w:val="24"/>
          <w:szCs w:val="24"/>
        </w:rPr>
        <w:t xml:space="preserve">≥50 </w:t>
      </w:r>
      <w:proofErr w:type="spellStart"/>
      <w:r w:rsidR="00472B7A" w:rsidRPr="003C38BE">
        <w:rPr>
          <w:rFonts w:ascii="Times New Roman" w:hAnsi="Times New Roman" w:cs="Times New Roman"/>
          <w:sz w:val="24"/>
          <w:szCs w:val="24"/>
        </w:rPr>
        <w:t>nmol∙L</w:t>
      </w:r>
      <w:r w:rsidR="00472B7A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8D335F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472B7A" w:rsidRPr="003C38BE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Institute of Medicine&lt;/Author&gt;&lt;Year&gt;2011&lt;/Year&gt;&lt;RecNum&gt;892&lt;/RecNum&gt;&lt;DisplayText&gt;&lt;style face="superscript"&gt;(2)&lt;/style&gt;&lt;/DisplayText&gt;&lt;record&gt;&lt;rec-number&gt;892&lt;/rec-number&gt;&lt;foreign-keys&gt;&lt;key app="EN" db-id="sstew5s2g50tt6e2ppgpszf92x9ffatafdxe" timestamp="1647600197"&gt;892&lt;/key&gt;&lt;/foreign-keys&gt;&lt;ref-type name="Book"&gt;6&lt;/ref-type&gt;&lt;contributors&gt;&lt;authors&gt;&lt;author&gt;Institute of Medicine,&lt;/author&gt;&lt;/authors&gt;&lt;/contributors&gt;&lt;titles&gt;&lt;title&gt;Dietary reference intakes for calcium and vitamin D.&lt;/title&gt;&lt;/titles&gt;&lt;dates&gt;&lt;year&gt;2011&lt;/year&gt;&lt;/dates&gt;&lt;pub-location&gt;Washington, D.C.&lt;/pub-location&gt;&lt;publisher&gt;The National Academies Press&lt;/publisher&gt;&lt;urls&gt;&lt;/urls&gt;&lt;/record&gt;&lt;/Cite&gt;&lt;/EndNote&gt;</w:instrText>
      </w:r>
      <w:r w:rsidR="00472B7A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2)</w:t>
      </w:r>
      <w:r w:rsidR="00472B7A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8D335F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34509A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="00472B7A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72B7A" w:rsidRPr="003C38BE">
        <w:rPr>
          <w:rFonts w:ascii="Times New Roman" w:hAnsi="Times New Roman" w:cs="Times New Roman"/>
          <w:sz w:val="24"/>
          <w:szCs w:val="24"/>
        </w:rPr>
        <w:t>p</w:t>
      </w:r>
      <w:r w:rsidRPr="003C38BE">
        <w:rPr>
          <w:rFonts w:ascii="Times New Roman" w:hAnsi="Times New Roman" w:cs="Times New Roman"/>
          <w:sz w:val="24"/>
          <w:szCs w:val="24"/>
        </w:rPr>
        <w:t xml:space="preserve">articipants in the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and </w:t>
      </w:r>
      <w:r w:rsidR="00AB6136" w:rsidRPr="003C38BE">
        <w:rPr>
          <w:rFonts w:ascii="Times New Roman" w:hAnsi="Times New Roman" w:cs="Times New Roman"/>
          <w:sz w:val="24"/>
          <w:szCs w:val="24"/>
        </w:rPr>
        <w:t xml:space="preserve">oral vitamin </w:t>
      </w:r>
      <w:proofErr w:type="spellStart"/>
      <w:r w:rsidR="00AB6136" w:rsidRPr="003C38BE">
        <w:rPr>
          <w:rFonts w:ascii="Times New Roman" w:hAnsi="Times New Roman" w:cs="Times New Roman"/>
          <w:sz w:val="24"/>
          <w:szCs w:val="24"/>
        </w:rPr>
        <w:t>D</w:t>
      </w:r>
      <w:r w:rsidR="00AB6136"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groups underwent a 4</w:t>
      </w:r>
      <w:r w:rsidR="004A4D48" w:rsidRPr="003C38BE">
        <w:rPr>
          <w:rFonts w:ascii="Times New Roman" w:hAnsi="Times New Roman" w:cs="Times New Roman"/>
          <w:sz w:val="24"/>
          <w:szCs w:val="24"/>
        </w:rPr>
        <w:t>-</w:t>
      </w:r>
      <w:r w:rsidRPr="003C38BE">
        <w:rPr>
          <w:rFonts w:ascii="Times New Roman" w:hAnsi="Times New Roman" w:cs="Times New Roman"/>
          <w:sz w:val="24"/>
          <w:szCs w:val="24"/>
        </w:rPr>
        <w:t>week restoration phase, necessary because 25(OH)D was at its winter nadir, followed by an 8</w:t>
      </w:r>
      <w:r w:rsidR="004A4D48" w:rsidRPr="003C38BE">
        <w:rPr>
          <w:rFonts w:ascii="Times New Roman" w:hAnsi="Times New Roman" w:cs="Times New Roman"/>
          <w:sz w:val="24"/>
          <w:szCs w:val="24"/>
        </w:rPr>
        <w:t>-</w:t>
      </w:r>
      <w:r w:rsidRPr="003C38BE">
        <w:rPr>
          <w:rFonts w:ascii="Times New Roman" w:hAnsi="Times New Roman" w:cs="Times New Roman"/>
          <w:sz w:val="24"/>
          <w:szCs w:val="24"/>
        </w:rPr>
        <w:t>week maintenance phase</w:t>
      </w:r>
      <w:r w:rsidR="00472B7A" w:rsidRPr="003C38BE">
        <w:rPr>
          <w:rFonts w:ascii="Times New Roman" w:hAnsi="Times New Roman" w:cs="Times New Roman"/>
          <w:sz w:val="24"/>
          <w:szCs w:val="24"/>
        </w:rPr>
        <w:t>.</w:t>
      </w:r>
      <w:r w:rsidR="00777B82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F91563" w:rsidRPr="003C38BE">
        <w:rPr>
          <w:rFonts w:ascii="Times New Roman" w:hAnsi="Times New Roman" w:cs="Times New Roman"/>
          <w:sz w:val="24"/>
          <w:szCs w:val="24"/>
        </w:rPr>
        <w:t>Compliance</w:t>
      </w:r>
      <w:r w:rsidR="00B108F8" w:rsidRPr="003C38BE">
        <w:rPr>
          <w:rFonts w:ascii="Times New Roman" w:hAnsi="Times New Roman" w:cs="Times New Roman"/>
          <w:sz w:val="24"/>
          <w:szCs w:val="24"/>
        </w:rPr>
        <w:t xml:space="preserve"> with the intervention</w:t>
      </w:r>
      <w:r w:rsidR="00F91563" w:rsidRPr="003C38BE">
        <w:rPr>
          <w:rFonts w:ascii="Times New Roman" w:hAnsi="Times New Roman" w:cs="Times New Roman"/>
          <w:sz w:val="24"/>
          <w:szCs w:val="24"/>
        </w:rPr>
        <w:t xml:space="preserve"> was calculated by investigator</w:t>
      </w:r>
      <w:r w:rsidR="002A7194" w:rsidRPr="003C38BE">
        <w:rPr>
          <w:rFonts w:ascii="Times New Roman" w:hAnsi="Times New Roman" w:cs="Times New Roman"/>
          <w:sz w:val="24"/>
          <w:szCs w:val="24"/>
        </w:rPr>
        <w:t xml:space="preserve">s </w:t>
      </w:r>
      <w:r w:rsidR="00F91563" w:rsidRPr="003C38BE">
        <w:rPr>
          <w:rFonts w:ascii="Times New Roman" w:hAnsi="Times New Roman" w:cs="Times New Roman"/>
          <w:sz w:val="24"/>
          <w:szCs w:val="24"/>
        </w:rPr>
        <w:t>count</w:t>
      </w:r>
      <w:r w:rsidR="002A7194" w:rsidRPr="003C38BE">
        <w:rPr>
          <w:rFonts w:ascii="Times New Roman" w:hAnsi="Times New Roman" w:cs="Times New Roman"/>
          <w:sz w:val="24"/>
          <w:szCs w:val="24"/>
        </w:rPr>
        <w:t>ing</w:t>
      </w:r>
      <w:r w:rsidR="00923E14" w:rsidRPr="003C38BE">
        <w:rPr>
          <w:rFonts w:ascii="Times New Roman" w:hAnsi="Times New Roman" w:cs="Times New Roman"/>
          <w:sz w:val="24"/>
          <w:szCs w:val="24"/>
        </w:rPr>
        <w:t xml:space="preserve"> any</w:t>
      </w:r>
      <w:r w:rsidR="00F91563" w:rsidRPr="003C38BE">
        <w:rPr>
          <w:rFonts w:ascii="Times New Roman" w:hAnsi="Times New Roman" w:cs="Times New Roman"/>
          <w:sz w:val="24"/>
          <w:szCs w:val="24"/>
        </w:rPr>
        <w:t xml:space="preserve"> unconsumed oral capsules</w:t>
      </w:r>
      <w:r w:rsidR="002A7194" w:rsidRPr="003C38BE">
        <w:rPr>
          <w:rFonts w:ascii="Times New Roman" w:hAnsi="Times New Roman" w:cs="Times New Roman"/>
          <w:sz w:val="24"/>
          <w:szCs w:val="24"/>
        </w:rPr>
        <w:t xml:space="preserve"> e</w:t>
      </w:r>
      <w:r w:rsidR="00D946DF" w:rsidRPr="003C38BE">
        <w:rPr>
          <w:rFonts w:ascii="Times New Roman" w:hAnsi="Times New Roman" w:cs="Times New Roman"/>
          <w:sz w:val="24"/>
          <w:szCs w:val="24"/>
        </w:rPr>
        <w:t>ach</w:t>
      </w:r>
      <w:r w:rsidR="002A7194" w:rsidRPr="003C38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A7194" w:rsidRPr="003C38BE">
        <w:rPr>
          <w:rFonts w:ascii="Times New Roman" w:hAnsi="Times New Roman" w:cs="Times New Roman"/>
          <w:sz w:val="24"/>
          <w:szCs w:val="24"/>
        </w:rPr>
        <w:t>week,</w:t>
      </w:r>
      <w:r w:rsidR="00F91563" w:rsidRPr="003C38BE">
        <w:rPr>
          <w:rFonts w:ascii="Times New Roman" w:hAnsi="Times New Roman" w:cs="Times New Roman"/>
          <w:sz w:val="24"/>
          <w:szCs w:val="24"/>
        </w:rPr>
        <w:t xml:space="preserve"> and</w:t>
      </w:r>
      <w:proofErr w:type="gramEnd"/>
      <w:r w:rsidR="00923E14" w:rsidRPr="003C38BE">
        <w:rPr>
          <w:rFonts w:ascii="Times New Roman" w:hAnsi="Times New Roman" w:cs="Times New Roman"/>
          <w:sz w:val="24"/>
          <w:szCs w:val="24"/>
        </w:rPr>
        <w:t xml:space="preserve"> using </w:t>
      </w:r>
      <w:r w:rsidR="002A7194" w:rsidRPr="003C38BE">
        <w:rPr>
          <w:rFonts w:ascii="Times New Roman" w:hAnsi="Times New Roman" w:cs="Times New Roman"/>
          <w:sz w:val="24"/>
          <w:szCs w:val="24"/>
        </w:rPr>
        <w:t xml:space="preserve">investigator </w:t>
      </w:r>
      <w:r w:rsidR="000C61A3" w:rsidRPr="003C38BE">
        <w:rPr>
          <w:rFonts w:ascii="Times New Roman" w:hAnsi="Times New Roman" w:cs="Times New Roman"/>
          <w:sz w:val="24"/>
          <w:szCs w:val="24"/>
        </w:rPr>
        <w:t>records of</w:t>
      </w:r>
      <w:r w:rsidR="00F91563" w:rsidRPr="003C3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1563" w:rsidRPr="003C38BE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="002A7194" w:rsidRPr="003C38BE">
        <w:rPr>
          <w:rFonts w:ascii="Times New Roman" w:hAnsi="Times New Roman" w:cs="Times New Roman"/>
          <w:sz w:val="24"/>
          <w:szCs w:val="24"/>
        </w:rPr>
        <w:t>/</w:t>
      </w:r>
      <w:r w:rsidR="00FC1262" w:rsidRPr="003C38BE">
        <w:rPr>
          <w:rFonts w:ascii="Times New Roman" w:hAnsi="Times New Roman" w:cs="Times New Roman"/>
          <w:sz w:val="24"/>
          <w:szCs w:val="24"/>
        </w:rPr>
        <w:t xml:space="preserve">placebo </w:t>
      </w:r>
      <w:proofErr w:type="spellStart"/>
      <w:r w:rsidR="00FC1262" w:rsidRPr="003C38BE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="002A7194" w:rsidRPr="003C38BE">
        <w:rPr>
          <w:rFonts w:ascii="Times New Roman" w:hAnsi="Times New Roman" w:cs="Times New Roman"/>
          <w:sz w:val="24"/>
          <w:szCs w:val="24"/>
        </w:rPr>
        <w:t xml:space="preserve"> exposures</w:t>
      </w:r>
      <w:r w:rsidR="00F91563" w:rsidRPr="003C38BE">
        <w:rPr>
          <w:rFonts w:ascii="Times New Roman" w:hAnsi="Times New Roman" w:cs="Times New Roman"/>
          <w:sz w:val="24"/>
          <w:szCs w:val="24"/>
        </w:rPr>
        <w:t>.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 On completion of the 12</w:t>
      </w:r>
      <w:r w:rsidR="004A4D48" w:rsidRPr="003C38BE">
        <w:rPr>
          <w:rFonts w:ascii="Times New Roman" w:hAnsi="Times New Roman" w:cs="Times New Roman"/>
          <w:sz w:val="24"/>
          <w:szCs w:val="24"/>
        </w:rPr>
        <w:t>-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week intervention, participants </w:t>
      </w:r>
      <w:r w:rsidR="00C06009" w:rsidRPr="003C38BE">
        <w:rPr>
          <w:rFonts w:ascii="Times New Roman" w:hAnsi="Times New Roman" w:cs="Times New Roman"/>
          <w:sz w:val="24"/>
          <w:szCs w:val="24"/>
        </w:rPr>
        <w:t xml:space="preserve">completed a questionnaire which 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asked </w:t>
      </w:r>
      <w:r w:rsidR="00C06009" w:rsidRPr="003C38BE">
        <w:rPr>
          <w:rFonts w:ascii="Times New Roman" w:hAnsi="Times New Roman" w:cs="Times New Roman"/>
          <w:sz w:val="24"/>
          <w:szCs w:val="24"/>
        </w:rPr>
        <w:t xml:space="preserve">them 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to guess which intervention </w:t>
      </w:r>
      <w:r w:rsidR="00A5591F" w:rsidRPr="003C38BE">
        <w:rPr>
          <w:rFonts w:ascii="Times New Roman" w:hAnsi="Times New Roman" w:cs="Times New Roman"/>
          <w:sz w:val="24"/>
          <w:szCs w:val="24"/>
        </w:rPr>
        <w:t>(</w:t>
      </w:r>
      <w:r w:rsidR="00D433FE" w:rsidRPr="003C38BE">
        <w:rPr>
          <w:rFonts w:ascii="Times New Roman" w:hAnsi="Times New Roman" w:cs="Times New Roman"/>
          <w:i/>
          <w:iCs/>
          <w:sz w:val="24"/>
          <w:szCs w:val="24"/>
        </w:rPr>
        <w:t>i.e.</w:t>
      </w:r>
      <w:r w:rsidR="00D433FE" w:rsidRPr="003C38BE">
        <w:rPr>
          <w:rFonts w:ascii="Times New Roman" w:hAnsi="Times New Roman" w:cs="Times New Roman"/>
          <w:sz w:val="24"/>
          <w:szCs w:val="24"/>
        </w:rPr>
        <w:t>, active or control</w:t>
      </w:r>
      <w:r w:rsidR="00A5591F" w:rsidRPr="003C38BE">
        <w:rPr>
          <w:rFonts w:ascii="Times New Roman" w:hAnsi="Times New Roman" w:cs="Times New Roman"/>
          <w:sz w:val="24"/>
          <w:szCs w:val="24"/>
        </w:rPr>
        <w:t>)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 they thought they had receiv</w:t>
      </w:r>
      <w:r w:rsidR="00923E14" w:rsidRPr="003C38BE">
        <w:rPr>
          <w:rFonts w:ascii="Times New Roman" w:hAnsi="Times New Roman" w:cs="Times New Roman"/>
          <w:sz w:val="24"/>
          <w:szCs w:val="24"/>
        </w:rPr>
        <w:t>ed</w:t>
      </w:r>
      <w:r w:rsidR="00D433FE" w:rsidRPr="003C38BE">
        <w:rPr>
          <w:rFonts w:ascii="Times New Roman" w:hAnsi="Times New Roman" w:cs="Times New Roman"/>
          <w:sz w:val="24"/>
          <w:szCs w:val="24"/>
        </w:rPr>
        <w:t>.</w:t>
      </w:r>
    </w:p>
    <w:p w14:paraId="44A29039" w14:textId="3B6F9D8E" w:rsidR="00A43854" w:rsidRPr="003C38BE" w:rsidRDefault="00A43854" w:rsidP="00A43854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>Participants’ medical records were accessed to obtain a record of clinician-diagnosed lower body overuse m</w:t>
      </w:r>
      <w:r w:rsidRPr="003C38BE">
        <w:rPr>
          <w:rFonts w:ascii="Times New Roman" w:hAnsi="Times New Roman" w:cs="Times New Roman"/>
          <w:iCs/>
          <w:sz w:val="24"/>
          <w:szCs w:val="24"/>
        </w:rPr>
        <w:t>usculoskeletal injuries during</w:t>
      </w:r>
      <w:r w:rsidR="00983596" w:rsidRPr="003C38BE">
        <w:rPr>
          <w:rFonts w:ascii="Times New Roman" w:hAnsi="Times New Roman" w:cs="Times New Roman"/>
          <w:iCs/>
          <w:sz w:val="24"/>
          <w:szCs w:val="24"/>
        </w:rPr>
        <w:t xml:space="preserve"> their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544966" w:rsidRPr="003C38BE">
        <w:rPr>
          <w:rFonts w:ascii="Times New Roman" w:hAnsi="Times New Roman" w:cs="Times New Roman"/>
          <w:iCs/>
          <w:sz w:val="24"/>
          <w:szCs w:val="24"/>
        </w:rPr>
        <w:t>6 months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of military training, and subsequent 3 years of military service.</w:t>
      </w:r>
      <w:r w:rsidR="00D331F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433FE" w:rsidRPr="003C38BE">
        <w:rPr>
          <w:rFonts w:ascii="Times New Roman" w:hAnsi="Times New Roman" w:cs="Times New Roman"/>
          <w:sz w:val="24"/>
          <w:szCs w:val="24"/>
        </w:rPr>
        <w:t>A venous blood sample was obtained</w:t>
      </w:r>
      <w:r w:rsidR="00C608EC" w:rsidRPr="003C38BE">
        <w:rPr>
          <w:rFonts w:ascii="Times New Roman" w:hAnsi="Times New Roman" w:cs="Times New Roman"/>
          <w:sz w:val="24"/>
          <w:szCs w:val="24"/>
        </w:rPr>
        <w:t xml:space="preserve"> during week 1 of </w:t>
      </w:r>
      <w:r w:rsidR="00760D1E" w:rsidRPr="003C38BE">
        <w:rPr>
          <w:rFonts w:ascii="Times New Roman" w:hAnsi="Times New Roman" w:cs="Times New Roman"/>
          <w:sz w:val="24"/>
          <w:szCs w:val="24"/>
        </w:rPr>
        <w:t xml:space="preserve">initial </w:t>
      </w:r>
      <w:r w:rsidR="00C608EC" w:rsidRPr="003C38BE">
        <w:rPr>
          <w:rFonts w:ascii="Times New Roman" w:hAnsi="Times New Roman" w:cs="Times New Roman"/>
          <w:sz w:val="24"/>
          <w:szCs w:val="24"/>
        </w:rPr>
        <w:t>military training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C608EC" w:rsidRPr="003C38BE">
        <w:rPr>
          <w:rFonts w:ascii="Times New Roman" w:hAnsi="Times New Roman" w:cs="Times New Roman"/>
          <w:sz w:val="24"/>
          <w:szCs w:val="24"/>
        </w:rPr>
        <w:t>(</w:t>
      </w:r>
      <w:r w:rsidR="00D433FE" w:rsidRPr="003C38BE">
        <w:rPr>
          <w:rFonts w:ascii="Times New Roman" w:hAnsi="Times New Roman" w:cs="Times New Roman"/>
          <w:sz w:val="24"/>
          <w:szCs w:val="24"/>
        </w:rPr>
        <w:t>baseline</w:t>
      </w:r>
      <w:r w:rsidR="00C608EC" w:rsidRPr="003C38BE">
        <w:rPr>
          <w:rFonts w:ascii="Times New Roman" w:hAnsi="Times New Roman" w:cs="Times New Roman"/>
          <w:sz w:val="24"/>
          <w:szCs w:val="24"/>
        </w:rPr>
        <w:t xml:space="preserve">) and at 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week </w:t>
      </w:r>
      <w:r w:rsidR="002906A9" w:rsidRPr="003C38BE">
        <w:rPr>
          <w:rFonts w:ascii="Times New Roman" w:hAnsi="Times New Roman" w:cs="Times New Roman"/>
          <w:sz w:val="24"/>
          <w:szCs w:val="24"/>
        </w:rPr>
        <w:t>5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 and 12 for</w:t>
      </w:r>
      <w:r w:rsidR="00A5591F" w:rsidRPr="003C38BE">
        <w:rPr>
          <w:rFonts w:ascii="Times New Roman" w:hAnsi="Times New Roman" w:cs="Times New Roman"/>
          <w:sz w:val="24"/>
          <w:szCs w:val="24"/>
        </w:rPr>
        <w:t xml:space="preserve"> the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 measurement of </w:t>
      </w:r>
      <w:r w:rsidR="00284BC7" w:rsidRPr="003C38BE">
        <w:rPr>
          <w:rFonts w:ascii="Times New Roman" w:hAnsi="Times New Roman" w:cs="Times New Roman"/>
          <w:sz w:val="24"/>
          <w:szCs w:val="24"/>
        </w:rPr>
        <w:t>vitamin D metabolites (serum 25(OH)D, 1,25(OH)</w:t>
      </w:r>
      <w:proofErr w:type="spellStart"/>
      <w:r w:rsidR="00284BC7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C7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284BC7" w:rsidRPr="003C38BE">
        <w:rPr>
          <w:rFonts w:ascii="Times New Roman" w:hAnsi="Times New Roman" w:cs="Times New Roman"/>
          <w:sz w:val="24"/>
          <w:szCs w:val="24"/>
        </w:rPr>
        <w:t>, and 24,25(OH)</w:t>
      </w:r>
      <w:proofErr w:type="spellStart"/>
      <w:r w:rsidR="00284BC7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BC7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284BC7" w:rsidRPr="003C38BE">
        <w:rPr>
          <w:rFonts w:ascii="Times New Roman" w:hAnsi="Times New Roman" w:cs="Times New Roman"/>
          <w:sz w:val="24"/>
          <w:szCs w:val="24"/>
        </w:rPr>
        <w:t>)</w:t>
      </w:r>
      <w:r w:rsidR="008066C5" w:rsidRPr="003C38BE">
        <w:rPr>
          <w:rFonts w:ascii="Times New Roman" w:hAnsi="Times New Roman" w:cs="Times New Roman"/>
          <w:sz w:val="24"/>
          <w:szCs w:val="24"/>
        </w:rPr>
        <w:t xml:space="preserve">, </w:t>
      </w:r>
      <w:r w:rsidR="002B07D4" w:rsidRPr="003C38BE">
        <w:rPr>
          <w:rFonts w:ascii="Times New Roman" w:hAnsi="Times New Roman" w:cs="Times New Roman"/>
          <w:sz w:val="24"/>
          <w:szCs w:val="24"/>
        </w:rPr>
        <w:t>parathyroid hormone</w:t>
      </w:r>
      <w:r w:rsidR="008066C5" w:rsidRPr="003C38BE">
        <w:rPr>
          <w:rFonts w:ascii="Times New Roman" w:hAnsi="Times New Roman" w:cs="Times New Roman"/>
          <w:sz w:val="24"/>
          <w:szCs w:val="24"/>
        </w:rPr>
        <w:t xml:space="preserve"> (PTH)</w:t>
      </w:r>
      <w:r w:rsidR="002B07D4" w:rsidRPr="003C38BE">
        <w:rPr>
          <w:rFonts w:ascii="Times New Roman" w:hAnsi="Times New Roman" w:cs="Times New Roman"/>
          <w:sz w:val="24"/>
          <w:szCs w:val="24"/>
        </w:rPr>
        <w:t xml:space="preserve">, and </w:t>
      </w:r>
      <w:bookmarkStart w:id="2" w:name="_Hlk172104665"/>
      <w:r w:rsidR="002B07D4" w:rsidRPr="003C38BE">
        <w:rPr>
          <w:rFonts w:ascii="Times New Roman" w:hAnsi="Times New Roman" w:cs="Times New Roman"/>
          <w:sz w:val="24"/>
          <w:szCs w:val="24"/>
        </w:rPr>
        <w:t xml:space="preserve">bone </w:t>
      </w:r>
      <w:bookmarkEnd w:id="2"/>
      <w:r w:rsidR="00205D09" w:rsidRPr="003C38BE">
        <w:rPr>
          <w:rFonts w:ascii="Times New Roman" w:hAnsi="Times New Roman" w:cs="Times New Roman"/>
          <w:sz w:val="24"/>
          <w:szCs w:val="24"/>
        </w:rPr>
        <w:t xml:space="preserve">metabolism </w:t>
      </w:r>
      <w:r w:rsidR="008D7E79" w:rsidRPr="003C38BE">
        <w:rPr>
          <w:rFonts w:ascii="Times New Roman" w:hAnsi="Times New Roman" w:cs="Times New Roman"/>
          <w:sz w:val="24"/>
          <w:szCs w:val="24"/>
        </w:rPr>
        <w:t>biomarkers</w:t>
      </w:r>
      <w:r w:rsidR="002B07D4" w:rsidRPr="003C38BE">
        <w:rPr>
          <w:rFonts w:ascii="Times New Roman" w:hAnsi="Times New Roman" w:cs="Times New Roman"/>
          <w:sz w:val="24"/>
          <w:szCs w:val="24"/>
        </w:rPr>
        <w:t xml:space="preserve"> carboxyl-terminal collagen crosslinks (</w:t>
      </w:r>
      <w:proofErr w:type="spellStart"/>
      <w:r w:rsidR="002B07D4" w:rsidRPr="003C38BE">
        <w:rPr>
          <w:rFonts w:ascii="Times New Roman" w:hAnsi="Times New Roman" w:cs="Times New Roman"/>
          <w:sz w:val="24"/>
          <w:szCs w:val="24"/>
        </w:rPr>
        <w:t>CTX</w:t>
      </w:r>
      <w:proofErr w:type="spellEnd"/>
      <w:r w:rsidR="002B07D4" w:rsidRPr="003C38BE">
        <w:rPr>
          <w:rFonts w:ascii="Times New Roman" w:hAnsi="Times New Roman" w:cs="Times New Roman"/>
          <w:sz w:val="24"/>
          <w:szCs w:val="24"/>
        </w:rPr>
        <w:t xml:space="preserve">) and procollagen type </w:t>
      </w:r>
      <w:r w:rsidR="00466721" w:rsidRPr="003C38BE">
        <w:rPr>
          <w:rFonts w:ascii="Times New Roman" w:hAnsi="Times New Roman" w:cs="Times New Roman"/>
          <w:sz w:val="24"/>
          <w:szCs w:val="24"/>
        </w:rPr>
        <w:t>I</w:t>
      </w:r>
      <w:r w:rsidR="002B07D4" w:rsidRPr="003C38BE">
        <w:rPr>
          <w:rFonts w:ascii="Times New Roman" w:hAnsi="Times New Roman" w:cs="Times New Roman"/>
          <w:sz w:val="24"/>
          <w:szCs w:val="24"/>
        </w:rPr>
        <w:t xml:space="preserve"> N-terminal </w:t>
      </w:r>
      <w:proofErr w:type="spellStart"/>
      <w:r w:rsidR="002B07D4" w:rsidRPr="003C38BE">
        <w:rPr>
          <w:rFonts w:ascii="Times New Roman" w:hAnsi="Times New Roman" w:cs="Times New Roman"/>
          <w:sz w:val="24"/>
          <w:szCs w:val="24"/>
        </w:rPr>
        <w:t>propeptide</w:t>
      </w:r>
      <w:proofErr w:type="spellEnd"/>
      <w:r w:rsidR="002B07D4" w:rsidRPr="003C38B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B07D4" w:rsidRPr="003C38BE">
        <w:rPr>
          <w:rFonts w:ascii="Times New Roman" w:hAnsi="Times New Roman" w:cs="Times New Roman"/>
          <w:sz w:val="24"/>
          <w:szCs w:val="24"/>
        </w:rPr>
        <w:t>P</w:t>
      </w:r>
      <w:r w:rsidR="00466721" w:rsidRPr="003C38BE">
        <w:rPr>
          <w:rFonts w:ascii="Times New Roman" w:hAnsi="Times New Roman" w:cs="Times New Roman"/>
          <w:sz w:val="24"/>
          <w:szCs w:val="24"/>
        </w:rPr>
        <w:t>I</w:t>
      </w:r>
      <w:r w:rsidR="002B07D4" w:rsidRPr="003C38BE">
        <w:rPr>
          <w:rFonts w:ascii="Times New Roman" w:hAnsi="Times New Roman" w:cs="Times New Roman"/>
          <w:sz w:val="24"/>
          <w:szCs w:val="24"/>
        </w:rPr>
        <w:t>NP</w:t>
      </w:r>
      <w:proofErr w:type="spellEnd"/>
      <w:r w:rsidR="002B07D4" w:rsidRPr="003C38BE">
        <w:rPr>
          <w:rFonts w:ascii="Times New Roman" w:hAnsi="Times New Roman" w:cs="Times New Roman"/>
          <w:sz w:val="24"/>
          <w:szCs w:val="24"/>
        </w:rPr>
        <w:t>)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. </w:t>
      </w:r>
      <w:r w:rsidR="00C608EC" w:rsidRPr="003C38BE">
        <w:rPr>
          <w:rFonts w:ascii="Times New Roman" w:hAnsi="Times New Roman" w:cs="Times New Roman"/>
          <w:sz w:val="24"/>
          <w:szCs w:val="24"/>
        </w:rPr>
        <w:t>B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aseline measurements of </w:t>
      </w:r>
      <w:r w:rsidR="0037639E" w:rsidRPr="003C38BE">
        <w:rPr>
          <w:rFonts w:ascii="Times New Roman" w:hAnsi="Times New Roman" w:cs="Times New Roman"/>
          <w:sz w:val="24"/>
          <w:szCs w:val="24"/>
        </w:rPr>
        <w:t xml:space="preserve">physical fitness, </w:t>
      </w:r>
      <w:r w:rsidR="00D433FE" w:rsidRPr="003C38BE">
        <w:rPr>
          <w:rFonts w:ascii="Times New Roman" w:hAnsi="Times New Roman" w:cs="Times New Roman"/>
          <w:sz w:val="24"/>
          <w:szCs w:val="24"/>
        </w:rPr>
        <w:t>body mass,</w:t>
      </w:r>
      <w:r w:rsidR="0037639E" w:rsidRPr="003C38BE">
        <w:rPr>
          <w:rFonts w:ascii="Times New Roman" w:hAnsi="Times New Roman" w:cs="Times New Roman"/>
          <w:sz w:val="24"/>
          <w:szCs w:val="24"/>
        </w:rPr>
        <w:t xml:space="preserve"> and</w:t>
      </w:r>
      <w:r w:rsidR="00D433FE" w:rsidRPr="003C38BE">
        <w:rPr>
          <w:rFonts w:ascii="Times New Roman" w:hAnsi="Times New Roman" w:cs="Times New Roman"/>
          <w:sz w:val="24"/>
          <w:szCs w:val="24"/>
        </w:rPr>
        <w:t xml:space="preserve"> height were made</w:t>
      </w:r>
      <w:r w:rsidRPr="003C38BE">
        <w:rPr>
          <w:rFonts w:ascii="Times New Roman" w:hAnsi="Times New Roman" w:cs="Times New Roman"/>
          <w:sz w:val="24"/>
          <w:szCs w:val="24"/>
        </w:rPr>
        <w:t>. Physical fitness was assessed by a maximal effort 2.4 km run. Body mass and height (Seca, Hamburg, Germany) were measured in light clothing and without shoes. At baseline, participants self-reported their ethnicity, smoking</w:t>
      </w:r>
      <w:r w:rsidR="00010384" w:rsidRPr="003C38BE">
        <w:rPr>
          <w:rFonts w:ascii="Times New Roman" w:hAnsi="Times New Roman" w:cs="Times New Roman"/>
          <w:sz w:val="24"/>
          <w:szCs w:val="24"/>
        </w:rPr>
        <w:t xml:space="preserve"> and alcohol</w:t>
      </w:r>
      <w:r w:rsidRPr="003C38BE">
        <w:rPr>
          <w:rFonts w:ascii="Times New Roman" w:hAnsi="Times New Roman" w:cs="Times New Roman"/>
          <w:sz w:val="24"/>
          <w:szCs w:val="24"/>
        </w:rPr>
        <w:t xml:space="preserve"> habits, and </w:t>
      </w:r>
      <w:r w:rsidR="00E10D78" w:rsidRPr="003C38BE">
        <w:rPr>
          <w:rFonts w:ascii="Times New Roman" w:hAnsi="Times New Roman" w:cs="Times New Roman"/>
          <w:sz w:val="24"/>
          <w:szCs w:val="24"/>
        </w:rPr>
        <w:t>bone injury</w:t>
      </w:r>
      <w:r w:rsidRPr="003C38BE">
        <w:rPr>
          <w:rFonts w:ascii="Times New Roman" w:hAnsi="Times New Roman" w:cs="Times New Roman"/>
          <w:sz w:val="24"/>
          <w:szCs w:val="24"/>
        </w:rPr>
        <w:t xml:space="preserve"> history, using questionnaires.</w:t>
      </w:r>
      <w:r w:rsidR="00F22797" w:rsidRPr="003C38BE">
        <w:rPr>
          <w:rFonts w:ascii="Times New Roman" w:hAnsi="Times New Roman" w:cs="Times New Roman"/>
          <w:sz w:val="24"/>
          <w:szCs w:val="24"/>
        </w:rPr>
        <w:t xml:space="preserve"> Sun</w:t>
      </w:r>
      <w:r w:rsidR="00C7621D" w:rsidRPr="003C38BE">
        <w:rPr>
          <w:rFonts w:ascii="Times New Roman" w:hAnsi="Times New Roman" w:cs="Times New Roman"/>
          <w:sz w:val="24"/>
          <w:szCs w:val="24"/>
        </w:rPr>
        <w:t>-</w:t>
      </w:r>
      <w:r w:rsidR="00F22797" w:rsidRPr="003C38BE">
        <w:rPr>
          <w:rFonts w:ascii="Times New Roman" w:hAnsi="Times New Roman" w:cs="Times New Roman"/>
          <w:sz w:val="24"/>
          <w:szCs w:val="24"/>
        </w:rPr>
        <w:t xml:space="preserve">reactive skin type was determined through </w:t>
      </w:r>
      <w:r w:rsidR="00490356" w:rsidRPr="003C38BE">
        <w:rPr>
          <w:rFonts w:ascii="Times New Roman" w:hAnsi="Times New Roman" w:cs="Times New Roman"/>
          <w:sz w:val="24"/>
          <w:szCs w:val="24"/>
        </w:rPr>
        <w:t xml:space="preserve">questionnaire </w:t>
      </w:r>
      <w:r w:rsidR="00F22797" w:rsidRPr="003C38BE">
        <w:rPr>
          <w:rFonts w:ascii="Times New Roman" w:hAnsi="Times New Roman" w:cs="Times New Roman"/>
          <w:sz w:val="24"/>
          <w:szCs w:val="24"/>
        </w:rPr>
        <w:t xml:space="preserve">assessment of sun-reactive history and phenotypic </w:t>
      </w:r>
      <w:r w:rsidR="00C7621D" w:rsidRPr="003C38BE">
        <w:rPr>
          <w:rFonts w:ascii="Times New Roman" w:hAnsi="Times New Roman" w:cs="Times New Roman"/>
          <w:sz w:val="24"/>
          <w:szCs w:val="24"/>
        </w:rPr>
        <w:t xml:space="preserve">characteristics </w:t>
      </w:r>
      <w:r w:rsidR="00C7621D" w:rsidRPr="003C38BE">
        <w:rPr>
          <w:rFonts w:ascii="Times New Roman" w:hAnsi="Times New Roman" w:cs="Times New Roman"/>
          <w:sz w:val="24"/>
          <w:szCs w:val="24"/>
        </w:rPr>
        <w:fldChar w:fldCharType="begin"/>
      </w:r>
      <w:r w:rsidR="00E6793C" w:rsidRPr="003C38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tzpatrick&lt;/Author&gt;&lt;Year&gt;1988&lt;/Year&gt;&lt;RecNum&gt;569&lt;/RecNum&gt;&lt;DisplayText&gt;&lt;style face="superscript"&gt;(34)&lt;/style&gt;&lt;/DisplayText&gt;&lt;record&gt;&lt;rec-number&gt;569&lt;/rec-number&gt;&lt;foreign-keys&gt;&lt;key app="EN" db-id="sstew5s2g50tt6e2ppgpszf92x9ffatafdxe" timestamp="1484505687"&gt;569&lt;/key&gt;&lt;/foreign-keys&gt;&lt;ref-type name="Journal Article"&gt;17&lt;/ref-type&gt;&lt;contributors&gt;&lt;authors&gt;&lt;author&gt;Fitzpatrick, T. B.&lt;/author&gt;&lt;/authors&gt;&lt;/contributors&gt;&lt;auth-address&gt;Department of Dermatology, Harvard Medical School, Boston, MA 02114.&lt;/auth-address&gt;&lt;titles&gt;&lt;title&gt;The validity and practicality of sun-reactive skin types I through VI&lt;/title&gt;&lt;secondary-title&gt;Arch. Dermatol.&lt;/secondary-title&gt;&lt;/titles&gt;&lt;periodical&gt;&lt;full-title&gt;Arch. Dermatol.&lt;/full-title&gt;&lt;/periodical&gt;&lt;pages&gt;869-71&lt;/pages&gt;&lt;volume&gt;124&lt;/volume&gt;&lt;number&gt;6&lt;/number&gt;&lt;keywords&gt;&lt;keyword&gt;Dose-Response Relationship, Radiation&lt;/keyword&gt;&lt;keyword&gt;Erythema/*etiology&lt;/keyword&gt;&lt;keyword&gt;Humans&lt;/keyword&gt;&lt;keyword&gt;Methods&lt;/keyword&gt;&lt;keyword&gt;PUVA Therapy&lt;/keyword&gt;&lt;keyword&gt;Psoriasis/drug therapy&lt;/keyword&gt;&lt;keyword&gt;Skin/radiation effects&lt;/keyword&gt;&lt;keyword&gt;Skin Pigmentation/radiation effects&lt;/keyword&gt;&lt;keyword&gt;Sunburn/*etiology&lt;/keyword&gt;&lt;keyword&gt;*Sunlight&lt;/keyword&gt;&lt;keyword&gt;Ultraviolet Rays&lt;/keyword&gt;&lt;/keywords&gt;&lt;dates&gt;&lt;year&gt;1988&lt;/year&gt;&lt;pub-dates&gt;&lt;date&gt;Jun&lt;/date&gt;&lt;/pub-dates&gt;&lt;/dates&gt;&lt;isbn&gt;0003-987X (Print)&amp;#xD;0003-987X (Linking)&lt;/isbn&gt;&lt;accession-num&gt;3377516&lt;/accession-num&gt;&lt;urls&gt;&lt;related-urls&gt;&lt;url&gt;http://www.ncbi.nlm.nih.gov/pubmed/3377516&lt;/url&gt;&lt;/related-urls&gt;&lt;/urls&gt;&lt;/record&gt;&lt;/Cite&gt;&lt;/EndNote&gt;</w:instrText>
      </w:r>
      <w:r w:rsidR="00C7621D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34)</w:t>
      </w:r>
      <w:r w:rsidR="00C7621D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C7621D" w:rsidRPr="003C38BE">
        <w:rPr>
          <w:rFonts w:ascii="Times New Roman" w:hAnsi="Times New Roman" w:cs="Times New Roman"/>
          <w:sz w:val="24"/>
          <w:szCs w:val="24"/>
        </w:rPr>
        <w:t>.</w:t>
      </w:r>
    </w:p>
    <w:p w14:paraId="1DC583B6" w14:textId="553EAFCE" w:rsidR="001A763E" w:rsidRPr="003C38BE" w:rsidRDefault="001A763E" w:rsidP="006844AE">
      <w:pPr>
        <w:spacing w:before="240"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C38BE">
        <w:rPr>
          <w:rFonts w:ascii="Times New Roman" w:hAnsi="Times New Roman" w:cs="Times New Roman"/>
          <w:i/>
          <w:sz w:val="24"/>
          <w:szCs w:val="24"/>
        </w:rPr>
        <w:lastRenderedPageBreak/>
        <w:t>Simulated sunlight</w:t>
      </w:r>
    </w:p>
    <w:p w14:paraId="60EB67D9" w14:textId="31F9EF29" w:rsidR="00EB7CC9" w:rsidRPr="003C38BE" w:rsidRDefault="00EB7CC9" w:rsidP="006844AE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>S</w:t>
      </w:r>
      <w:r w:rsidR="00490356" w:rsidRPr="003C38BE">
        <w:rPr>
          <w:rFonts w:ascii="Times New Roman" w:hAnsi="Times New Roman" w:cs="Times New Roman"/>
          <w:iCs/>
          <w:sz w:val="24"/>
          <w:szCs w:val="24"/>
        </w:rPr>
        <w:t>olar s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imulated </w:t>
      </w:r>
      <w:r w:rsidR="000078A1" w:rsidRPr="003C38BE">
        <w:rPr>
          <w:rFonts w:ascii="Times New Roman" w:hAnsi="Times New Roman" w:cs="Times New Roman"/>
          <w:iCs/>
          <w:sz w:val="24"/>
          <w:szCs w:val="24"/>
        </w:rPr>
        <w:t>ultraviolet</w:t>
      </w:r>
      <w:r w:rsidR="00490356" w:rsidRPr="003C38BE">
        <w:rPr>
          <w:rFonts w:ascii="Times New Roman" w:hAnsi="Times New Roman" w:cs="Times New Roman"/>
          <w:iCs/>
          <w:sz w:val="24"/>
          <w:szCs w:val="24"/>
        </w:rPr>
        <w:t xml:space="preserve"> radiation </w:t>
      </w:r>
      <w:r w:rsidRPr="003C38BE">
        <w:rPr>
          <w:rFonts w:ascii="Times New Roman" w:hAnsi="Times New Roman" w:cs="Times New Roman"/>
          <w:iCs/>
          <w:sz w:val="24"/>
          <w:szCs w:val="24"/>
        </w:rPr>
        <w:t>was provided in accordance with guidelines on safe sunlight exposure for vitamin D synthesis</w:t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Advisory Group on Non-ionising Radiation&lt;/Author&gt;&lt;Year&gt;2017&lt;/Year&gt;&lt;RecNum&gt;615&lt;/RecNum&gt;&lt;DisplayText&gt;&lt;style face="superscript"&gt;(28)&lt;/style&gt;&lt;/DisplayText&gt;&lt;record&gt;&lt;rec-number&gt;615&lt;/rec-number&gt;&lt;foreign-keys&gt;&lt;key app="EN" db-id="sstew5s2g50tt6e2ppgpszf92x9ffatafdxe" timestamp="1505818542"&gt;615&lt;/key&gt;&lt;/foreign-keys&gt;&lt;ref-type name="Book"&gt;6&lt;/ref-type&gt;&lt;contributors&gt;&lt;authors&gt;&lt;author&gt;Advisory Group on Non-ionising Radiation,&lt;/author&gt;&lt;/authors&gt;&lt;/contributors&gt;&lt;titles&gt;&lt;title&gt;Ultraviolet radiation, vitamin D and health&lt;/title&gt;&lt;/titles&gt;&lt;pages&gt;7&lt;/pages&gt;&lt;section&gt;1-112&lt;/section&gt;&lt;dates&gt;&lt;year&gt;2017&lt;/year&gt;&lt;/dates&gt;&lt;pub-location&gt;London&lt;/pub-location&gt;&lt;publisher&gt;Public Health England&lt;/publisher&gt;&lt;urls&gt;&lt;related-urls&gt;&lt;url&gt;https://assets.publishing.service.gov.uk/government/uploads/system/uploads/attachment_data/file/620184/UV_Radiation__Vitamin_D___Health.pdf&lt;/url&gt;&lt;/related-urls&gt;&lt;/urls&gt;&lt;/record&gt;&lt;/Cite&gt;&lt;/EndNote&gt;</w:instrText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28)</w:t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as described previously to achieve</w:t>
      </w:r>
      <w:r w:rsidR="003C294A" w:rsidRPr="003C38BE">
        <w:rPr>
          <w:rFonts w:ascii="Times New Roman" w:hAnsi="Times New Roman" w:cs="Times New Roman"/>
          <w:iCs/>
          <w:sz w:val="24"/>
          <w:szCs w:val="24"/>
        </w:rPr>
        <w:t xml:space="preserve"> vitamin D sufficiency </w:t>
      </w:r>
      <w:r w:rsidRPr="003C38BE">
        <w:rPr>
          <w:rFonts w:ascii="Times New Roman" w:hAnsi="Times New Roman" w:cs="Times New Roman"/>
          <w:iCs/>
          <w:sz w:val="24"/>
          <w:szCs w:val="24"/>
        </w:rPr>
        <w:t>in most white skinned individuals</w:t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SaG9kZXM8L0F1dGhvcj48WWVhcj4yMDEwPC9ZZWFyPjxS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=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SaG9kZXM8L0F1dGhvcj48WWVhcj4yMDEwPC9ZZWFyPjxS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=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3C38BE">
        <w:rPr>
          <w:rFonts w:ascii="Times New Roman" w:hAnsi="Times New Roman" w:cs="Times New Roman"/>
          <w:iCs/>
          <w:sz w:val="24"/>
          <w:szCs w:val="24"/>
        </w:rPr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5)</w:t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Participants assigned to the </w:t>
      </w:r>
      <w:proofErr w:type="spellStart"/>
      <w:r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Pr="003C38BE">
        <w:rPr>
          <w:rFonts w:ascii="Times New Roman" w:hAnsi="Times New Roman" w:cs="Times New Roman"/>
          <w:iCs/>
          <w:sz w:val="24"/>
          <w:szCs w:val="24"/>
        </w:rPr>
        <w:t xml:space="preserve"> intervention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 xml:space="preserve"> were exposed to 1.3</w:t>
      </w:r>
      <w:r w:rsidR="00CD7799" w:rsidRPr="003C38BE">
        <w:rPr>
          <w:rFonts w:ascii="Times New Roman" w:hAnsi="Times New Roman" w:cs="Times New Roman"/>
          <w:iCs/>
          <w:sz w:val="24"/>
          <w:szCs w:val="24"/>
        </w:rPr>
        <w:t>×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 xml:space="preserve"> standard erythemal dose (SED) using a whole body irradiation cabinet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24806" w:rsidRPr="003C38BE">
        <w:rPr>
          <w:rFonts w:ascii="Times New Roman" w:hAnsi="Times New Roman" w:cs="Times New Roman"/>
          <w:sz w:val="24"/>
        </w:rPr>
        <w:t>(</w:t>
      </w:r>
      <w:proofErr w:type="spellStart"/>
      <w:r w:rsidR="00324806" w:rsidRPr="003C38BE">
        <w:rPr>
          <w:rFonts w:ascii="Times New Roman" w:hAnsi="Times New Roman" w:cs="Times New Roman"/>
          <w:sz w:val="24"/>
        </w:rPr>
        <w:t>Hapro</w:t>
      </w:r>
      <w:proofErr w:type="spellEnd"/>
      <w:r w:rsidR="00324806" w:rsidRPr="003C38BE">
        <w:rPr>
          <w:rFonts w:ascii="Times New Roman" w:hAnsi="Times New Roman" w:cs="Times New Roman"/>
          <w:sz w:val="24"/>
        </w:rPr>
        <w:t xml:space="preserve"> Jade, Kapelle, The Netherlands) fitted with </w:t>
      </w:r>
      <w:proofErr w:type="spellStart"/>
      <w:r w:rsidR="00324806" w:rsidRPr="003C38BE">
        <w:rPr>
          <w:rFonts w:ascii="Times New Roman" w:hAnsi="Times New Roman" w:cs="Times New Roman"/>
          <w:sz w:val="24"/>
        </w:rPr>
        <w:t>Arimed</w:t>
      </w:r>
      <w:proofErr w:type="spellEnd"/>
      <w:r w:rsidR="00324806" w:rsidRPr="003C38BE">
        <w:rPr>
          <w:rFonts w:ascii="Times New Roman" w:hAnsi="Times New Roman" w:cs="Times New Roman"/>
          <w:sz w:val="24"/>
        </w:rPr>
        <w:t xml:space="preserve"> B fluorescent tubes (</w:t>
      </w:r>
      <w:proofErr w:type="spellStart"/>
      <w:r w:rsidR="00324806" w:rsidRPr="003C38BE">
        <w:rPr>
          <w:rFonts w:ascii="Times New Roman" w:hAnsi="Times New Roman" w:cs="Times New Roman"/>
          <w:sz w:val="24"/>
        </w:rPr>
        <w:t>Cosmedico</w:t>
      </w:r>
      <w:proofErr w:type="spellEnd"/>
      <w:r w:rsidR="00324806" w:rsidRPr="003C38BE">
        <w:rPr>
          <w:rFonts w:ascii="Times New Roman" w:hAnsi="Times New Roman" w:cs="Times New Roman"/>
          <w:sz w:val="24"/>
        </w:rPr>
        <w:t>, Stuttgart, Germany)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>, 3 times a week during the</w:t>
      </w:r>
      <w:r w:rsidR="005B6198" w:rsidRPr="003C38BE">
        <w:rPr>
          <w:rFonts w:ascii="Times New Roman" w:hAnsi="Times New Roman" w:cs="Times New Roman"/>
          <w:iCs/>
          <w:sz w:val="24"/>
          <w:szCs w:val="24"/>
        </w:rPr>
        <w:t xml:space="preserve"> 4</w:t>
      </w:r>
      <w:r w:rsidR="004A4D48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5B6198" w:rsidRPr="003C38BE">
        <w:rPr>
          <w:rFonts w:ascii="Times New Roman" w:hAnsi="Times New Roman" w:cs="Times New Roman"/>
          <w:iCs/>
          <w:sz w:val="24"/>
          <w:szCs w:val="24"/>
        </w:rPr>
        <w:t>week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 xml:space="preserve"> restoration phase and once a week during the subsequent </w:t>
      </w:r>
      <w:r w:rsidR="005B6198" w:rsidRPr="003C38BE">
        <w:rPr>
          <w:rFonts w:ascii="Times New Roman" w:hAnsi="Times New Roman" w:cs="Times New Roman"/>
          <w:iCs/>
          <w:sz w:val="24"/>
          <w:szCs w:val="24"/>
        </w:rPr>
        <w:t>8</w:t>
      </w:r>
      <w:r w:rsidR="004A4D48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5B6198" w:rsidRPr="003C38BE">
        <w:rPr>
          <w:rFonts w:ascii="Times New Roman" w:hAnsi="Times New Roman" w:cs="Times New Roman"/>
          <w:iCs/>
          <w:sz w:val="24"/>
          <w:szCs w:val="24"/>
        </w:rPr>
        <w:t xml:space="preserve">week 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>maintenance phase, as described previously</w:t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6)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 xml:space="preserve"> Approximately 40% of skin surface area was exposed by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 xml:space="preserve"> participants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 xml:space="preserve"> wearing T-shirt and shorts.</w:t>
      </w:r>
      <w:r w:rsidR="007C64F9" w:rsidRPr="003C38BE">
        <w:rPr>
          <w:rFonts w:ascii="Times New Roman" w:hAnsi="Times New Roman" w:cs="Times New Roman"/>
          <w:iCs/>
          <w:sz w:val="24"/>
          <w:szCs w:val="24"/>
        </w:rPr>
        <w:t xml:space="preserve"> The</w:t>
      </w:r>
      <w:r w:rsidR="00FD3223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C64F9" w:rsidRPr="003C38BE">
        <w:rPr>
          <w:rFonts w:ascii="Times New Roman" w:hAnsi="Times New Roman" w:cs="Times New Roman"/>
          <w:iCs/>
          <w:sz w:val="24"/>
          <w:szCs w:val="24"/>
        </w:rPr>
        <w:t>exposures</w:t>
      </w:r>
      <w:r w:rsidR="001F19B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FD3223" w:rsidRPr="003C38BE">
        <w:rPr>
          <w:rFonts w:ascii="Times New Roman" w:hAnsi="Times New Roman" w:cs="Times New Roman"/>
          <w:iCs/>
          <w:sz w:val="24"/>
          <w:szCs w:val="24"/>
        </w:rPr>
        <w:t>during</w:t>
      </w:r>
      <w:r w:rsidR="007C64F9" w:rsidRPr="003C38BE">
        <w:rPr>
          <w:rFonts w:ascii="Times New Roman" w:hAnsi="Times New Roman" w:cs="Times New Roman"/>
          <w:iCs/>
          <w:sz w:val="24"/>
          <w:szCs w:val="24"/>
        </w:rPr>
        <w:t xml:space="preserve"> each week of the restoration phase were 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 xml:space="preserve">equivalent to </w:t>
      </w:r>
      <w:r w:rsidR="00324806" w:rsidRPr="003C38BE">
        <w:rPr>
          <w:rFonts w:ascii="Times New Roman" w:hAnsi="Times New Roman" w:cs="Times New Roman"/>
          <w:sz w:val="24"/>
        </w:rPr>
        <w:t xml:space="preserve">~15 min, </w:t>
      </w:r>
      <w:r w:rsidR="00795077" w:rsidRPr="003C38BE">
        <w:rPr>
          <w:rFonts w:ascii="Times New Roman" w:hAnsi="Times New Roman" w:cs="Times New Roman"/>
          <w:sz w:val="24"/>
        </w:rPr>
        <w:t xml:space="preserve">unshaded </w:t>
      </w:r>
      <w:r w:rsidR="00324806" w:rsidRPr="003C38BE">
        <w:rPr>
          <w:rFonts w:ascii="Times New Roman" w:hAnsi="Times New Roman" w:cs="Times New Roman"/>
          <w:sz w:val="24"/>
        </w:rPr>
        <w:t>midday summer sun exposure six</w:t>
      </w:r>
      <w:r w:rsidR="009275A9" w:rsidRPr="003C38BE">
        <w:rPr>
          <w:rFonts w:ascii="Times New Roman" w:hAnsi="Times New Roman" w:cs="Times New Roman"/>
          <w:sz w:val="24"/>
        </w:rPr>
        <w:t xml:space="preserve"> </w:t>
      </w:r>
      <w:r w:rsidR="00324806" w:rsidRPr="003C38BE">
        <w:rPr>
          <w:rFonts w:ascii="Times New Roman" w:hAnsi="Times New Roman" w:cs="Times New Roman"/>
          <w:sz w:val="24"/>
        </w:rPr>
        <w:t>times</w:t>
      </w:r>
      <w:r w:rsidR="003D477F" w:rsidRPr="003C38BE">
        <w:rPr>
          <w:rFonts w:ascii="Times New Roman" w:hAnsi="Times New Roman" w:cs="Times New Roman"/>
          <w:sz w:val="24"/>
        </w:rPr>
        <w:t xml:space="preserve"> </w:t>
      </w:r>
      <w:r w:rsidR="00324806" w:rsidRPr="003C38BE">
        <w:rPr>
          <w:rFonts w:ascii="Times New Roman" w:hAnsi="Times New Roman" w:cs="Times New Roman"/>
          <w:sz w:val="24"/>
        </w:rPr>
        <w:t>a</w:t>
      </w:r>
      <w:r w:rsidR="003D477F" w:rsidRPr="003C38BE">
        <w:rPr>
          <w:rFonts w:ascii="Times New Roman" w:hAnsi="Times New Roman" w:cs="Times New Roman"/>
          <w:sz w:val="24"/>
        </w:rPr>
        <w:t xml:space="preserve"> </w:t>
      </w:r>
      <w:r w:rsidR="00324806" w:rsidRPr="003C38BE">
        <w:rPr>
          <w:rFonts w:ascii="Times New Roman" w:hAnsi="Times New Roman" w:cs="Times New Roman"/>
          <w:sz w:val="24"/>
        </w:rPr>
        <w:t>week for a casually dressed individual in northern England (latitude 53.5</w:t>
      </w:r>
      <w:r w:rsidR="00324806" w:rsidRPr="003C38BE">
        <w:rPr>
          <w:rFonts w:ascii="Times New Roman" w:hAnsi="Times New Roman" w:cs="Times New Roman"/>
          <w:sz w:val="24"/>
          <w:szCs w:val="24"/>
          <w:lang w:val="en-US"/>
        </w:rPr>
        <w:t>°N)</w:t>
      </w:r>
      <w:r w:rsidR="00B050EC" w:rsidRPr="003C38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4806" w:rsidRPr="003C38BE">
        <w:rPr>
          <w:rFonts w:ascii="Times New Roman" w:hAnsi="Times New Roman" w:cs="Times New Roman"/>
          <w:sz w:val="24"/>
        </w:rPr>
        <w:fldChar w:fldCharType="begin">
          <w:fldData xml:space="preserve">PEVuZE5vdGU+PENpdGU+PEF1dGhvcj5SaG9kZXM8L0F1dGhvcj48WWVhcj4yMDEwPC9ZZWFyPjxS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==
</w:fldData>
        </w:fldChar>
      </w:r>
      <w:r w:rsidR="00593025" w:rsidRPr="003C38BE">
        <w:rPr>
          <w:rFonts w:ascii="Times New Roman" w:hAnsi="Times New Roman" w:cs="Times New Roman"/>
          <w:sz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sz w:val="24"/>
        </w:rPr>
        <w:fldChar w:fldCharType="begin">
          <w:fldData xml:space="preserve">PEVuZE5vdGU+PENpdGU+PEF1dGhvcj5SaG9kZXM8L0F1dGhvcj48WWVhcj4yMDEwPC9ZZWFyPjxS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==
</w:fldData>
        </w:fldChar>
      </w:r>
      <w:r w:rsidR="00593025" w:rsidRPr="003C38BE">
        <w:rPr>
          <w:rFonts w:ascii="Times New Roman" w:hAnsi="Times New Roman" w:cs="Times New Roman"/>
          <w:sz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sz w:val="24"/>
        </w:rPr>
      </w:r>
      <w:r w:rsidR="00593025" w:rsidRPr="003C38BE">
        <w:rPr>
          <w:rFonts w:ascii="Times New Roman" w:hAnsi="Times New Roman" w:cs="Times New Roman"/>
          <w:sz w:val="24"/>
        </w:rPr>
        <w:fldChar w:fldCharType="end"/>
      </w:r>
      <w:r w:rsidR="00324806" w:rsidRPr="003C38BE">
        <w:rPr>
          <w:rFonts w:ascii="Times New Roman" w:hAnsi="Times New Roman" w:cs="Times New Roman"/>
          <w:sz w:val="24"/>
        </w:rPr>
      </w:r>
      <w:r w:rsidR="00324806" w:rsidRPr="003C38BE">
        <w:rPr>
          <w:rFonts w:ascii="Times New Roman" w:hAnsi="Times New Roman" w:cs="Times New Roman"/>
          <w:sz w:val="24"/>
        </w:rPr>
        <w:fldChar w:fldCharType="separate"/>
      </w:r>
      <w:r w:rsidR="00593025" w:rsidRPr="003C38BE">
        <w:rPr>
          <w:rFonts w:ascii="Times New Roman" w:hAnsi="Times New Roman" w:cs="Times New Roman"/>
          <w:noProof/>
          <w:sz w:val="24"/>
          <w:vertAlign w:val="superscript"/>
        </w:rPr>
        <w:t>(35)</w:t>
      </w:r>
      <w:r w:rsidR="00324806" w:rsidRPr="003C38BE">
        <w:rPr>
          <w:rFonts w:ascii="Times New Roman" w:hAnsi="Times New Roman" w:cs="Times New Roman"/>
          <w:sz w:val="24"/>
        </w:rPr>
        <w:fldChar w:fldCharType="end"/>
      </w:r>
      <w:r w:rsidR="00B050EC" w:rsidRPr="003C38BE">
        <w:rPr>
          <w:rFonts w:ascii="Times New Roman" w:hAnsi="Times New Roman" w:cs="Times New Roman"/>
          <w:sz w:val="24"/>
        </w:rPr>
        <w:t>.</w:t>
      </w:r>
      <w:r w:rsidR="00D4578D" w:rsidRPr="003C38BE">
        <w:rPr>
          <w:rFonts w:ascii="Times New Roman" w:hAnsi="Times New Roman" w:cs="Times New Roman"/>
          <w:sz w:val="24"/>
        </w:rPr>
        <w:t xml:space="preserve"> By accounting for pre-vitamin </w:t>
      </w:r>
      <w:proofErr w:type="spellStart"/>
      <w:r w:rsidR="00D4578D" w:rsidRPr="003C38BE">
        <w:rPr>
          <w:rFonts w:ascii="Times New Roman" w:hAnsi="Times New Roman" w:cs="Times New Roman"/>
          <w:sz w:val="24"/>
        </w:rPr>
        <w:t>D</w:t>
      </w:r>
      <w:r w:rsidR="0070380C" w:rsidRPr="003C38BE">
        <w:rPr>
          <w:rFonts w:ascii="Times New Roman" w:hAnsi="Times New Roman" w:cs="Times New Roman"/>
          <w:sz w:val="24"/>
          <w:vertAlign w:val="subscript"/>
        </w:rPr>
        <w:t>3</w:t>
      </w:r>
      <w:proofErr w:type="spellEnd"/>
      <w:r w:rsidR="00D4578D" w:rsidRPr="003C38BE">
        <w:rPr>
          <w:rFonts w:ascii="Times New Roman" w:hAnsi="Times New Roman" w:cs="Times New Roman"/>
          <w:sz w:val="24"/>
        </w:rPr>
        <w:t xml:space="preserve"> irradiance at different latitudes </w:t>
      </w:r>
      <w:r w:rsidR="00D4578D" w:rsidRPr="003C38BE">
        <w:rPr>
          <w:rFonts w:ascii="Times New Roman" w:hAnsi="Times New Roman" w:cs="Times New Roman"/>
          <w:sz w:val="24"/>
        </w:rPr>
        <w:fldChar w:fldCharType="begin"/>
      </w:r>
      <w:r w:rsidR="00593025" w:rsidRPr="003C38BE">
        <w:rPr>
          <w:rFonts w:ascii="Times New Roman" w:hAnsi="Times New Roman" w:cs="Times New Roman"/>
          <w:sz w:val="24"/>
        </w:rPr>
        <w:instrText xml:space="preserve"> ADDIN EN.CITE &lt;EndNote&gt;&lt;Cite&gt;&lt;Author&gt;Webb&lt;/Author&gt;&lt;Year&gt;2011&lt;/Year&gt;&lt;RecNum&gt;553&lt;/RecNum&gt;&lt;DisplayText&gt;&lt;style face="superscript"&gt;(37)&lt;/style&gt;&lt;/DisplayText&gt;&lt;record&gt;&lt;rec-number&gt;553&lt;/rec-number&gt;&lt;foreign-keys&gt;&lt;key app="EN" db-id="sstew5s2g50tt6e2ppgpszf92x9ffatafdxe" timestamp="1482515303"&gt;553&lt;/key&gt;&lt;/foreign-keys&gt;&lt;ref-type name="Journal Article"&gt;17&lt;/ref-type&gt;&lt;contributors&gt;&lt;authors&gt;&lt;author&gt;Webb, A. R.&lt;/author&gt;&lt;author&gt;Kift, R.&lt;/author&gt;&lt;author&gt;Berry, J. L.&lt;/author&gt;&lt;author&gt;Rhodes, L. E.&lt;/author&gt;&lt;/authors&gt;&lt;/contributors&gt;&lt;auth-address&gt;School of Earth Atmospheric and Environmental Sciences, University of Manchester, Manchester, UK. ann.webb@manchester.ac.uk&lt;/auth-address&gt;&lt;titles&gt;&lt;title&gt;The vitamin D debate: translating controlled experiments into reality for human sun exposure times&lt;/title&gt;&lt;secondary-title&gt;Photochem. Photobiol.&lt;/secondary-title&gt;&lt;/titles&gt;&lt;periodical&gt;&lt;full-title&gt;Photochem. Photobiol.&lt;/full-title&gt;&lt;/periodical&gt;&lt;pages&gt;741-5&lt;/pages&gt;&lt;volume&gt;87&lt;/volume&gt;&lt;number&gt;3&lt;/number&gt;&lt;keywords&gt;&lt;keyword&gt;Dose-Response Relationship, Radiation&lt;/keyword&gt;&lt;keyword&gt;*Environmental Exposure&lt;/keyword&gt;&lt;keyword&gt;European Continental Ancestry Group&lt;/keyword&gt;&lt;keyword&gt;Humans&lt;/keyword&gt;&lt;keyword&gt;*Models, Theoretical&lt;/keyword&gt;&lt;keyword&gt;Radiation Dosage&lt;/keyword&gt;&lt;keyword&gt;Radiometry/*methods&lt;/keyword&gt;&lt;keyword&gt;Seasons&lt;/keyword&gt;&lt;keyword&gt;Sunlight&lt;/keyword&gt;&lt;keyword&gt;Vitamin D/*blood&lt;/keyword&gt;&lt;/keywords&gt;&lt;dates&gt;&lt;year&gt;2011&lt;/year&gt;&lt;pub-dates&gt;&lt;date&gt;May-Jun&lt;/date&gt;&lt;/pub-dates&gt;&lt;/dates&gt;&lt;isbn&gt;1751-1097 (Electronic)&amp;#xD;0031-8655 (Linking)&lt;/isbn&gt;&lt;accession-num&gt;21517886&lt;/accession-num&gt;&lt;urls&gt;&lt;related-urls&gt;&lt;url&gt;http://www.ncbi.nlm.nih.gov/pubmed/21517886&lt;/url&gt;&lt;/related-urls&gt;&lt;/urls&gt;&lt;electronic-resource-num&gt;10.1111/j.1751-1097.2011.00898.x&lt;/electronic-resource-num&gt;&lt;/record&gt;&lt;/Cite&gt;&lt;/EndNote&gt;</w:instrText>
      </w:r>
      <w:r w:rsidR="00D4578D" w:rsidRPr="003C38BE">
        <w:rPr>
          <w:rFonts w:ascii="Times New Roman" w:hAnsi="Times New Roman" w:cs="Times New Roman"/>
          <w:sz w:val="24"/>
        </w:rPr>
        <w:fldChar w:fldCharType="separate"/>
      </w:r>
      <w:r w:rsidR="00593025" w:rsidRPr="003C38BE">
        <w:rPr>
          <w:rFonts w:ascii="Times New Roman" w:hAnsi="Times New Roman" w:cs="Times New Roman"/>
          <w:noProof/>
          <w:sz w:val="24"/>
          <w:vertAlign w:val="superscript"/>
        </w:rPr>
        <w:t>(37)</w:t>
      </w:r>
      <w:r w:rsidR="00D4578D" w:rsidRPr="003C38BE">
        <w:rPr>
          <w:rFonts w:ascii="Times New Roman" w:hAnsi="Times New Roman" w:cs="Times New Roman"/>
          <w:sz w:val="24"/>
        </w:rPr>
        <w:fldChar w:fldCharType="end"/>
      </w:r>
      <w:r w:rsidR="00D4578D" w:rsidRPr="003C38BE">
        <w:rPr>
          <w:rFonts w:ascii="Times New Roman" w:hAnsi="Times New Roman" w:cs="Times New Roman"/>
          <w:sz w:val="24"/>
        </w:rPr>
        <w:t>, the equivalent exposure time would be ~12 min in Philadelphia, Pennsylvania (40</w:t>
      </w:r>
      <w:r w:rsidR="00D4578D" w:rsidRPr="003C38BE">
        <w:rPr>
          <w:rFonts w:ascii="Times New Roman" w:hAnsi="Times New Roman" w:cs="Times New Roman"/>
          <w:sz w:val="24"/>
          <w:szCs w:val="24"/>
          <w:lang w:val="en-US"/>
        </w:rPr>
        <w:t>°N</w:t>
      </w:r>
      <w:r w:rsidR="00D4578D" w:rsidRPr="003C38BE">
        <w:rPr>
          <w:rFonts w:ascii="Times New Roman" w:hAnsi="Times New Roman" w:cs="Times New Roman"/>
          <w:sz w:val="24"/>
        </w:rPr>
        <w:t>), and ~18 min in Oslo, Norway (60</w:t>
      </w:r>
      <w:r w:rsidR="00D4578D" w:rsidRPr="003C38BE">
        <w:rPr>
          <w:rFonts w:ascii="Times New Roman" w:hAnsi="Times New Roman" w:cs="Times New Roman"/>
          <w:sz w:val="24"/>
          <w:szCs w:val="24"/>
          <w:lang w:val="en-US"/>
        </w:rPr>
        <w:t>°</w:t>
      </w:r>
      <w:r w:rsidR="00D4578D" w:rsidRPr="003C38BE">
        <w:rPr>
          <w:rFonts w:ascii="Times New Roman" w:hAnsi="Times New Roman" w:cs="Times New Roman"/>
          <w:sz w:val="24"/>
        </w:rPr>
        <w:t>N).</w:t>
      </w:r>
      <w:r w:rsidR="009A5A87" w:rsidRPr="003C38BE">
        <w:rPr>
          <w:rFonts w:ascii="Times New Roman" w:hAnsi="Times New Roman" w:cs="Times New Roman"/>
          <w:sz w:val="24"/>
        </w:rPr>
        <w:t xml:space="preserve"> The</w:t>
      </w:r>
      <w:r w:rsidR="00735EF7" w:rsidRPr="003C38BE">
        <w:rPr>
          <w:rFonts w:ascii="Times New Roman" w:hAnsi="Times New Roman" w:cs="Times New Roman"/>
          <w:sz w:val="24"/>
        </w:rPr>
        <w:t xml:space="preserve"> once</w:t>
      </w:r>
      <w:r w:rsidR="009275A9" w:rsidRPr="003C38BE">
        <w:rPr>
          <w:rFonts w:ascii="Times New Roman" w:hAnsi="Times New Roman" w:cs="Times New Roman"/>
          <w:sz w:val="24"/>
        </w:rPr>
        <w:t>-</w:t>
      </w:r>
      <w:r w:rsidR="00735EF7" w:rsidRPr="003C38BE">
        <w:rPr>
          <w:rFonts w:ascii="Times New Roman" w:hAnsi="Times New Roman" w:cs="Times New Roman"/>
          <w:sz w:val="24"/>
        </w:rPr>
        <w:t>a</w:t>
      </w:r>
      <w:r w:rsidR="009275A9" w:rsidRPr="003C38BE">
        <w:rPr>
          <w:rFonts w:ascii="Times New Roman" w:hAnsi="Times New Roman" w:cs="Times New Roman"/>
          <w:sz w:val="24"/>
        </w:rPr>
        <w:t>-</w:t>
      </w:r>
      <w:r w:rsidR="00735EF7" w:rsidRPr="003C38BE">
        <w:rPr>
          <w:rFonts w:ascii="Times New Roman" w:hAnsi="Times New Roman" w:cs="Times New Roman"/>
          <w:sz w:val="24"/>
        </w:rPr>
        <w:t>week</w:t>
      </w:r>
      <w:r w:rsidR="009A5A87" w:rsidRPr="003C38BE">
        <w:rPr>
          <w:rFonts w:ascii="Times New Roman" w:hAnsi="Times New Roman" w:cs="Times New Roman"/>
          <w:sz w:val="24"/>
        </w:rPr>
        <w:t xml:space="preserve"> frequency of exposures during the maintenance phase</w:t>
      </w:r>
      <w:r w:rsidR="00735EF7" w:rsidRPr="003C38BE">
        <w:rPr>
          <w:rFonts w:ascii="Times New Roman" w:hAnsi="Times New Roman" w:cs="Times New Roman"/>
          <w:sz w:val="24"/>
        </w:rPr>
        <w:t xml:space="preserve"> </w:t>
      </w:r>
      <w:r w:rsidR="009A5A87" w:rsidRPr="003C38BE">
        <w:rPr>
          <w:rFonts w:ascii="Times New Roman" w:hAnsi="Times New Roman" w:cs="Times New Roman"/>
          <w:sz w:val="24"/>
        </w:rPr>
        <w:t xml:space="preserve">was chosen based on pilot investigations that showed it maintained </w:t>
      </w:r>
      <w:r w:rsidR="009A5A87" w:rsidRPr="003C38BE">
        <w:rPr>
          <w:rFonts w:ascii="Times New Roman" w:hAnsi="Times New Roman" w:cs="Times New Roman"/>
          <w:sz w:val="24"/>
          <w:szCs w:val="24"/>
        </w:rPr>
        <w:t xml:space="preserve">serum 25(OH)D </w:t>
      </w:r>
      <w:r w:rsidR="009A5A87" w:rsidRPr="003C38BE">
        <w:rPr>
          <w:rFonts w:ascii="Times New Roman" w:hAnsi="Times New Roman" w:cs="Times New Roman"/>
          <w:sz w:val="24"/>
          <w:szCs w:val="24"/>
          <w:lang w:val="en-US"/>
        </w:rPr>
        <w:t>≥</w:t>
      </w:r>
      <w:r w:rsidR="009A5A87" w:rsidRPr="003C38BE">
        <w:rPr>
          <w:rFonts w:ascii="Times New Roman" w:hAnsi="Times New Roman" w:cs="Times New Roman"/>
          <w:sz w:val="24"/>
          <w:szCs w:val="24"/>
        </w:rPr>
        <w:t xml:space="preserve">50 </w:t>
      </w:r>
      <w:proofErr w:type="spellStart"/>
      <w:r w:rsidR="009A5A87" w:rsidRPr="003C38BE">
        <w:rPr>
          <w:rFonts w:ascii="Times New Roman" w:hAnsi="Times New Roman" w:cs="Times New Roman"/>
          <w:sz w:val="24"/>
          <w:szCs w:val="24"/>
          <w:lang w:val="en-US"/>
        </w:rPr>
        <w:t>nmol</w:t>
      </w:r>
      <w:r w:rsidR="009A5A87" w:rsidRPr="003C38BE">
        <w:rPr>
          <w:rFonts w:ascii="Times New Roman" w:hAnsi="Times New Roman" w:cs="Times New Roman"/>
          <w:sz w:val="24"/>
          <w:szCs w:val="18"/>
          <w:shd w:val="clear" w:color="auto" w:fill="FFFFFF"/>
          <w:lang w:val="en-US"/>
        </w:rPr>
        <w:t>·</w:t>
      </w:r>
      <w:r w:rsidR="009A5A87" w:rsidRPr="003C38BE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9A5A87" w:rsidRPr="003C38B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proofErr w:type="spellEnd"/>
      <w:r w:rsidR="009A5A87" w:rsidRPr="003C38BE">
        <w:rPr>
          <w:rFonts w:ascii="Times New Roman" w:hAnsi="Times New Roman" w:cs="Times New Roman"/>
          <w:sz w:val="24"/>
        </w:rPr>
        <w:t>.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048D2" w:rsidRPr="003C38BE">
        <w:rPr>
          <w:rFonts w:ascii="Times New Roman" w:hAnsi="Times New Roman" w:cs="Times New Roman"/>
          <w:iCs/>
          <w:sz w:val="24"/>
          <w:szCs w:val="24"/>
        </w:rPr>
        <w:t>Identical looking i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>rradiation cabinets</w:t>
      </w:r>
      <w:r w:rsidR="00923E14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>were used to expose</w:t>
      </w:r>
      <w:r w:rsidR="00FC1262" w:rsidRPr="003C38BE">
        <w:rPr>
          <w:rFonts w:ascii="Times New Roman" w:hAnsi="Times New Roman" w:cs="Times New Roman"/>
          <w:iCs/>
          <w:sz w:val="24"/>
          <w:szCs w:val="24"/>
        </w:rPr>
        <w:t xml:space="preserve"> placebo </w:t>
      </w:r>
      <w:proofErr w:type="spellStart"/>
      <w:r w:rsidR="00EA5BD8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EA5BD8" w:rsidRPr="003C38BE">
        <w:rPr>
          <w:rFonts w:ascii="Times New Roman" w:hAnsi="Times New Roman" w:cs="Times New Roman"/>
          <w:iCs/>
          <w:sz w:val="24"/>
          <w:szCs w:val="24"/>
        </w:rPr>
        <w:t xml:space="preserve"> participants to placebo </w:t>
      </w:r>
      <w:proofErr w:type="spellStart"/>
      <w:r w:rsidR="001E3FE5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EA5BD8" w:rsidRPr="003C38BE">
        <w:rPr>
          <w:rFonts w:ascii="Times New Roman" w:hAnsi="Times New Roman" w:cs="Times New Roman"/>
          <w:iCs/>
          <w:sz w:val="24"/>
          <w:szCs w:val="24"/>
        </w:rPr>
        <w:t>, w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>ith</w:t>
      </w:r>
      <w:r w:rsidR="00FB7279" w:rsidRPr="003C38BE">
        <w:rPr>
          <w:rFonts w:ascii="Times New Roman" w:hAnsi="Times New Roman" w:cs="Times New Roman"/>
          <w:iCs/>
          <w:sz w:val="24"/>
          <w:szCs w:val="24"/>
        </w:rPr>
        <w:t xml:space="preserve"> the transmission of </w:t>
      </w:r>
      <w:r w:rsidR="004655BD" w:rsidRPr="003C38BE">
        <w:rPr>
          <w:rFonts w:ascii="Times New Roman" w:hAnsi="Times New Roman" w:cs="Times New Roman"/>
          <w:iCs/>
          <w:sz w:val="24"/>
          <w:szCs w:val="24"/>
        </w:rPr>
        <w:t xml:space="preserve">99.9% of </w:t>
      </w:r>
      <w:r w:rsidR="00FB7279" w:rsidRPr="003C38BE">
        <w:rPr>
          <w:rFonts w:ascii="Times New Roman" w:hAnsi="Times New Roman" w:cs="Times New Roman"/>
          <w:iCs/>
          <w:sz w:val="24"/>
          <w:szCs w:val="24"/>
        </w:rPr>
        <w:t>ultraviolet radiation (</w:t>
      </w:r>
      <w:proofErr w:type="spellStart"/>
      <w:r w:rsidR="00FB7279" w:rsidRPr="003C38BE">
        <w:rPr>
          <w:rFonts w:ascii="Times New Roman" w:hAnsi="Times New Roman" w:cs="Times New Roman"/>
          <w:iCs/>
          <w:sz w:val="24"/>
          <w:szCs w:val="24"/>
        </w:rPr>
        <w:t>UVR</w:t>
      </w:r>
      <w:proofErr w:type="spellEnd"/>
      <w:r w:rsidR="00FB7279" w:rsidRPr="003C38BE">
        <w:rPr>
          <w:rFonts w:ascii="Times New Roman" w:hAnsi="Times New Roman" w:cs="Times New Roman"/>
          <w:iCs/>
          <w:sz w:val="24"/>
          <w:szCs w:val="24"/>
        </w:rPr>
        <w:t xml:space="preserve">) prevented by covering the fluorescent tubes with 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 xml:space="preserve">transparent </w:t>
      </w:r>
      <w:proofErr w:type="spellStart"/>
      <w:r w:rsidR="001B6B12" w:rsidRPr="003C38BE">
        <w:rPr>
          <w:rFonts w:ascii="Times New Roman" w:hAnsi="Times New Roman" w:cs="Times New Roman"/>
          <w:iCs/>
          <w:sz w:val="24"/>
          <w:szCs w:val="24"/>
        </w:rPr>
        <w:t>UVR</w:t>
      </w:r>
      <w:proofErr w:type="spellEnd"/>
      <w:r w:rsidR="001B6B12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A5BD8" w:rsidRPr="003C38BE">
        <w:rPr>
          <w:rFonts w:ascii="Times New Roman" w:hAnsi="Times New Roman" w:cs="Times New Roman"/>
          <w:iCs/>
          <w:sz w:val="24"/>
          <w:szCs w:val="24"/>
        </w:rPr>
        <w:t>blocking film</w:t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6)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D4578D" w:rsidRPr="003C38BE">
        <w:rPr>
          <w:rFonts w:ascii="Times New Roman" w:hAnsi="Times New Roman" w:cs="Times New Roman"/>
          <w:iCs/>
          <w:sz w:val="24"/>
          <w:szCs w:val="24"/>
        </w:rPr>
        <w:t xml:space="preserve"> A constant </w:t>
      </w:r>
      <w:proofErr w:type="spellStart"/>
      <w:r w:rsidR="00D4578D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D4578D" w:rsidRPr="003C38BE">
        <w:rPr>
          <w:rFonts w:ascii="Times New Roman" w:hAnsi="Times New Roman" w:cs="Times New Roman"/>
          <w:iCs/>
          <w:sz w:val="24"/>
          <w:szCs w:val="24"/>
        </w:rPr>
        <w:t xml:space="preserve"> dose was </w:t>
      </w:r>
      <w:r w:rsidR="004655BD" w:rsidRPr="003C38BE">
        <w:rPr>
          <w:rFonts w:ascii="Times New Roman" w:hAnsi="Times New Roman" w:cs="Times New Roman"/>
          <w:iCs/>
          <w:sz w:val="24"/>
          <w:szCs w:val="24"/>
        </w:rPr>
        <w:t xml:space="preserve">maintained during the study, as described previously </w:t>
      </w:r>
      <w:r w:rsidR="004655BD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4655BD" w:rsidRPr="003C38BE">
        <w:rPr>
          <w:rFonts w:ascii="Times New Roman" w:hAnsi="Times New Roman" w:cs="Times New Roman"/>
          <w:iCs/>
          <w:sz w:val="24"/>
          <w:szCs w:val="24"/>
        </w:rPr>
      </w:r>
      <w:r w:rsidR="004655BD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6)</w:t>
      </w:r>
      <w:r w:rsidR="004655BD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4655BD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 xml:space="preserve"> The duration</w:t>
      </w:r>
      <w:r w:rsidR="00271F6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>of</w:t>
      </w:r>
      <w:r w:rsidR="001B2A7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F138B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7F138B" w:rsidRPr="003C38BE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FC1262" w:rsidRPr="003C38BE">
        <w:rPr>
          <w:rFonts w:ascii="Times New Roman" w:hAnsi="Times New Roman" w:cs="Times New Roman"/>
          <w:iCs/>
          <w:sz w:val="24"/>
          <w:szCs w:val="24"/>
        </w:rPr>
        <w:t xml:space="preserve">placebo </w:t>
      </w:r>
      <w:proofErr w:type="spellStart"/>
      <w:r w:rsidR="007F138B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7F138B" w:rsidRPr="003C38BE">
        <w:rPr>
          <w:rFonts w:ascii="Times New Roman" w:hAnsi="Times New Roman" w:cs="Times New Roman"/>
          <w:iCs/>
          <w:sz w:val="24"/>
          <w:szCs w:val="24"/>
        </w:rPr>
        <w:t xml:space="preserve"> exposure</w:t>
      </w:r>
      <w:r w:rsidR="007E36E6" w:rsidRPr="003C38BE">
        <w:rPr>
          <w:rFonts w:ascii="Times New Roman" w:hAnsi="Times New Roman" w:cs="Times New Roman"/>
          <w:iCs/>
          <w:sz w:val="24"/>
          <w:szCs w:val="24"/>
        </w:rPr>
        <w:t>s</w:t>
      </w:r>
      <w:r w:rsidR="00271F66" w:rsidRPr="003C38BE">
        <w:rPr>
          <w:rFonts w:ascii="Times New Roman" w:hAnsi="Times New Roman" w:cs="Times New Roman"/>
          <w:iCs/>
          <w:sz w:val="24"/>
          <w:szCs w:val="24"/>
        </w:rPr>
        <w:t xml:space="preserve"> (mean 222 ± 23 s)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 xml:space="preserve"> w</w:t>
      </w:r>
      <w:r w:rsidR="007E36E6" w:rsidRPr="003C38BE">
        <w:rPr>
          <w:rFonts w:ascii="Times New Roman" w:hAnsi="Times New Roman" w:cs="Times New Roman"/>
          <w:iCs/>
          <w:sz w:val="24"/>
          <w:szCs w:val="24"/>
        </w:rPr>
        <w:t>ere</w:t>
      </w:r>
      <w:r w:rsidR="005B6198" w:rsidRPr="003C38BE">
        <w:rPr>
          <w:rFonts w:ascii="Times New Roman" w:hAnsi="Times New Roman" w:cs="Times New Roman"/>
          <w:iCs/>
          <w:sz w:val="24"/>
          <w:szCs w:val="24"/>
        </w:rPr>
        <w:t xml:space="preserve"> controlled by </w:t>
      </w:r>
      <w:r w:rsidR="003C7EFA" w:rsidRPr="003C38BE">
        <w:rPr>
          <w:rFonts w:ascii="Times New Roman" w:hAnsi="Times New Roman" w:cs="Times New Roman"/>
          <w:iCs/>
          <w:sz w:val="24"/>
          <w:szCs w:val="24"/>
        </w:rPr>
        <w:t>investigators and</w:t>
      </w:r>
      <w:r w:rsidR="00271F66" w:rsidRPr="003C38BE">
        <w:rPr>
          <w:rFonts w:ascii="Times New Roman" w:hAnsi="Times New Roman" w:cs="Times New Roman"/>
          <w:iCs/>
          <w:sz w:val="24"/>
          <w:szCs w:val="24"/>
        </w:rPr>
        <w:t xml:space="preserve"> w</w:t>
      </w:r>
      <w:r w:rsidR="007E36E6" w:rsidRPr="003C38BE">
        <w:rPr>
          <w:rFonts w:ascii="Times New Roman" w:hAnsi="Times New Roman" w:cs="Times New Roman"/>
          <w:iCs/>
          <w:sz w:val="24"/>
          <w:szCs w:val="24"/>
        </w:rPr>
        <w:t>ere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5B6198" w:rsidRPr="003C38BE">
        <w:rPr>
          <w:rFonts w:ascii="Times New Roman" w:hAnsi="Times New Roman" w:cs="Times New Roman"/>
          <w:iCs/>
          <w:sz w:val="24"/>
          <w:szCs w:val="24"/>
        </w:rPr>
        <w:t>the same for both groups</w:t>
      </w:r>
      <w:r w:rsidR="007F138B" w:rsidRPr="003C38BE">
        <w:rPr>
          <w:rFonts w:ascii="Times New Roman" w:hAnsi="Times New Roman" w:cs="Times New Roman"/>
          <w:iCs/>
          <w:sz w:val="24"/>
          <w:szCs w:val="24"/>
        </w:rPr>
        <w:t>.</w:t>
      </w:r>
    </w:p>
    <w:p w14:paraId="47723904" w14:textId="5D051DFD" w:rsidR="007F138B" w:rsidRPr="003C38BE" w:rsidRDefault="007F138B" w:rsidP="006844AE">
      <w:pPr>
        <w:spacing w:before="240" w:after="0" w:line="480" w:lineRule="auto"/>
        <w:rPr>
          <w:rFonts w:ascii="Times New Roman" w:hAnsi="Times New Roman" w:cs="Times New Roman"/>
          <w:i/>
          <w:sz w:val="24"/>
          <w:szCs w:val="24"/>
          <w:vertAlign w:val="subscript"/>
        </w:rPr>
      </w:pPr>
      <w:r w:rsidRPr="003C38BE">
        <w:rPr>
          <w:rFonts w:ascii="Times New Roman" w:hAnsi="Times New Roman" w:cs="Times New Roman"/>
          <w:i/>
          <w:sz w:val="24"/>
          <w:szCs w:val="24"/>
        </w:rPr>
        <w:t xml:space="preserve">Oral vitamin </w:t>
      </w:r>
      <w:proofErr w:type="spellStart"/>
      <w:r w:rsidRPr="003C38BE">
        <w:rPr>
          <w:rFonts w:ascii="Times New Roman" w:hAnsi="Times New Roman" w:cs="Times New Roman"/>
          <w:i/>
          <w:sz w:val="24"/>
          <w:szCs w:val="24"/>
        </w:rPr>
        <w:t>D</w:t>
      </w:r>
      <w:r w:rsidRPr="003C38BE">
        <w:rPr>
          <w:rFonts w:ascii="Times New Roman" w:hAnsi="Times New Roman" w:cs="Times New Roman"/>
          <w:i/>
          <w:sz w:val="24"/>
          <w:szCs w:val="24"/>
          <w:vertAlign w:val="subscript"/>
        </w:rPr>
        <w:t>3</w:t>
      </w:r>
      <w:proofErr w:type="spellEnd"/>
    </w:p>
    <w:p w14:paraId="39C8AEEC" w14:textId="4E3F1815" w:rsidR="001A763E" w:rsidRPr="003C38BE" w:rsidRDefault="005B6198" w:rsidP="006844AE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 xml:space="preserve">An oral vitamin </w:t>
      </w:r>
      <w:proofErr w:type="spellStart"/>
      <w:r w:rsidRPr="003C38BE">
        <w:rPr>
          <w:rFonts w:ascii="Times New Roman" w:hAnsi="Times New Roman" w:cs="Times New Roman"/>
          <w:iCs/>
          <w:sz w:val="24"/>
          <w:szCs w:val="24"/>
        </w:rPr>
        <w:t>D</w:t>
      </w:r>
      <w:r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iCs/>
          <w:sz w:val="24"/>
          <w:szCs w:val="24"/>
        </w:rPr>
        <w:t xml:space="preserve"> capsule was consumed once</w:t>
      </w:r>
      <w:r w:rsidR="003D477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iCs/>
          <w:sz w:val="24"/>
          <w:szCs w:val="24"/>
        </w:rPr>
        <w:t>a</w:t>
      </w:r>
      <w:r w:rsidR="003D477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iCs/>
          <w:sz w:val="24"/>
          <w:szCs w:val="24"/>
        </w:rPr>
        <w:t>day</w:t>
      </w:r>
      <w:r w:rsidR="00616633" w:rsidRPr="003C38BE">
        <w:rPr>
          <w:rFonts w:ascii="Times New Roman" w:hAnsi="Times New Roman" w:cs="Times New Roman"/>
          <w:iCs/>
          <w:sz w:val="24"/>
          <w:szCs w:val="24"/>
        </w:rPr>
        <w:t xml:space="preserve"> for 12 weeks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by participants a</w:t>
      </w:r>
      <w:r w:rsidR="003048D2" w:rsidRPr="003C38BE">
        <w:rPr>
          <w:rFonts w:ascii="Times New Roman" w:hAnsi="Times New Roman" w:cs="Times New Roman"/>
          <w:iCs/>
          <w:sz w:val="24"/>
          <w:szCs w:val="24"/>
        </w:rPr>
        <w:t>llocated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to the </w:t>
      </w:r>
      <w:r w:rsidR="00AB6136" w:rsidRPr="003C38BE">
        <w:rPr>
          <w:rFonts w:ascii="Times New Roman" w:hAnsi="Times New Roman" w:cs="Times New Roman"/>
          <w:sz w:val="24"/>
          <w:szCs w:val="24"/>
        </w:rPr>
        <w:t xml:space="preserve">oral vitamin </w:t>
      </w:r>
      <w:proofErr w:type="spellStart"/>
      <w:r w:rsidR="00AB6136" w:rsidRPr="003C38BE">
        <w:rPr>
          <w:rFonts w:ascii="Times New Roman" w:hAnsi="Times New Roman" w:cs="Times New Roman"/>
          <w:sz w:val="24"/>
          <w:szCs w:val="24"/>
        </w:rPr>
        <w:t>D</w:t>
      </w:r>
      <w:r w:rsidR="00AB6136"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iCs/>
          <w:sz w:val="24"/>
          <w:szCs w:val="24"/>
        </w:rPr>
        <w:t xml:space="preserve"> intervention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 (Pure Encapsulations, Sudbury, Massachusetts, USA)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. A 1000 </w:t>
      </w:r>
      <w:proofErr w:type="spellStart"/>
      <w:r w:rsidRPr="003C38BE">
        <w:rPr>
          <w:rFonts w:ascii="Times New Roman" w:hAnsi="Times New Roman" w:cs="Times New Roman"/>
          <w:iCs/>
          <w:sz w:val="24"/>
          <w:szCs w:val="24"/>
        </w:rPr>
        <w:t>IU</w:t>
      </w:r>
      <w:r w:rsidRPr="003C38BE">
        <w:rPr>
          <w:rFonts w:ascii="Times New Roman" w:hAnsi="Times New Roman" w:cs="Times New Roman"/>
          <w:sz w:val="24"/>
          <w:szCs w:val="24"/>
        </w:rPr>
        <w:t>∙d</w:t>
      </w:r>
      <w:r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dose was consumed during the </w:t>
      </w:r>
      <w:r w:rsidRPr="003C38BE">
        <w:rPr>
          <w:rFonts w:ascii="Times New Roman" w:hAnsi="Times New Roman" w:cs="Times New Roman"/>
          <w:iCs/>
          <w:sz w:val="24"/>
          <w:szCs w:val="24"/>
        </w:rPr>
        <w:t>4</w:t>
      </w:r>
      <w:r w:rsidR="004A4D48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Pr="003C38BE">
        <w:rPr>
          <w:rFonts w:ascii="Times New Roman" w:hAnsi="Times New Roman" w:cs="Times New Roman"/>
          <w:iCs/>
          <w:sz w:val="24"/>
          <w:szCs w:val="24"/>
        </w:rPr>
        <w:t>week restoration phase and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 a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400 </w:t>
      </w:r>
      <w:proofErr w:type="spellStart"/>
      <w:r w:rsidRPr="003C38BE">
        <w:rPr>
          <w:rFonts w:ascii="Times New Roman" w:hAnsi="Times New Roman" w:cs="Times New Roman"/>
          <w:iCs/>
          <w:sz w:val="24"/>
          <w:szCs w:val="24"/>
        </w:rPr>
        <w:t>IU</w:t>
      </w:r>
      <w:r w:rsidRPr="003C38BE">
        <w:rPr>
          <w:rFonts w:ascii="Times New Roman" w:hAnsi="Times New Roman" w:cs="Times New Roman"/>
          <w:sz w:val="24"/>
          <w:szCs w:val="24"/>
        </w:rPr>
        <w:t>∙d</w:t>
      </w:r>
      <w:r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dose</w:t>
      </w:r>
      <w:r w:rsidR="0040401D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40401D" w:rsidRPr="003C38BE">
        <w:rPr>
          <w:rFonts w:ascii="Times New Roman" w:hAnsi="Times New Roman" w:cs="Times New Roman"/>
          <w:sz w:val="24"/>
          <w:szCs w:val="24"/>
        </w:rPr>
        <w:lastRenderedPageBreak/>
        <w:t>was consumed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during the subsequent 8</w:t>
      </w:r>
      <w:r w:rsidR="004A4D48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Pr="003C38BE">
        <w:rPr>
          <w:rFonts w:ascii="Times New Roman" w:hAnsi="Times New Roman" w:cs="Times New Roman"/>
          <w:iCs/>
          <w:sz w:val="24"/>
          <w:szCs w:val="24"/>
        </w:rPr>
        <w:t>week maintenance phase, as described previously</w:t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3C38BE">
        <w:rPr>
          <w:rFonts w:ascii="Times New Roman" w:hAnsi="Times New Roman" w:cs="Times New Roman"/>
          <w:iCs/>
          <w:sz w:val="24"/>
          <w:szCs w:val="24"/>
        </w:rPr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6)</w:t>
      </w:r>
      <w:r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050EC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60FBA" w:rsidRPr="003C38BE">
        <w:rPr>
          <w:rFonts w:ascii="Times New Roman" w:hAnsi="Times New Roman" w:cs="Times New Roman"/>
          <w:sz w:val="24"/>
          <w:szCs w:val="24"/>
        </w:rPr>
        <w:t>The restoration phase dose was chosen based on published predictive modelling for achieving</w:t>
      </w:r>
      <w:r w:rsidR="003C294A" w:rsidRPr="003C38BE">
        <w:rPr>
          <w:rFonts w:ascii="Times New Roman" w:hAnsi="Times New Roman" w:cs="Times New Roman"/>
          <w:sz w:val="24"/>
          <w:szCs w:val="24"/>
        </w:rPr>
        <w:t xml:space="preserve"> vitamin D sufficiency</w:t>
      </w:r>
      <w:r w:rsidR="00B050EC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0C61A3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obWFuPC9BdXRob3I+PFllYXI+MjAwODwvWWVhcj48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obWFuPC9BdXRob3I+PFllYXI+MjAwODwvWWVhcj48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sz w:val="24"/>
          <w:szCs w:val="24"/>
        </w:rPr>
      </w:r>
      <w:r w:rsidR="00593025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0C61A3" w:rsidRPr="003C38BE">
        <w:rPr>
          <w:rFonts w:ascii="Times New Roman" w:hAnsi="Times New Roman" w:cs="Times New Roman"/>
          <w:sz w:val="24"/>
          <w:szCs w:val="24"/>
        </w:rPr>
      </w:r>
      <w:r w:rsidR="000C61A3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38)</w:t>
      </w:r>
      <w:r w:rsidR="000C61A3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0C61A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760FBA" w:rsidRPr="003C38BE">
        <w:rPr>
          <w:rFonts w:ascii="Times New Roman" w:hAnsi="Times New Roman" w:cs="Times New Roman"/>
          <w:sz w:val="24"/>
          <w:szCs w:val="24"/>
        </w:rPr>
        <w:t xml:space="preserve">and pilot investigations showed it achieved similar serum 25(OH)D concentrations to </w:t>
      </w:r>
      <w:proofErr w:type="spellStart"/>
      <w:r w:rsidR="00760FBA" w:rsidRPr="003C38BE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="00760FBA" w:rsidRPr="003C38BE">
        <w:rPr>
          <w:rFonts w:ascii="Times New Roman" w:hAnsi="Times New Roman" w:cs="Times New Roman"/>
          <w:sz w:val="24"/>
        </w:rPr>
        <w:t>. The maintenance phase dose was chosen based on</w:t>
      </w:r>
      <w:r w:rsidR="00FE4EF2" w:rsidRPr="003C38BE">
        <w:rPr>
          <w:rFonts w:ascii="Times New Roman" w:hAnsi="Times New Roman" w:cs="Times New Roman"/>
          <w:sz w:val="24"/>
        </w:rPr>
        <w:t xml:space="preserve"> </w:t>
      </w:r>
      <w:r w:rsidR="000C61A3" w:rsidRPr="003C38BE">
        <w:rPr>
          <w:rFonts w:ascii="Times New Roman" w:hAnsi="Times New Roman" w:cs="Times New Roman"/>
          <w:sz w:val="24"/>
        </w:rPr>
        <w:t>daily recommendation</w:t>
      </w:r>
      <w:r w:rsidR="00FE4EF2" w:rsidRPr="003C38BE">
        <w:rPr>
          <w:rFonts w:ascii="Times New Roman" w:hAnsi="Times New Roman" w:cs="Times New Roman"/>
          <w:sz w:val="24"/>
        </w:rPr>
        <w:t>s</w:t>
      </w:r>
      <w:r w:rsidR="000C61A3" w:rsidRPr="003C38BE">
        <w:rPr>
          <w:rFonts w:ascii="Times New Roman" w:hAnsi="Times New Roman" w:cs="Times New Roman"/>
          <w:sz w:val="24"/>
        </w:rPr>
        <w:t xml:space="preserve"> for </w:t>
      </w:r>
      <w:r w:rsidR="00760FBA" w:rsidRPr="003C38BE">
        <w:rPr>
          <w:rFonts w:ascii="Times New Roman" w:hAnsi="Times New Roman" w:cs="Times New Roman"/>
          <w:sz w:val="24"/>
        </w:rPr>
        <w:t>vitamin</w:t>
      </w:r>
      <w:r w:rsidR="000C61A3" w:rsidRPr="003C38B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C61A3" w:rsidRPr="003C38BE">
        <w:rPr>
          <w:rFonts w:ascii="Times New Roman" w:hAnsi="Times New Roman" w:cs="Times New Roman"/>
          <w:sz w:val="24"/>
        </w:rPr>
        <w:t>D</w:t>
      </w:r>
      <w:r w:rsidR="000C61A3" w:rsidRPr="003C38BE">
        <w:rPr>
          <w:rFonts w:ascii="Times New Roman" w:hAnsi="Times New Roman" w:cs="Times New Roman"/>
          <w:sz w:val="24"/>
          <w:vertAlign w:val="subscript"/>
        </w:rPr>
        <w:t>3</w:t>
      </w:r>
      <w:proofErr w:type="spellEnd"/>
      <w:r w:rsidR="000C61A3" w:rsidRPr="003C38BE">
        <w:rPr>
          <w:rFonts w:ascii="Times New Roman" w:hAnsi="Times New Roman" w:cs="Times New Roman"/>
          <w:sz w:val="24"/>
        </w:rPr>
        <w:t xml:space="preserve"> intake</w:t>
      </w:r>
      <w:r w:rsidR="00B050EC" w:rsidRPr="003C38BE">
        <w:rPr>
          <w:rFonts w:ascii="Times New Roman" w:hAnsi="Times New Roman" w:cs="Times New Roman"/>
          <w:sz w:val="24"/>
        </w:rPr>
        <w:t xml:space="preserve"> </w:t>
      </w:r>
      <w:r w:rsidR="00966DF8" w:rsidRPr="003C38BE">
        <w:rPr>
          <w:rFonts w:ascii="Times New Roman" w:hAnsi="Times New Roman" w:cs="Times New Roman"/>
          <w:sz w:val="24"/>
        </w:rPr>
        <w:fldChar w:fldCharType="begin"/>
      </w:r>
      <w:r w:rsidR="00593025" w:rsidRPr="003C38BE">
        <w:rPr>
          <w:rFonts w:ascii="Times New Roman" w:hAnsi="Times New Roman" w:cs="Times New Roman"/>
          <w:sz w:val="24"/>
        </w:rPr>
        <w:instrText xml:space="preserve"> ADDIN EN.CITE &lt;EndNote&gt;&lt;Cite&gt;&lt;Author&gt;Institute of Medicine&lt;/Author&gt;&lt;Year&gt;2011&lt;/Year&gt;&lt;RecNum&gt;892&lt;/RecNum&gt;&lt;DisplayText&gt;&lt;style face="superscript"&gt;(2, 39)&lt;/style&gt;&lt;/DisplayText&gt;&lt;record&gt;&lt;rec-number&gt;892&lt;/rec-number&gt;&lt;foreign-keys&gt;&lt;key app="EN" db-id="sstew5s2g50tt6e2ppgpszf92x9ffatafdxe" timestamp="1647600197"&gt;892&lt;/key&gt;&lt;/foreign-keys&gt;&lt;ref-type name="Book"&gt;6&lt;/ref-type&gt;&lt;contributors&gt;&lt;authors&gt;&lt;author&gt;Institute of Medicine,&lt;/author&gt;&lt;/authors&gt;&lt;/contributors&gt;&lt;titles&gt;&lt;title&gt;Dietary reference intakes for calcium and vitamin D.&lt;/title&gt;&lt;/titles&gt;&lt;dates&gt;&lt;year&gt;2011&lt;/year&gt;&lt;/dates&gt;&lt;pub-location&gt;Washington, D.C.&lt;/pub-location&gt;&lt;publisher&gt;The National Academies Press&lt;/publisher&gt;&lt;urls&gt;&lt;/urls&gt;&lt;/record&gt;&lt;/Cite&gt;&lt;Cite&gt;&lt;Author&gt;Scientific Advisory Committee on Nutrition&lt;/Author&gt;&lt;Year&gt;2016&lt;/Year&gt;&lt;RecNum&gt;549&lt;/RecNum&gt;&lt;record&gt;&lt;rec-number&gt;549&lt;/rec-number&gt;&lt;foreign-keys&gt;&lt;key app="EN" db-id="sstew5s2g50tt6e2ppgpszf92x9ffatafdxe" timestamp="1481891654"&gt;549&lt;/key&gt;&lt;/foreign-keys&gt;&lt;ref-type name="Book"&gt;6&lt;/ref-type&gt;&lt;contributors&gt;&lt;authors&gt;&lt;author&gt;Scientific Advisory Committee on Nutrition,&lt;/author&gt;&lt;/authors&gt;&lt;/contributors&gt;&lt;titles&gt;&lt;title&gt;Vitamin D and health&lt;/title&gt;&lt;/titles&gt;&lt;pages&gt;140&lt;/pages&gt;&lt;section&gt;1-140&lt;/section&gt;&lt;dates&gt;&lt;year&gt;2016&lt;/year&gt;&lt;/dates&gt;&lt;pub-location&gt;London&lt;/pub-location&gt;&lt;publisher&gt;Public Health England&lt;/publisher&gt;&lt;urls&gt;&lt;related-urls&gt;&lt;url&gt;https://assets.publishing.service.gov.uk/government/uploads/system/uploads/attachment_data/file/537616/SACN_Vitamin_D_and_Health_report.pdf&lt;/url&gt;&lt;/related-urls&gt;&lt;/urls&gt;&lt;/record&gt;&lt;/Cite&gt;&lt;/EndNote&gt;</w:instrText>
      </w:r>
      <w:r w:rsidR="00966DF8" w:rsidRPr="003C38BE">
        <w:rPr>
          <w:rFonts w:ascii="Times New Roman" w:hAnsi="Times New Roman" w:cs="Times New Roman"/>
          <w:sz w:val="24"/>
        </w:rPr>
        <w:fldChar w:fldCharType="separate"/>
      </w:r>
      <w:r w:rsidR="00593025" w:rsidRPr="003C38BE">
        <w:rPr>
          <w:rFonts w:ascii="Times New Roman" w:hAnsi="Times New Roman" w:cs="Times New Roman"/>
          <w:noProof/>
          <w:sz w:val="24"/>
          <w:vertAlign w:val="superscript"/>
        </w:rPr>
        <w:t>(2, 39)</w:t>
      </w:r>
      <w:r w:rsidR="00966DF8" w:rsidRPr="003C38BE">
        <w:rPr>
          <w:rFonts w:ascii="Times New Roman" w:hAnsi="Times New Roman" w:cs="Times New Roman"/>
          <w:sz w:val="24"/>
        </w:rPr>
        <w:fldChar w:fldCharType="end"/>
      </w:r>
      <w:r w:rsidR="00B050EC" w:rsidRPr="003C38BE">
        <w:rPr>
          <w:rFonts w:ascii="Times New Roman" w:hAnsi="Times New Roman" w:cs="Times New Roman"/>
          <w:sz w:val="24"/>
        </w:rPr>
        <w:t>,</w:t>
      </w:r>
      <w:r w:rsidR="00966DF8" w:rsidRPr="003C38BE">
        <w:rPr>
          <w:rFonts w:ascii="Times New Roman" w:hAnsi="Times New Roman" w:cs="Times New Roman"/>
          <w:sz w:val="24"/>
        </w:rPr>
        <w:t xml:space="preserve"> </w:t>
      </w:r>
      <w:r w:rsidR="00760FBA" w:rsidRPr="003C38BE">
        <w:rPr>
          <w:rFonts w:ascii="Times New Roman" w:hAnsi="Times New Roman" w:cs="Times New Roman"/>
          <w:sz w:val="24"/>
        </w:rPr>
        <w:t xml:space="preserve">and pilot investigations that showed it maintained </w:t>
      </w:r>
      <w:r w:rsidR="00760FBA" w:rsidRPr="003C38BE">
        <w:rPr>
          <w:rFonts w:ascii="Times New Roman" w:hAnsi="Times New Roman" w:cs="Times New Roman"/>
          <w:sz w:val="24"/>
          <w:szCs w:val="24"/>
        </w:rPr>
        <w:t xml:space="preserve">serum 25(OH)D </w:t>
      </w:r>
      <w:r w:rsidR="00760FBA" w:rsidRPr="003C38BE">
        <w:rPr>
          <w:rFonts w:ascii="Times New Roman" w:hAnsi="Times New Roman" w:cs="Times New Roman"/>
          <w:sz w:val="24"/>
          <w:szCs w:val="24"/>
          <w:lang w:val="en-US"/>
        </w:rPr>
        <w:t>≥</w:t>
      </w:r>
      <w:r w:rsidR="00760FBA" w:rsidRPr="003C38BE">
        <w:rPr>
          <w:rFonts w:ascii="Times New Roman" w:hAnsi="Times New Roman" w:cs="Times New Roman"/>
          <w:sz w:val="24"/>
          <w:szCs w:val="24"/>
        </w:rPr>
        <w:t xml:space="preserve">50 </w:t>
      </w:r>
      <w:proofErr w:type="spellStart"/>
      <w:r w:rsidR="00760FBA" w:rsidRPr="003C38BE">
        <w:rPr>
          <w:rFonts w:ascii="Times New Roman" w:hAnsi="Times New Roman" w:cs="Times New Roman"/>
          <w:sz w:val="24"/>
          <w:szCs w:val="24"/>
          <w:lang w:val="en-US"/>
        </w:rPr>
        <w:t>nmol</w:t>
      </w:r>
      <w:r w:rsidR="00760FBA" w:rsidRPr="003C38BE">
        <w:rPr>
          <w:rFonts w:ascii="Times New Roman" w:hAnsi="Times New Roman" w:cs="Times New Roman"/>
          <w:sz w:val="24"/>
          <w:szCs w:val="18"/>
          <w:shd w:val="clear" w:color="auto" w:fill="FFFFFF"/>
          <w:lang w:val="en-US"/>
        </w:rPr>
        <w:t>·</w:t>
      </w:r>
      <w:r w:rsidR="00760FBA" w:rsidRPr="003C38BE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760FBA" w:rsidRPr="003C38B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proofErr w:type="spellEnd"/>
      <w:r w:rsidR="00760FBA" w:rsidRPr="003C38BE">
        <w:rPr>
          <w:rFonts w:ascii="Times New Roman" w:hAnsi="Times New Roman" w:cs="Times New Roman"/>
          <w:sz w:val="24"/>
        </w:rPr>
        <w:t xml:space="preserve">. 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>An identical</w:t>
      </w:r>
      <w:r w:rsidR="00EC7CCC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>looking cellulose placebo capsule was consumed once</w:t>
      </w:r>
      <w:r w:rsidR="003D477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>a</w:t>
      </w:r>
      <w:r w:rsidR="003D477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>day for 12 weeks by</w:t>
      </w:r>
      <w:r w:rsidR="003048D2" w:rsidRPr="003C38BE">
        <w:rPr>
          <w:rFonts w:ascii="Times New Roman" w:hAnsi="Times New Roman" w:cs="Times New Roman"/>
          <w:iCs/>
          <w:sz w:val="24"/>
          <w:szCs w:val="24"/>
        </w:rPr>
        <w:t xml:space="preserve"> participants allocated to the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B6136" w:rsidRPr="003C38BE">
        <w:rPr>
          <w:rFonts w:ascii="Times New Roman" w:hAnsi="Times New Roman" w:cs="Times New Roman"/>
          <w:iCs/>
          <w:sz w:val="24"/>
          <w:szCs w:val="24"/>
        </w:rPr>
        <w:t>oral placebo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048D2" w:rsidRPr="003C38BE">
        <w:rPr>
          <w:rFonts w:ascii="Times New Roman" w:hAnsi="Times New Roman" w:cs="Times New Roman"/>
          <w:iCs/>
          <w:sz w:val="24"/>
          <w:szCs w:val="24"/>
        </w:rPr>
        <w:t xml:space="preserve">group 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(Almac Group, County Armagh, UK). Independent analysis found the 1000 and 400 IU capsules contained 1090 and 460 IU vitamin </w:t>
      </w:r>
      <w:proofErr w:type="spellStart"/>
      <w:r w:rsidR="0040401D" w:rsidRPr="003C38BE">
        <w:rPr>
          <w:rFonts w:ascii="Times New Roman" w:hAnsi="Times New Roman" w:cs="Times New Roman"/>
          <w:iCs/>
          <w:sz w:val="24"/>
          <w:szCs w:val="24"/>
        </w:rPr>
        <w:t>D</w:t>
      </w:r>
      <w:r w:rsidR="0040401D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3</w:t>
      </w:r>
      <w:proofErr w:type="spellEnd"/>
      <w:r w:rsidR="0040401D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="00616633" w:rsidRPr="003C38BE">
        <w:rPr>
          <w:rFonts w:ascii="Times New Roman" w:hAnsi="Times New Roman" w:cs="Times New Roman"/>
          <w:iCs/>
          <w:sz w:val="24"/>
          <w:szCs w:val="24"/>
        </w:rPr>
        <w:t xml:space="preserve"> respectively,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 and confirmed the placebo capsules did not contain vitamin D (NSF International Laboratories, Ann Arbor, Michigan, USA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6844AE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40401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6A3AC6EE" w14:textId="24B5DB8B" w:rsidR="002E36AD" w:rsidRPr="003C38BE" w:rsidRDefault="00D8041B" w:rsidP="00ED5E5D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C38BE">
        <w:rPr>
          <w:rFonts w:ascii="Times New Roman" w:hAnsi="Times New Roman" w:cs="Times New Roman"/>
          <w:i/>
          <w:sz w:val="24"/>
          <w:szCs w:val="24"/>
        </w:rPr>
        <w:t>Lower body o</w:t>
      </w:r>
      <w:r w:rsidR="00A27401" w:rsidRPr="003C38BE">
        <w:rPr>
          <w:rFonts w:ascii="Times New Roman" w:hAnsi="Times New Roman" w:cs="Times New Roman"/>
          <w:i/>
          <w:sz w:val="24"/>
          <w:szCs w:val="24"/>
        </w:rPr>
        <w:t>veruse m</w:t>
      </w:r>
      <w:r w:rsidR="002E36AD" w:rsidRPr="003C38BE">
        <w:rPr>
          <w:rFonts w:ascii="Times New Roman" w:hAnsi="Times New Roman" w:cs="Times New Roman"/>
          <w:i/>
          <w:sz w:val="24"/>
          <w:szCs w:val="24"/>
        </w:rPr>
        <w:t>usculoskeletal injury</w:t>
      </w:r>
    </w:p>
    <w:p w14:paraId="7D985CF0" w14:textId="3764B30D" w:rsidR="00023338" w:rsidRPr="003C38BE" w:rsidRDefault="00D8041B" w:rsidP="006844AE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 xml:space="preserve">Injuries reported </w:t>
      </w:r>
      <w:r w:rsidR="00DE7502" w:rsidRPr="003C38BE">
        <w:rPr>
          <w:rFonts w:ascii="Times New Roman" w:hAnsi="Times New Roman" w:cs="Times New Roman"/>
          <w:iCs/>
          <w:sz w:val="24"/>
          <w:szCs w:val="24"/>
        </w:rPr>
        <w:t xml:space="preserve">by participants </w:t>
      </w:r>
      <w:r w:rsidRPr="003C38BE">
        <w:rPr>
          <w:rFonts w:ascii="Times New Roman" w:hAnsi="Times New Roman" w:cs="Times New Roman"/>
          <w:iCs/>
          <w:sz w:val="24"/>
          <w:szCs w:val="24"/>
        </w:rPr>
        <w:t>to their military medical centre during</w:t>
      </w:r>
      <w:r w:rsidR="00477745" w:rsidRPr="003C38BE">
        <w:rPr>
          <w:rFonts w:ascii="Times New Roman" w:hAnsi="Times New Roman" w:cs="Times New Roman"/>
          <w:iCs/>
          <w:sz w:val="24"/>
          <w:szCs w:val="24"/>
        </w:rPr>
        <w:t xml:space="preserve"> 6 months of</w:t>
      </w:r>
      <w:r w:rsidR="00A85095" w:rsidRPr="003C38BE">
        <w:rPr>
          <w:rFonts w:ascii="Times New Roman" w:hAnsi="Times New Roman" w:cs="Times New Roman"/>
          <w:iCs/>
          <w:sz w:val="24"/>
          <w:szCs w:val="24"/>
        </w:rPr>
        <w:t xml:space="preserve"> initial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6A4A8B" w:rsidRPr="003C38BE">
        <w:rPr>
          <w:rFonts w:ascii="Times New Roman" w:hAnsi="Times New Roman" w:cs="Times New Roman"/>
          <w:iCs/>
          <w:sz w:val="24"/>
          <w:szCs w:val="24"/>
        </w:rPr>
        <w:t>military training</w:t>
      </w:r>
      <w:r w:rsidR="00DE7502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="00425519" w:rsidRPr="003C38BE">
        <w:rPr>
          <w:rFonts w:ascii="Times New Roman" w:hAnsi="Times New Roman" w:cs="Times New Roman"/>
          <w:iCs/>
          <w:sz w:val="24"/>
          <w:szCs w:val="24"/>
        </w:rPr>
        <w:t xml:space="preserve"> and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iCs/>
          <w:sz w:val="24"/>
          <w:szCs w:val="24"/>
        </w:rPr>
        <w:t>subsequent</w:t>
      </w:r>
      <w:r w:rsidR="00477745" w:rsidRPr="003C38BE">
        <w:rPr>
          <w:rFonts w:ascii="Times New Roman" w:hAnsi="Times New Roman" w:cs="Times New Roman"/>
          <w:iCs/>
          <w:sz w:val="24"/>
          <w:szCs w:val="24"/>
        </w:rPr>
        <w:t xml:space="preserve"> 3 years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A1EFB" w:rsidRPr="003C38BE">
        <w:rPr>
          <w:rFonts w:ascii="Times New Roman" w:hAnsi="Times New Roman" w:cs="Times New Roman"/>
          <w:iCs/>
          <w:sz w:val="24"/>
          <w:szCs w:val="24"/>
        </w:rPr>
        <w:t>of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 xml:space="preserve"> military</w:t>
      </w:r>
      <w:r w:rsidR="00EA1EFB" w:rsidRPr="003C38BE">
        <w:rPr>
          <w:rFonts w:ascii="Times New Roman" w:hAnsi="Times New Roman" w:cs="Times New Roman"/>
          <w:iCs/>
          <w:sz w:val="24"/>
          <w:szCs w:val="24"/>
        </w:rPr>
        <w:t xml:space="preserve"> service</w:t>
      </w:r>
      <w:r w:rsidR="00DE7502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="002E36AD" w:rsidRPr="003C38BE">
        <w:rPr>
          <w:rFonts w:ascii="Times New Roman" w:hAnsi="Times New Roman" w:cs="Times New Roman"/>
          <w:iCs/>
          <w:sz w:val="24"/>
          <w:szCs w:val="24"/>
        </w:rPr>
        <w:t xml:space="preserve"> w</w:t>
      </w:r>
      <w:r w:rsidR="00560936" w:rsidRPr="003C38BE">
        <w:rPr>
          <w:rFonts w:ascii="Times New Roman" w:hAnsi="Times New Roman" w:cs="Times New Roman"/>
          <w:iCs/>
          <w:sz w:val="24"/>
          <w:szCs w:val="24"/>
        </w:rPr>
        <w:t>ere</w:t>
      </w:r>
      <w:r w:rsidR="002E36AD" w:rsidRPr="003C38BE">
        <w:rPr>
          <w:rFonts w:ascii="Times New Roman" w:hAnsi="Times New Roman" w:cs="Times New Roman"/>
          <w:iCs/>
          <w:sz w:val="24"/>
          <w:szCs w:val="24"/>
        </w:rPr>
        <w:t xml:space="preserve"> diagnosed</w:t>
      </w:r>
      <w:r w:rsidR="000E686D" w:rsidRPr="003C38BE">
        <w:rPr>
          <w:rFonts w:ascii="Times New Roman" w:hAnsi="Times New Roman" w:cs="Times New Roman"/>
          <w:iCs/>
          <w:sz w:val="24"/>
          <w:szCs w:val="24"/>
        </w:rPr>
        <w:t xml:space="preserve"> by clinicians</w:t>
      </w:r>
      <w:r w:rsidR="002E36AD" w:rsidRPr="003C38BE">
        <w:rPr>
          <w:rFonts w:ascii="Times New Roman" w:hAnsi="Times New Roman" w:cs="Times New Roman"/>
          <w:iCs/>
          <w:sz w:val="24"/>
          <w:szCs w:val="24"/>
        </w:rPr>
        <w:t xml:space="preserve"> and recorded in</w:t>
      </w:r>
      <w:r w:rsidR="00560936" w:rsidRPr="003C38BE">
        <w:rPr>
          <w:rFonts w:ascii="Times New Roman" w:hAnsi="Times New Roman" w:cs="Times New Roman"/>
          <w:iCs/>
          <w:sz w:val="24"/>
          <w:szCs w:val="24"/>
        </w:rPr>
        <w:t xml:space="preserve"> their</w:t>
      </w:r>
      <w:r w:rsidR="002E36AD" w:rsidRPr="003C38BE">
        <w:rPr>
          <w:rFonts w:ascii="Times New Roman" w:hAnsi="Times New Roman" w:cs="Times New Roman"/>
          <w:iCs/>
          <w:sz w:val="24"/>
          <w:szCs w:val="24"/>
        </w:rPr>
        <w:t xml:space="preserve"> medical records.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 xml:space="preserve"> Defence General Practitioners and physiotherapists diagnosed injuries by taking detailed histories, conducting physical examinations, and referring </w:t>
      </w:r>
      <w:r w:rsidR="00084D59" w:rsidRPr="003C38BE">
        <w:rPr>
          <w:rFonts w:ascii="Times New Roman" w:hAnsi="Times New Roman" w:cs="Times New Roman"/>
          <w:iCs/>
          <w:sz w:val="24"/>
          <w:szCs w:val="24"/>
        </w:rPr>
        <w:t>participants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 xml:space="preserve"> for imaging and further investigations, where necessary (</w:t>
      </w:r>
      <w:r w:rsidR="00023338" w:rsidRPr="003C38BE">
        <w:rPr>
          <w:rFonts w:ascii="Times New Roman" w:hAnsi="Times New Roman" w:cs="Times New Roman"/>
          <w:i/>
          <w:sz w:val="24"/>
          <w:szCs w:val="24"/>
        </w:rPr>
        <w:t>e.g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>., magnetic resonance imaging, X-ray).</w:t>
      </w:r>
      <w:r w:rsidR="002E36A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155259" w:rsidRPr="003C38BE">
        <w:rPr>
          <w:rFonts w:ascii="Times New Roman" w:hAnsi="Times New Roman" w:cs="Times New Roman"/>
          <w:iCs/>
          <w:sz w:val="24"/>
          <w:szCs w:val="24"/>
        </w:rPr>
        <w:t xml:space="preserve">For all </w:t>
      </w:r>
      <w:r w:rsidR="009E73BB" w:rsidRPr="003C38BE">
        <w:rPr>
          <w:rFonts w:ascii="Times New Roman" w:hAnsi="Times New Roman" w:cs="Times New Roman"/>
          <w:iCs/>
          <w:sz w:val="24"/>
          <w:szCs w:val="24"/>
        </w:rPr>
        <w:t xml:space="preserve">lower body </w:t>
      </w:r>
      <w:r w:rsidR="00155259" w:rsidRPr="003C38BE">
        <w:rPr>
          <w:rFonts w:ascii="Times New Roman" w:hAnsi="Times New Roman" w:cs="Times New Roman"/>
          <w:iCs/>
          <w:sz w:val="24"/>
          <w:szCs w:val="24"/>
        </w:rPr>
        <w:t>overuse musculoskeletal</w:t>
      </w:r>
      <w:r w:rsidR="008462F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155259" w:rsidRPr="003C38BE">
        <w:rPr>
          <w:rFonts w:ascii="Times New Roman" w:hAnsi="Times New Roman" w:cs="Times New Roman"/>
          <w:iCs/>
          <w:sz w:val="24"/>
          <w:szCs w:val="24"/>
        </w:rPr>
        <w:t>injuries, t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>he diagnosis</w:t>
      </w:r>
      <w:r w:rsidR="00C97516" w:rsidRPr="003C38BE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>date of diagnosis, and</w:t>
      </w:r>
      <w:r w:rsidR="00B17610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 xml:space="preserve">number of </w:t>
      </w:r>
      <w:r w:rsidR="008D335F" w:rsidRPr="003C38BE">
        <w:rPr>
          <w:rFonts w:ascii="Times New Roman" w:hAnsi="Times New Roman" w:cs="Times New Roman"/>
          <w:iCs/>
          <w:sz w:val="24"/>
          <w:szCs w:val="24"/>
        </w:rPr>
        <w:t xml:space="preserve">lost 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>training</w:t>
      </w:r>
      <w:r w:rsidR="008D335F" w:rsidRPr="003C38BE">
        <w:rPr>
          <w:rFonts w:ascii="Times New Roman" w:hAnsi="Times New Roman" w:cs="Times New Roman"/>
          <w:iCs/>
          <w:sz w:val="24"/>
          <w:szCs w:val="24"/>
        </w:rPr>
        <w:t xml:space="preserve"> or </w:t>
      </w:r>
      <w:r w:rsidR="00DD23C2" w:rsidRPr="003C38BE">
        <w:rPr>
          <w:rFonts w:ascii="Times New Roman" w:hAnsi="Times New Roman" w:cs="Times New Roman"/>
          <w:iCs/>
          <w:sz w:val="24"/>
          <w:szCs w:val="24"/>
        </w:rPr>
        <w:t xml:space="preserve">reduced duty </w:t>
      </w:r>
      <w:r w:rsidR="00084D59" w:rsidRPr="003C38BE">
        <w:rPr>
          <w:rFonts w:ascii="Times New Roman" w:hAnsi="Times New Roman" w:cs="Times New Roman"/>
          <w:iCs/>
          <w:sz w:val="24"/>
          <w:szCs w:val="24"/>
        </w:rPr>
        <w:t>days</w:t>
      </w:r>
      <w:r w:rsidR="00DD23C2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B17610" w:rsidRPr="003C38BE">
        <w:rPr>
          <w:rFonts w:ascii="Times New Roman" w:hAnsi="Times New Roman" w:cs="Times New Roman"/>
          <w:iCs/>
          <w:sz w:val="24"/>
          <w:szCs w:val="24"/>
        </w:rPr>
        <w:t xml:space="preserve">were 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>retrieved fro</w:t>
      </w:r>
      <w:r w:rsidR="007E36E6" w:rsidRPr="003C38BE">
        <w:rPr>
          <w:rFonts w:ascii="Times New Roman" w:hAnsi="Times New Roman" w:cs="Times New Roman"/>
          <w:iCs/>
          <w:sz w:val="24"/>
          <w:szCs w:val="24"/>
        </w:rPr>
        <w:t>m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 xml:space="preserve"> medical records by a </w:t>
      </w:r>
      <w:r w:rsidR="000E686D" w:rsidRPr="003C38BE">
        <w:rPr>
          <w:rFonts w:ascii="Times New Roman" w:hAnsi="Times New Roman" w:cs="Times New Roman"/>
          <w:iCs/>
          <w:sz w:val="24"/>
          <w:szCs w:val="24"/>
        </w:rPr>
        <w:t>physician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84D59" w:rsidRPr="003C38BE">
        <w:rPr>
          <w:rFonts w:ascii="Times New Roman" w:hAnsi="Times New Roman" w:cs="Times New Roman"/>
          <w:iCs/>
          <w:sz w:val="24"/>
          <w:szCs w:val="24"/>
        </w:rPr>
        <w:t>independent of</w:t>
      </w:r>
      <w:r w:rsidR="007D1C84" w:rsidRPr="003C38BE">
        <w:rPr>
          <w:rFonts w:ascii="Times New Roman" w:hAnsi="Times New Roman" w:cs="Times New Roman"/>
          <w:iCs/>
          <w:sz w:val="24"/>
          <w:szCs w:val="24"/>
        </w:rPr>
        <w:t xml:space="preserve"> the</w:t>
      </w:r>
      <w:r w:rsidR="00ED5E5D" w:rsidRPr="003C38BE">
        <w:rPr>
          <w:rFonts w:ascii="Times New Roman" w:hAnsi="Times New Roman" w:cs="Times New Roman"/>
          <w:iCs/>
          <w:sz w:val="24"/>
          <w:szCs w:val="24"/>
        </w:rPr>
        <w:t>ir</w:t>
      </w:r>
      <w:r w:rsidR="00324806" w:rsidRPr="003C38BE">
        <w:rPr>
          <w:rFonts w:ascii="Times New Roman" w:hAnsi="Times New Roman" w:cs="Times New Roman"/>
          <w:iCs/>
          <w:sz w:val="24"/>
          <w:szCs w:val="24"/>
        </w:rPr>
        <w:t xml:space="preserve"> clinical 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>care and</w:t>
      </w:r>
      <w:r w:rsidR="00110592" w:rsidRPr="003C38BE">
        <w:rPr>
          <w:rFonts w:ascii="Times New Roman" w:hAnsi="Times New Roman" w:cs="Times New Roman"/>
          <w:iCs/>
          <w:sz w:val="24"/>
          <w:szCs w:val="24"/>
        </w:rPr>
        <w:t xml:space="preserve"> blinded to their allocated intervention group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>. Overuse musculoskeletal injuries were defined as pain, inflammation, or a functional disorder that involved joints, muscles, tendons, ligaments, and associated connective tissues, with the mechanism of injury a result of use over time, rather than a traumatic event</w:t>
      </w:r>
      <w:r w:rsidR="00084D59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TaGFybWE8L0F1dGhvcj48WWVhcj4yMDE1PC9ZZWFyPjxS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</w:fldData>
        </w:fldChar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TaGFybWE8L0F1dGhvcj48WWVhcj4yMDE1PC9ZZWFyPjxS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</w:fldData>
        </w:fldChar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</w:r>
      <w:r w:rsidR="00E6793C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6793C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2)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 xml:space="preserve"> (</w:t>
      </w:r>
      <w:r w:rsidR="00023338" w:rsidRPr="003C38BE">
        <w:rPr>
          <w:rFonts w:ascii="Times New Roman" w:hAnsi="Times New Roman" w:cs="Times New Roman"/>
          <w:i/>
          <w:sz w:val="24"/>
          <w:szCs w:val="24"/>
        </w:rPr>
        <w:t>e.g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>., plantar fasciitis, Achilles tendinopathy, patellar tendinitis, iliotibial band syndrome). Bone stress injuries</w:t>
      </w:r>
      <w:r w:rsidR="00767B99" w:rsidRPr="003C38BE">
        <w:rPr>
          <w:rFonts w:ascii="Times New Roman" w:hAnsi="Times New Roman" w:cs="Times New Roman"/>
          <w:iCs/>
          <w:sz w:val="24"/>
          <w:szCs w:val="24"/>
        </w:rPr>
        <w:t xml:space="preserve"> were included</w:t>
      </w:r>
      <w:r w:rsidR="00B2300F" w:rsidRPr="003C38BE">
        <w:rPr>
          <w:rFonts w:ascii="Times New Roman" w:hAnsi="Times New Roman" w:cs="Times New Roman"/>
          <w:iCs/>
          <w:sz w:val="24"/>
          <w:szCs w:val="24"/>
        </w:rPr>
        <w:t xml:space="preserve"> as a type of</w:t>
      </w:r>
      <w:r w:rsidR="00767B99" w:rsidRPr="003C38BE">
        <w:rPr>
          <w:rFonts w:ascii="Times New Roman" w:hAnsi="Times New Roman" w:cs="Times New Roman"/>
          <w:iCs/>
          <w:sz w:val="24"/>
          <w:szCs w:val="24"/>
        </w:rPr>
        <w:t xml:space="preserve"> overuse </w:t>
      </w:r>
      <w:r w:rsidR="00767B99" w:rsidRPr="003C38BE">
        <w:rPr>
          <w:rFonts w:ascii="Times New Roman" w:hAnsi="Times New Roman" w:cs="Times New Roman"/>
          <w:iCs/>
          <w:sz w:val="24"/>
          <w:szCs w:val="24"/>
        </w:rPr>
        <w:lastRenderedPageBreak/>
        <w:t>musculoskeletal injur</w:t>
      </w:r>
      <w:r w:rsidR="009D040E" w:rsidRPr="003C38BE">
        <w:rPr>
          <w:rFonts w:ascii="Times New Roman" w:hAnsi="Times New Roman" w:cs="Times New Roman"/>
          <w:iCs/>
          <w:sz w:val="24"/>
          <w:szCs w:val="24"/>
        </w:rPr>
        <w:t>y</w:t>
      </w:r>
      <w:r w:rsidR="00767B99" w:rsidRPr="003C38BE">
        <w:rPr>
          <w:rFonts w:ascii="Times New Roman" w:hAnsi="Times New Roman" w:cs="Times New Roman"/>
          <w:iCs/>
          <w:sz w:val="24"/>
          <w:szCs w:val="24"/>
        </w:rPr>
        <w:t>. Bone stress injuries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 xml:space="preserve"> encompass the spectrum of overuse injuries caused by microdamage accumulation in bone, frequently referred to as stress reactions and stress fractures</w:t>
      </w:r>
      <w:r w:rsidR="00084D59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Ib2VuaWc8L0F1dGhvcj48WWVhcj4yMDIyPC9ZZWFyPjxS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Ib2VuaWc8L0F1dGhvcj48WWVhcj4yMDIyPC9ZZWFyPjxS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40)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 xml:space="preserve"> (</w:t>
      </w:r>
      <w:r w:rsidR="00023338" w:rsidRPr="003C38BE">
        <w:rPr>
          <w:rFonts w:ascii="Times New Roman" w:hAnsi="Times New Roman" w:cs="Times New Roman"/>
          <w:i/>
          <w:sz w:val="24"/>
          <w:szCs w:val="24"/>
        </w:rPr>
        <w:t>e.g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>., medial tibial stress syndrome, femoral, tibial, calcaneal, and metatarsal stress fractures).</w:t>
      </w:r>
      <w:r w:rsidR="00C92609" w:rsidRPr="003C38BE">
        <w:rPr>
          <w:rFonts w:ascii="Times New Roman" w:hAnsi="Times New Roman" w:cs="Times New Roman"/>
          <w:iCs/>
          <w:sz w:val="24"/>
          <w:szCs w:val="24"/>
        </w:rPr>
        <w:t xml:space="preserve"> Injuries sustained during the first 4 weeks of initial military training (vitamin D restoration phase) were </w:t>
      </w:r>
      <w:r w:rsidR="000E2EB9" w:rsidRPr="003C38BE">
        <w:rPr>
          <w:rFonts w:ascii="Times New Roman" w:hAnsi="Times New Roman" w:cs="Times New Roman"/>
          <w:iCs/>
          <w:sz w:val="24"/>
          <w:szCs w:val="24"/>
        </w:rPr>
        <w:t xml:space="preserve">excluded from </w:t>
      </w:r>
      <w:r w:rsidR="00AE44AF" w:rsidRPr="003C38BE">
        <w:rPr>
          <w:rFonts w:ascii="Times New Roman" w:hAnsi="Times New Roman" w:cs="Times New Roman"/>
          <w:iCs/>
          <w:sz w:val="24"/>
          <w:szCs w:val="24"/>
        </w:rPr>
        <w:t>analyses</w:t>
      </w:r>
      <w:r w:rsidR="00C92609" w:rsidRPr="003C38BE">
        <w:rPr>
          <w:rFonts w:ascii="Times New Roman" w:hAnsi="Times New Roman" w:cs="Times New Roman"/>
          <w:iCs/>
          <w:sz w:val="24"/>
          <w:szCs w:val="24"/>
        </w:rPr>
        <w:t xml:space="preserve"> to control for latency.</w:t>
      </w:r>
    </w:p>
    <w:p w14:paraId="6F964E69" w14:textId="6B8D0EC0" w:rsidR="00557E1D" w:rsidRPr="003C38BE" w:rsidRDefault="00EF2F25" w:rsidP="00557E1D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>During training, th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>e number of lost training days</w:t>
      </w:r>
      <w:r w:rsidR="00621590" w:rsidRPr="003C38BE">
        <w:rPr>
          <w:rFonts w:ascii="Times New Roman" w:hAnsi="Times New Roman" w:cs="Times New Roman"/>
          <w:iCs/>
          <w:sz w:val="24"/>
          <w:szCs w:val="24"/>
        </w:rPr>
        <w:t xml:space="preserve"> due to </w:t>
      </w:r>
      <w:r w:rsidRPr="003C38BE">
        <w:rPr>
          <w:rFonts w:ascii="Times New Roman" w:hAnsi="Times New Roman" w:cs="Times New Roman"/>
          <w:iCs/>
          <w:sz w:val="24"/>
          <w:szCs w:val="24"/>
        </w:rPr>
        <w:t>each lower body overuse musculoskeletal injury</w:t>
      </w:r>
      <w:r w:rsidR="00023338" w:rsidRPr="003C38BE">
        <w:rPr>
          <w:rFonts w:ascii="Times New Roman" w:hAnsi="Times New Roman" w:cs="Times New Roman"/>
          <w:iCs/>
          <w:sz w:val="24"/>
          <w:szCs w:val="24"/>
        </w:rPr>
        <w:t xml:space="preserve"> was counted until a participant either returned to full training in their original platoon or were transferred to another platoon to complete missed training, physical rehabilitation, or for discharge from the Army.</w:t>
      </w:r>
      <w:r w:rsidR="00730161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2648B2" w:rsidRPr="003C38BE">
        <w:rPr>
          <w:rFonts w:ascii="Times New Roman" w:hAnsi="Times New Roman" w:cs="Times New Roman"/>
          <w:iCs/>
          <w:sz w:val="24"/>
          <w:szCs w:val="24"/>
        </w:rPr>
        <w:t xml:space="preserve">The outcome of training was categorised as either a first-time pass; </w:t>
      </w:r>
      <w:r w:rsidR="00064E65" w:rsidRPr="003C38BE">
        <w:rPr>
          <w:rFonts w:ascii="Times New Roman" w:hAnsi="Times New Roman" w:cs="Times New Roman"/>
          <w:iCs/>
          <w:sz w:val="24"/>
          <w:szCs w:val="24"/>
        </w:rPr>
        <w:t xml:space="preserve">a </w:t>
      </w:r>
      <w:r w:rsidR="00730161" w:rsidRPr="003C38BE">
        <w:rPr>
          <w:rFonts w:ascii="Times New Roman" w:hAnsi="Times New Roman" w:cs="Times New Roman"/>
          <w:iCs/>
          <w:sz w:val="24"/>
          <w:szCs w:val="24"/>
        </w:rPr>
        <w:t xml:space="preserve">pass following </w:t>
      </w:r>
      <w:r w:rsidR="002648B2" w:rsidRPr="003C38BE">
        <w:rPr>
          <w:rFonts w:ascii="Times New Roman" w:hAnsi="Times New Roman" w:cs="Times New Roman"/>
          <w:iCs/>
          <w:sz w:val="24"/>
          <w:szCs w:val="24"/>
        </w:rPr>
        <w:t>physical rehabilitation; medical discharge due to musculoskeletal injury</w:t>
      </w:r>
      <w:r w:rsidR="00514362" w:rsidRPr="003C38BE">
        <w:rPr>
          <w:rFonts w:ascii="Times New Roman" w:hAnsi="Times New Roman" w:cs="Times New Roman"/>
          <w:iCs/>
          <w:sz w:val="24"/>
          <w:szCs w:val="24"/>
        </w:rPr>
        <w:t>;</w:t>
      </w:r>
      <w:r w:rsidR="002648B2" w:rsidRPr="003C38BE">
        <w:rPr>
          <w:rFonts w:ascii="Times New Roman" w:hAnsi="Times New Roman" w:cs="Times New Roman"/>
          <w:iCs/>
          <w:sz w:val="24"/>
          <w:szCs w:val="24"/>
        </w:rPr>
        <w:t xml:space="preserve"> medical discharge not due to musculoskeletal injury; or</w:t>
      </w:r>
      <w:r w:rsidR="00730161" w:rsidRPr="003C38BE">
        <w:rPr>
          <w:rFonts w:ascii="Times New Roman" w:hAnsi="Times New Roman" w:cs="Times New Roman"/>
          <w:iCs/>
          <w:sz w:val="24"/>
          <w:szCs w:val="24"/>
        </w:rPr>
        <w:t xml:space="preserve"> discharge</w:t>
      </w:r>
      <w:r w:rsidR="002648B2" w:rsidRPr="003C38BE">
        <w:rPr>
          <w:rFonts w:ascii="Times New Roman" w:hAnsi="Times New Roman" w:cs="Times New Roman"/>
          <w:iCs/>
          <w:sz w:val="24"/>
          <w:szCs w:val="24"/>
        </w:rPr>
        <w:t xml:space="preserve"> for non-medical reasons.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After training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the number of </w:t>
      </w:r>
      <w:r w:rsidR="00DD23C2" w:rsidRPr="003C38BE">
        <w:rPr>
          <w:rFonts w:ascii="Times New Roman" w:hAnsi="Times New Roman" w:cs="Times New Roman"/>
          <w:iCs/>
          <w:sz w:val="24"/>
          <w:szCs w:val="24"/>
        </w:rPr>
        <w:t xml:space="preserve">reduced duty 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>days</w:t>
      </w:r>
      <w:r w:rsidR="00704B1D" w:rsidRPr="003C38BE">
        <w:rPr>
          <w:rFonts w:ascii="Times New Roman" w:hAnsi="Times New Roman" w:cs="Times New Roman"/>
          <w:iCs/>
          <w:sz w:val="24"/>
          <w:szCs w:val="24"/>
        </w:rPr>
        <w:t xml:space="preserve"> whilst serving in the military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due to each lower body overuse musculoskeletal injury was counted.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 xml:space="preserve"> Three</w:t>
      </w:r>
      <w:r w:rsidR="00064E65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>and</w:t>
      </w:r>
      <w:r w:rsidR="00064E65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>a</w:t>
      </w:r>
      <w:r w:rsidR="00064E65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AB5161" w:rsidRPr="003C38BE">
        <w:rPr>
          <w:rFonts w:ascii="Times New Roman" w:hAnsi="Times New Roman" w:cs="Times New Roman"/>
          <w:iCs/>
          <w:sz w:val="24"/>
          <w:szCs w:val="24"/>
        </w:rPr>
        <w:t>half years after commencing the study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>, participants were categorised as</w:t>
      </w:r>
      <w:r w:rsidR="00514362" w:rsidRPr="003C38BE">
        <w:rPr>
          <w:rFonts w:ascii="Times New Roman" w:hAnsi="Times New Roman" w:cs="Times New Roman"/>
          <w:iCs/>
          <w:sz w:val="24"/>
          <w:szCs w:val="24"/>
        </w:rPr>
        <w:t xml:space="preserve"> being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 xml:space="preserve"> either</w:t>
      </w:r>
      <w:r w:rsidR="00D70496" w:rsidRPr="003C38BE">
        <w:rPr>
          <w:rFonts w:ascii="Times New Roman" w:hAnsi="Times New Roman" w:cs="Times New Roman"/>
          <w:iCs/>
          <w:sz w:val="24"/>
          <w:szCs w:val="24"/>
        </w:rPr>
        <w:t xml:space="preserve"> current</w:t>
      </w:r>
      <w:r w:rsidR="0007180F" w:rsidRPr="003C38BE">
        <w:rPr>
          <w:rFonts w:ascii="Times New Roman" w:hAnsi="Times New Roman" w:cs="Times New Roman"/>
          <w:iCs/>
          <w:sz w:val="24"/>
          <w:szCs w:val="24"/>
        </w:rPr>
        <w:t xml:space="preserve"> serving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F1260" w:rsidRPr="003C38BE">
        <w:rPr>
          <w:rFonts w:ascii="Times New Roman" w:hAnsi="Times New Roman" w:cs="Times New Roman"/>
          <w:iCs/>
          <w:sz w:val="24"/>
          <w:szCs w:val="24"/>
        </w:rPr>
        <w:t>i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 xml:space="preserve">nfantry personnel; </w:t>
      </w:r>
      <w:r w:rsidR="00D70496" w:rsidRPr="003C38BE">
        <w:rPr>
          <w:rFonts w:ascii="Times New Roman" w:hAnsi="Times New Roman" w:cs="Times New Roman"/>
          <w:iCs/>
          <w:sz w:val="24"/>
          <w:szCs w:val="24"/>
        </w:rPr>
        <w:t>current</w:t>
      </w:r>
      <w:r w:rsidR="0007180F" w:rsidRPr="003C38BE">
        <w:rPr>
          <w:rFonts w:ascii="Times New Roman" w:hAnsi="Times New Roman" w:cs="Times New Roman"/>
          <w:iCs/>
          <w:sz w:val="24"/>
          <w:szCs w:val="24"/>
        </w:rPr>
        <w:t xml:space="preserve"> serving</w:t>
      </w:r>
      <w:r w:rsidR="00D7049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>non-</w:t>
      </w:r>
      <w:r w:rsidR="007F1260" w:rsidRPr="003C38BE">
        <w:rPr>
          <w:rFonts w:ascii="Times New Roman" w:hAnsi="Times New Roman" w:cs="Times New Roman"/>
          <w:iCs/>
          <w:sz w:val="24"/>
          <w:szCs w:val="24"/>
        </w:rPr>
        <w:t>i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>nfantry personnel; medical</w:t>
      </w:r>
      <w:r w:rsidR="00D70496" w:rsidRPr="003C38BE">
        <w:rPr>
          <w:rFonts w:ascii="Times New Roman" w:hAnsi="Times New Roman" w:cs="Times New Roman"/>
          <w:iCs/>
          <w:sz w:val="24"/>
          <w:szCs w:val="24"/>
        </w:rPr>
        <w:t>ly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 xml:space="preserve"> discharged</w:t>
      </w:r>
      <w:r w:rsidR="00084D59" w:rsidRPr="003C38BE">
        <w:rPr>
          <w:rFonts w:ascii="Times New Roman" w:hAnsi="Times New Roman" w:cs="Times New Roman"/>
          <w:iCs/>
          <w:sz w:val="24"/>
          <w:szCs w:val="24"/>
        </w:rPr>
        <w:t xml:space="preserve"> from the Army</w:t>
      </w:r>
      <w:r w:rsidR="000207D6" w:rsidRPr="003C38BE">
        <w:rPr>
          <w:rFonts w:ascii="Times New Roman" w:hAnsi="Times New Roman" w:cs="Times New Roman"/>
          <w:iCs/>
          <w:sz w:val="24"/>
          <w:szCs w:val="24"/>
        </w:rPr>
        <w:t xml:space="preserve"> due to musculoskeletal injury; medically discharged not due to musculoskeletal injury; or discharged for non-medical reasons.</w:t>
      </w:r>
      <w:r w:rsidR="00B94433" w:rsidRPr="003C38BE">
        <w:rPr>
          <w:rFonts w:ascii="Times New Roman" w:hAnsi="Times New Roman" w:cs="Times New Roman"/>
          <w:iCs/>
          <w:sz w:val="24"/>
          <w:szCs w:val="24"/>
        </w:rPr>
        <w:t xml:space="preserve"> Lost training days</w:t>
      </w:r>
      <w:r w:rsidR="00342B65" w:rsidRPr="003C38BE">
        <w:rPr>
          <w:rFonts w:ascii="Times New Roman" w:hAnsi="Times New Roman" w:cs="Times New Roman"/>
          <w:iCs/>
          <w:sz w:val="24"/>
          <w:szCs w:val="24"/>
        </w:rPr>
        <w:t xml:space="preserve"> due to injuries sustained</w:t>
      </w:r>
      <w:r w:rsidR="00B94433" w:rsidRPr="003C38BE">
        <w:rPr>
          <w:rFonts w:ascii="Times New Roman" w:hAnsi="Times New Roman" w:cs="Times New Roman"/>
          <w:iCs/>
          <w:sz w:val="24"/>
          <w:szCs w:val="24"/>
        </w:rPr>
        <w:t xml:space="preserve"> during the first 4 weeks of initial military training (vitamin D restoration phase) were </w:t>
      </w:r>
      <w:r w:rsidR="000E2EB9" w:rsidRPr="003C38BE">
        <w:rPr>
          <w:rFonts w:ascii="Times New Roman" w:hAnsi="Times New Roman" w:cs="Times New Roman"/>
          <w:iCs/>
          <w:sz w:val="24"/>
          <w:szCs w:val="24"/>
        </w:rPr>
        <w:t xml:space="preserve">excluded from </w:t>
      </w:r>
      <w:r w:rsidR="00AE44AF" w:rsidRPr="003C38BE">
        <w:rPr>
          <w:rFonts w:ascii="Times New Roman" w:hAnsi="Times New Roman" w:cs="Times New Roman"/>
          <w:iCs/>
          <w:sz w:val="24"/>
          <w:szCs w:val="24"/>
        </w:rPr>
        <w:t xml:space="preserve">analyses </w:t>
      </w:r>
      <w:r w:rsidR="00B94433" w:rsidRPr="003C38BE">
        <w:rPr>
          <w:rFonts w:ascii="Times New Roman" w:hAnsi="Times New Roman" w:cs="Times New Roman"/>
          <w:iCs/>
          <w:sz w:val="24"/>
          <w:szCs w:val="24"/>
        </w:rPr>
        <w:t>to control for latency.</w:t>
      </w:r>
    </w:p>
    <w:p w14:paraId="6A9E468C" w14:textId="628227A7" w:rsidR="00EF27AC" w:rsidRPr="003C38BE" w:rsidRDefault="00EF27AC" w:rsidP="006844AE">
      <w:pPr>
        <w:spacing w:before="240"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3C38BE">
        <w:rPr>
          <w:rFonts w:ascii="Times New Roman" w:hAnsi="Times New Roman" w:cs="Times New Roman"/>
          <w:i/>
          <w:sz w:val="24"/>
          <w:szCs w:val="24"/>
        </w:rPr>
        <w:t>Blood collection and handling</w:t>
      </w:r>
    </w:p>
    <w:p w14:paraId="4954D6BD" w14:textId="1254D95D" w:rsidR="00EF27AC" w:rsidRPr="003C38BE" w:rsidRDefault="00EF27AC" w:rsidP="006844A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eastAsia="MS ??" w:hAnsi="Times New Roman" w:cs="Times New Roman"/>
          <w:sz w:val="24"/>
          <w:szCs w:val="24"/>
          <w:lang w:val="en-US"/>
        </w:rPr>
        <w:t>Whole blood samples were obtained by venipuncture from a prominent vein in the antecubital fossa into serum</w:t>
      </w:r>
      <w:r w:rsidR="00C734DE" w:rsidRPr="003C38BE">
        <w:rPr>
          <w:rFonts w:ascii="Times New Roman" w:eastAsia="MS ??" w:hAnsi="Times New Roman" w:cs="Times New Roman"/>
          <w:sz w:val="24"/>
          <w:szCs w:val="24"/>
          <w:lang w:val="en-US"/>
        </w:rPr>
        <w:t xml:space="preserve"> and EDTA</w:t>
      </w:r>
      <w:r w:rsidRPr="003C38BE">
        <w:rPr>
          <w:rFonts w:ascii="Times New Roman" w:eastAsia="MS ??" w:hAnsi="Times New Roman" w:cs="Times New Roman"/>
          <w:sz w:val="24"/>
          <w:szCs w:val="24"/>
          <w:lang w:val="en-US"/>
        </w:rPr>
        <w:t xml:space="preserve"> vacutainers (Becton Dickinson, Oxford, UK). </w:t>
      </w:r>
      <w:r w:rsidRPr="003C38BE">
        <w:rPr>
          <w:rFonts w:ascii="Times New Roman" w:hAnsi="Times New Roman" w:cs="Times New Roman"/>
          <w:sz w:val="24"/>
          <w:szCs w:val="24"/>
        </w:rPr>
        <w:t>Whole blood</w:t>
      </w:r>
      <w:r w:rsidR="00C734DE" w:rsidRPr="003C38BE">
        <w:rPr>
          <w:rFonts w:ascii="Times New Roman" w:hAnsi="Times New Roman" w:cs="Times New Roman"/>
          <w:sz w:val="24"/>
          <w:szCs w:val="24"/>
        </w:rPr>
        <w:t xml:space="preserve"> in serum vacutainers</w:t>
      </w:r>
      <w:r w:rsidRPr="003C38BE">
        <w:rPr>
          <w:rFonts w:ascii="Times New Roman" w:hAnsi="Times New Roman" w:cs="Times New Roman"/>
          <w:sz w:val="24"/>
          <w:szCs w:val="24"/>
        </w:rPr>
        <w:t xml:space="preserve"> was left to clot</w:t>
      </w:r>
      <w:r w:rsidR="002277CA" w:rsidRPr="003C38BE">
        <w:rPr>
          <w:rFonts w:ascii="Times New Roman" w:hAnsi="Times New Roman" w:cs="Times New Roman"/>
          <w:sz w:val="24"/>
          <w:szCs w:val="24"/>
        </w:rPr>
        <w:t xml:space="preserve"> in a vacutainer rack</w:t>
      </w:r>
      <w:r w:rsidRPr="003C38BE">
        <w:rPr>
          <w:rFonts w:ascii="Times New Roman" w:hAnsi="Times New Roman" w:cs="Times New Roman"/>
          <w:sz w:val="24"/>
          <w:szCs w:val="24"/>
        </w:rPr>
        <w:t xml:space="preserve"> for 1</w:t>
      </w:r>
      <w:r w:rsidR="000207D6" w:rsidRPr="003C38BE">
        <w:rPr>
          <w:rFonts w:ascii="Times New Roman" w:hAnsi="Times New Roman" w:cs="Times New Roman"/>
          <w:sz w:val="24"/>
          <w:szCs w:val="24"/>
        </w:rPr>
        <w:t xml:space="preserve"> h at room temperature</w:t>
      </w:r>
      <w:r w:rsidR="00C734DE" w:rsidRPr="003C38BE">
        <w:rPr>
          <w:rFonts w:ascii="Times New Roman" w:hAnsi="Times New Roman" w:cs="Times New Roman"/>
          <w:sz w:val="24"/>
          <w:szCs w:val="24"/>
        </w:rPr>
        <w:t>.</w:t>
      </w:r>
      <w:r w:rsidR="00883A79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141324" w:rsidRPr="003C38BE">
        <w:rPr>
          <w:rFonts w:ascii="Times New Roman" w:hAnsi="Times New Roman" w:cs="Times New Roman"/>
          <w:sz w:val="24"/>
          <w:szCs w:val="24"/>
        </w:rPr>
        <w:lastRenderedPageBreak/>
        <w:t>Blood samples were</w:t>
      </w:r>
      <w:r w:rsidRPr="003C38BE">
        <w:rPr>
          <w:rFonts w:ascii="Times New Roman" w:hAnsi="Times New Roman" w:cs="Times New Roman"/>
          <w:sz w:val="24"/>
          <w:szCs w:val="24"/>
        </w:rPr>
        <w:t xml:space="preserve"> centrifuged at 1500 </w:t>
      </w:r>
      <w:r w:rsidRPr="003C38BE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Pr="003C38BE">
        <w:rPr>
          <w:rFonts w:ascii="Times New Roman" w:hAnsi="Times New Roman" w:cs="Times New Roman"/>
          <w:sz w:val="24"/>
          <w:szCs w:val="24"/>
        </w:rPr>
        <w:t xml:space="preserve"> for 10 min at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4°C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with serum</w:t>
      </w:r>
      <w:r w:rsidR="00141324" w:rsidRPr="003C38BE">
        <w:rPr>
          <w:rFonts w:ascii="Times New Roman" w:hAnsi="Times New Roman" w:cs="Times New Roman"/>
          <w:sz w:val="24"/>
          <w:szCs w:val="24"/>
        </w:rPr>
        <w:t xml:space="preserve"> and plasma</w:t>
      </w:r>
      <w:r w:rsidRPr="003C38BE">
        <w:rPr>
          <w:rFonts w:ascii="Times New Roman" w:hAnsi="Times New Roman" w:cs="Times New Roman"/>
          <w:sz w:val="24"/>
          <w:szCs w:val="24"/>
        </w:rPr>
        <w:t xml:space="preserve"> aliquots immediately frozen at −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80°C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for later analysis.</w:t>
      </w:r>
    </w:p>
    <w:p w14:paraId="56BEE2A1" w14:textId="77777777" w:rsidR="00EF27AC" w:rsidRPr="003C38BE" w:rsidRDefault="00EF27AC" w:rsidP="006844AE">
      <w:pPr>
        <w:spacing w:before="240"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C38BE">
        <w:rPr>
          <w:rFonts w:ascii="Times New Roman" w:hAnsi="Times New Roman" w:cs="Times New Roman"/>
          <w:i/>
          <w:sz w:val="24"/>
          <w:szCs w:val="24"/>
        </w:rPr>
        <w:t>Biochemical analysis</w:t>
      </w:r>
    </w:p>
    <w:p w14:paraId="68C4757C" w14:textId="4454C2B9" w:rsidR="00ED5E5D" w:rsidRPr="003C38BE" w:rsidRDefault="00EF27AC" w:rsidP="006844A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>Total serum 25(OH)D (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and 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) and total 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(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and 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) were measured with high-performance liquid chromatography tandem mass spectrophotometry</w:t>
      </w:r>
      <w:r w:rsidR="00201312" w:rsidRPr="003C38BE">
        <w:rPr>
          <w:rFonts w:ascii="Times New Roman" w:hAnsi="Times New Roman" w:cs="Times New Roman"/>
          <w:sz w:val="24"/>
          <w:szCs w:val="24"/>
        </w:rPr>
        <w:t xml:space="preserve"> (LC-MS/MS)</w:t>
      </w:r>
      <w:r w:rsidRPr="003C38BE">
        <w:rPr>
          <w:rFonts w:ascii="Times New Roman" w:hAnsi="Times New Roman" w:cs="Times New Roman"/>
          <w:sz w:val="24"/>
          <w:szCs w:val="24"/>
        </w:rPr>
        <w:t xml:space="preserve"> using a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Micromass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Quattro Ultima Pt electrospray ionisation mass spectrometer, as described</w:t>
      </w:r>
      <w:r w:rsidR="00A42363" w:rsidRPr="003C38BE">
        <w:rPr>
          <w:rFonts w:ascii="Times New Roman" w:hAnsi="Times New Roman" w:cs="Times New Roman"/>
          <w:sz w:val="24"/>
          <w:szCs w:val="24"/>
        </w:rPr>
        <w:t xml:space="preserve"> previously</w:t>
      </w:r>
      <w:r w:rsidR="003D5348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sz w:val="24"/>
          <w:szCs w:val="24"/>
        </w:rPr>
        <w:fldChar w:fldCharType="begin"/>
      </w:r>
      <w:r w:rsidR="00593025" w:rsidRPr="003C38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ng&lt;/Author&gt;&lt;Year&gt;2017&lt;/Year&gt;&lt;RecNum&gt;606&lt;/RecNum&gt;&lt;DisplayText&gt;&lt;style face="superscript"&gt;(41)&lt;/style&gt;&lt;/DisplayText&gt;&lt;record&gt;&lt;rec-number&gt;606&lt;/rec-number&gt;&lt;foreign-keys&gt;&lt;key app="EN" db-id="sstew5s2g50tt6e2ppgpszf92x9ffatafdxe" timestamp="1499961189"&gt;606&lt;/key&gt;&lt;/foreign-keys&gt;&lt;ref-type name="Journal Article"&gt;17&lt;/ref-type&gt;&lt;contributors&gt;&lt;authors&gt;&lt;author&gt;Tang, J. C. Y.&lt;/author&gt;&lt;author&gt;Nicholls, H.&lt;/author&gt;&lt;author&gt;Piec, I.&lt;/author&gt;&lt;author&gt;Washbourne, C. J.&lt;/author&gt;&lt;author&gt;Dutton, J. J.&lt;/author&gt;&lt;author&gt;Jackson, S.&lt;/author&gt;&lt;author&gt;Greeves, J.&lt;/author&gt;&lt;author&gt;Fraser, W. D.&lt;/author&gt;&lt;/authors&gt;&lt;/contributors&gt;&lt;auth-address&gt;Bioanalytical Facility, Norwich Medical School, University of East Anglia, Norwich Research Park, Norwich, UK. Electronic address: jonathan.tang@uea.ac.uk.&amp;#xD;Bioanalytical Facility, Norwich Medical School, University of East Anglia, Norwich Research Park, Norwich, UK.&amp;#xD;HQ Army, Andover, UK.&amp;#xD;Bioanalytical Facility, Norwich Medical School, University of East Anglia, Norwich Research Park, Norwich, UK; Departments of Diabetes, Endocrinology and Clinical Biochemistry, Norfolk and Norwich University Hospital NHS Foundation Trust, Colney Lane, Norwich, UK.&lt;/auth-address&gt;&lt;titles&gt;&lt;title&gt;Reference intervals for serum 24,25-dihydroxyvitamin D and the ratio with 25-hydroxyvitamin D established using a newly developed LC-MS/MS method&lt;/title&gt;&lt;secondary-title&gt;J Nutr Biochem&lt;/secondary-title&gt;&lt;/titles&gt;&lt;periodical&gt;&lt;full-title&gt;J Nutr Biochem&lt;/full-title&gt;&lt;/periodical&gt;&lt;pages&gt;21-29&lt;/pages&gt;&lt;volume&gt;46&lt;/volume&gt;&lt;dates&gt;&lt;year&gt;2017&lt;/year&gt;&lt;pub-dates&gt;&lt;date&gt;Aug&lt;/date&gt;&lt;/pub-dates&gt;&lt;/dates&gt;&lt;isbn&gt;1873-4847 (Electronic)&amp;#xD;0955-2863 (Linking)&lt;/isbn&gt;&lt;accession-num&gt;28437713&lt;/accession-num&gt;&lt;urls&gt;&lt;related-urls&gt;&lt;url&gt;http://www.ncbi.nlm.nih.gov/pubmed/28437713&lt;/url&gt;&lt;/related-urls&gt;&lt;/urls&gt;&lt;electronic-resource-num&gt;10.1016/j.jnutbio.2017.04.005&lt;/electronic-resource-num&gt;&lt;/record&gt;&lt;/Cite&gt;&lt;/EndNote&gt;</w:instrText>
      </w:r>
      <w:r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41)</w:t>
      </w:r>
      <w:r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3D5348" w:rsidRPr="003C38BE">
        <w:rPr>
          <w:rFonts w:ascii="Times New Roman" w:hAnsi="Times New Roman" w:cs="Times New Roman"/>
          <w:sz w:val="24"/>
          <w:szCs w:val="24"/>
        </w:rPr>
        <w:t>.</w:t>
      </w:r>
      <w:r w:rsidRPr="003C38BE">
        <w:rPr>
          <w:rFonts w:ascii="Times New Roman" w:hAnsi="Times New Roman" w:cs="Times New Roman"/>
          <w:sz w:val="24"/>
          <w:szCs w:val="24"/>
        </w:rPr>
        <w:t xml:space="preserve"> Serum 1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was measured by chemiluminescent immunoassay using a DiaSorin LIAISON® XL analyser (Stillwater, Minnesota, USA).</w:t>
      </w:r>
      <w:r w:rsidR="008273FF" w:rsidRPr="003C38BE">
        <w:rPr>
          <w:rFonts w:ascii="Times New Roman" w:hAnsi="Times New Roman" w:cs="Times New Roman"/>
          <w:sz w:val="24"/>
          <w:szCs w:val="24"/>
        </w:rPr>
        <w:t xml:space="preserve"> Plasma </w:t>
      </w:r>
      <w:r w:rsidR="008066C5" w:rsidRPr="003C38BE">
        <w:rPr>
          <w:rFonts w:ascii="Times New Roman" w:hAnsi="Times New Roman" w:cs="Times New Roman"/>
          <w:sz w:val="24"/>
          <w:szCs w:val="24"/>
        </w:rPr>
        <w:t xml:space="preserve">PTH, </w:t>
      </w:r>
      <w:proofErr w:type="spellStart"/>
      <w:r w:rsidR="008273FF" w:rsidRPr="003C38BE">
        <w:rPr>
          <w:rFonts w:ascii="Times New Roman" w:hAnsi="Times New Roman" w:cs="Times New Roman"/>
          <w:sz w:val="24"/>
          <w:szCs w:val="24"/>
        </w:rPr>
        <w:t>CTX</w:t>
      </w:r>
      <w:proofErr w:type="spellEnd"/>
      <w:r w:rsidR="008273FF" w:rsidRPr="003C38BE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8273FF" w:rsidRPr="003C38BE">
        <w:rPr>
          <w:rFonts w:ascii="Times New Roman" w:hAnsi="Times New Roman" w:cs="Times New Roman"/>
          <w:sz w:val="24"/>
          <w:szCs w:val="24"/>
        </w:rPr>
        <w:t>P</w:t>
      </w:r>
      <w:r w:rsidR="00466721" w:rsidRPr="003C38BE">
        <w:rPr>
          <w:rFonts w:ascii="Times New Roman" w:hAnsi="Times New Roman" w:cs="Times New Roman"/>
          <w:sz w:val="24"/>
          <w:szCs w:val="24"/>
        </w:rPr>
        <w:t>I</w:t>
      </w:r>
      <w:r w:rsidR="008273FF" w:rsidRPr="003C38BE">
        <w:rPr>
          <w:rFonts w:ascii="Times New Roman" w:hAnsi="Times New Roman" w:cs="Times New Roman"/>
          <w:sz w:val="24"/>
          <w:szCs w:val="24"/>
        </w:rPr>
        <w:t>NP</w:t>
      </w:r>
      <w:proofErr w:type="spellEnd"/>
      <w:r w:rsidR="008273FF" w:rsidRPr="003C38BE">
        <w:rPr>
          <w:rFonts w:ascii="Times New Roman" w:hAnsi="Times New Roman" w:cs="Times New Roman"/>
          <w:sz w:val="24"/>
          <w:szCs w:val="24"/>
        </w:rPr>
        <w:t xml:space="preserve"> were measured by electrochemiluminescence immunoassay</w:t>
      </w:r>
      <w:r w:rsidR="00F86C99" w:rsidRPr="003C38BE">
        <w:rPr>
          <w:rFonts w:ascii="Times New Roman" w:hAnsi="Times New Roman" w:cs="Times New Roman"/>
          <w:sz w:val="24"/>
          <w:szCs w:val="24"/>
        </w:rPr>
        <w:t>s</w:t>
      </w:r>
      <w:r w:rsidR="008273FF" w:rsidRPr="003C38BE">
        <w:rPr>
          <w:rFonts w:ascii="Times New Roman" w:hAnsi="Times New Roman" w:cs="Times New Roman"/>
          <w:sz w:val="24"/>
          <w:szCs w:val="24"/>
        </w:rPr>
        <w:t xml:space="preserve"> using a Cobas </w:t>
      </w:r>
      <w:proofErr w:type="spellStart"/>
      <w:r w:rsidR="001A7275" w:rsidRPr="003C38BE">
        <w:rPr>
          <w:rFonts w:ascii="Times New Roman" w:hAnsi="Times New Roman" w:cs="Times New Roman"/>
          <w:sz w:val="24"/>
          <w:szCs w:val="24"/>
        </w:rPr>
        <w:t>c601</w:t>
      </w:r>
      <w:proofErr w:type="spellEnd"/>
      <w:r w:rsidR="008273FF" w:rsidRPr="003C38BE">
        <w:rPr>
          <w:rFonts w:ascii="Times New Roman" w:hAnsi="Times New Roman" w:cs="Times New Roman"/>
          <w:sz w:val="24"/>
          <w:szCs w:val="24"/>
        </w:rPr>
        <w:t xml:space="preserve"> analyser (Roche Diagnostics, Indianapolis, Indiana, USA).</w:t>
      </w:r>
      <w:r w:rsidRPr="003C38BE">
        <w:rPr>
          <w:rFonts w:ascii="Times New Roman" w:hAnsi="Times New Roman" w:cs="Times New Roman"/>
          <w:sz w:val="24"/>
          <w:szCs w:val="24"/>
        </w:rPr>
        <w:t xml:space="preserve"> The measurement ranges of the assays were 0</w:t>
      </w:r>
      <w:r w:rsidR="00D8041B" w:rsidRPr="003C38BE">
        <w:rPr>
          <w:rFonts w:ascii="Times New Roman" w:hAnsi="Times New Roman" w:cs="Times New Roman"/>
          <w:sz w:val="24"/>
          <w:szCs w:val="24"/>
        </w:rPr>
        <w:t>.1</w:t>
      </w:r>
      <w:r w:rsidRPr="003C38BE">
        <w:rPr>
          <w:rFonts w:ascii="Times New Roman" w:hAnsi="Times New Roman" w:cs="Times New Roman"/>
          <w:sz w:val="24"/>
          <w:szCs w:val="24"/>
        </w:rPr>
        <w:t xml:space="preserve">–200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nmol∙L</w:t>
      </w:r>
      <w:r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for 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3C38BE">
        <w:rPr>
          <w:rFonts w:ascii="Times New Roman" w:hAnsi="Times New Roman" w:cs="Times New Roman"/>
          <w:sz w:val="24"/>
          <w:szCs w:val="24"/>
        </w:rPr>
        <w:t>and 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0</w:t>
      </w:r>
      <w:r w:rsidR="00D8041B" w:rsidRPr="003C38BE">
        <w:rPr>
          <w:rFonts w:ascii="Times New Roman" w:hAnsi="Times New Roman" w:cs="Times New Roman"/>
          <w:sz w:val="24"/>
          <w:szCs w:val="24"/>
        </w:rPr>
        <w:t>.8</w:t>
      </w:r>
      <w:r w:rsidRPr="003C38BE">
        <w:rPr>
          <w:rFonts w:ascii="Times New Roman" w:hAnsi="Times New Roman" w:cs="Times New Roman"/>
          <w:sz w:val="24"/>
          <w:szCs w:val="24"/>
        </w:rPr>
        <w:t>–25</w:t>
      </w:r>
      <w:r w:rsidR="00B11D77" w:rsidRPr="003C38BE">
        <w:rPr>
          <w:rFonts w:ascii="Times New Roman" w:hAnsi="Times New Roman" w:cs="Times New Roman"/>
          <w:sz w:val="24"/>
          <w:szCs w:val="24"/>
        </w:rPr>
        <w:t>.0</w:t>
      </w:r>
      <w:r w:rsidRPr="003C3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nmol∙L</w:t>
      </w:r>
      <w:r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for 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="00D8041B" w:rsidRPr="003C38BE">
        <w:rPr>
          <w:rFonts w:ascii="Times New Roman" w:hAnsi="Times New Roman" w:cs="Times New Roman"/>
          <w:sz w:val="24"/>
          <w:szCs w:val="24"/>
        </w:rPr>
        <w:t>,</w:t>
      </w:r>
      <w:r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D8041B" w:rsidRPr="003C38BE">
        <w:rPr>
          <w:rFonts w:ascii="Times New Roman" w:hAnsi="Times New Roman" w:cs="Times New Roman"/>
          <w:sz w:val="24"/>
          <w:szCs w:val="24"/>
        </w:rPr>
        <w:t>0.1–25</w:t>
      </w:r>
      <w:r w:rsidR="00B11D77" w:rsidRPr="003C38BE">
        <w:rPr>
          <w:rFonts w:ascii="Times New Roman" w:hAnsi="Times New Roman" w:cs="Times New Roman"/>
          <w:sz w:val="24"/>
          <w:szCs w:val="24"/>
        </w:rPr>
        <w:t>.0</w:t>
      </w:r>
      <w:r w:rsidR="00D8041B" w:rsidRPr="003C3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041B" w:rsidRPr="003C38BE">
        <w:rPr>
          <w:rFonts w:ascii="Times New Roman" w:hAnsi="Times New Roman" w:cs="Times New Roman"/>
          <w:sz w:val="24"/>
          <w:szCs w:val="24"/>
        </w:rPr>
        <w:t>nmol∙L</w:t>
      </w:r>
      <w:r w:rsidR="00D8041B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D8041B" w:rsidRPr="003C38BE">
        <w:rPr>
          <w:rFonts w:ascii="Times New Roman" w:hAnsi="Times New Roman" w:cs="Times New Roman"/>
          <w:sz w:val="24"/>
          <w:szCs w:val="24"/>
        </w:rPr>
        <w:t xml:space="preserve"> for </w:t>
      </w:r>
      <w:r w:rsidRPr="003C38BE">
        <w:rPr>
          <w:rFonts w:ascii="Times New Roman" w:hAnsi="Times New Roman" w:cs="Times New Roman"/>
          <w:sz w:val="24"/>
          <w:szCs w:val="24"/>
        </w:rPr>
        <w:t>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, 12–480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pmol∙L</w:t>
      </w:r>
      <w:r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for 1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F86C99" w:rsidRPr="003C38BE">
        <w:rPr>
          <w:rFonts w:ascii="Times New Roman" w:hAnsi="Times New Roman" w:cs="Times New Roman"/>
          <w:sz w:val="24"/>
          <w:szCs w:val="24"/>
        </w:rPr>
        <w:t xml:space="preserve">, </w:t>
      </w:r>
      <w:r w:rsidR="002B52AD" w:rsidRPr="003C38BE">
        <w:rPr>
          <w:rFonts w:ascii="Times New Roman" w:hAnsi="Times New Roman" w:cs="Times New Roman"/>
          <w:sz w:val="24"/>
          <w:szCs w:val="24"/>
        </w:rPr>
        <w:t xml:space="preserve">0.1–530.0 </w:t>
      </w:r>
      <w:proofErr w:type="spellStart"/>
      <w:r w:rsidR="002B52AD" w:rsidRPr="003C38BE">
        <w:rPr>
          <w:rFonts w:ascii="Times New Roman" w:hAnsi="Times New Roman" w:cs="Times New Roman"/>
          <w:sz w:val="24"/>
          <w:szCs w:val="24"/>
        </w:rPr>
        <w:t>pmol∙L</w:t>
      </w:r>
      <w:r w:rsidR="002B52AD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2B52AD" w:rsidRPr="003C38BE">
        <w:rPr>
          <w:rFonts w:ascii="Times New Roman" w:hAnsi="Times New Roman" w:cs="Times New Roman"/>
          <w:sz w:val="24"/>
          <w:szCs w:val="24"/>
        </w:rPr>
        <w:t xml:space="preserve"> for PTH, </w:t>
      </w:r>
      <w:r w:rsidR="00BE3489" w:rsidRPr="003C38BE">
        <w:rPr>
          <w:rFonts w:ascii="Times New Roman" w:hAnsi="Times New Roman" w:cs="Times New Roman"/>
          <w:sz w:val="24"/>
          <w:szCs w:val="24"/>
        </w:rPr>
        <w:t>0.20–1.50</w:t>
      </w:r>
      <w:r w:rsidR="00684329" w:rsidRPr="003C38BE">
        <w:rPr>
          <w:rFonts w:ascii="Times New Roman" w:hAnsi="Times New Roman" w:cs="Times New Roman"/>
          <w:sz w:val="24"/>
          <w:szCs w:val="24"/>
        </w:rPr>
        <w:t xml:space="preserve"> µ</w:t>
      </w:r>
      <w:proofErr w:type="spellStart"/>
      <w:r w:rsidR="00684329" w:rsidRPr="003C38BE">
        <w:rPr>
          <w:rFonts w:ascii="Times New Roman" w:hAnsi="Times New Roman" w:cs="Times New Roman"/>
          <w:sz w:val="24"/>
          <w:szCs w:val="24"/>
        </w:rPr>
        <w:t>g∙L</w:t>
      </w:r>
      <w:r w:rsidR="00684329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684329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BE3489" w:rsidRPr="003C38BE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BE3489" w:rsidRPr="003C38BE">
        <w:rPr>
          <w:rFonts w:ascii="Times New Roman" w:hAnsi="Times New Roman" w:cs="Times New Roman"/>
          <w:sz w:val="24"/>
          <w:szCs w:val="24"/>
        </w:rPr>
        <w:t>CTX</w:t>
      </w:r>
      <w:proofErr w:type="spellEnd"/>
      <w:r w:rsidR="00BE3489" w:rsidRPr="003C38BE">
        <w:rPr>
          <w:rFonts w:ascii="Times New Roman" w:hAnsi="Times New Roman" w:cs="Times New Roman"/>
          <w:sz w:val="24"/>
          <w:szCs w:val="24"/>
        </w:rPr>
        <w:t>, and 20.0–600.0</w:t>
      </w:r>
      <w:r w:rsidR="00684329" w:rsidRPr="003C38BE">
        <w:rPr>
          <w:rFonts w:ascii="Times New Roman" w:hAnsi="Times New Roman" w:cs="Times New Roman"/>
          <w:sz w:val="24"/>
          <w:szCs w:val="24"/>
        </w:rPr>
        <w:t xml:space="preserve"> µ</w:t>
      </w:r>
      <w:proofErr w:type="spellStart"/>
      <w:r w:rsidR="00684329" w:rsidRPr="003C38BE">
        <w:rPr>
          <w:rFonts w:ascii="Times New Roman" w:hAnsi="Times New Roman" w:cs="Times New Roman"/>
          <w:sz w:val="24"/>
          <w:szCs w:val="24"/>
        </w:rPr>
        <w:t>g∙L</w:t>
      </w:r>
      <w:r w:rsidR="00684329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BE3489" w:rsidRPr="003C38BE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BE3489" w:rsidRPr="003C38BE">
        <w:rPr>
          <w:rFonts w:ascii="Times New Roman" w:hAnsi="Times New Roman" w:cs="Times New Roman"/>
          <w:sz w:val="24"/>
          <w:szCs w:val="24"/>
        </w:rPr>
        <w:t>P</w:t>
      </w:r>
      <w:r w:rsidR="00466721" w:rsidRPr="003C38BE">
        <w:rPr>
          <w:rFonts w:ascii="Times New Roman" w:hAnsi="Times New Roman" w:cs="Times New Roman"/>
          <w:sz w:val="24"/>
          <w:szCs w:val="24"/>
        </w:rPr>
        <w:t>I</w:t>
      </w:r>
      <w:r w:rsidR="00BE3489" w:rsidRPr="003C38BE">
        <w:rPr>
          <w:rFonts w:ascii="Times New Roman" w:hAnsi="Times New Roman" w:cs="Times New Roman"/>
          <w:sz w:val="24"/>
          <w:szCs w:val="24"/>
        </w:rPr>
        <w:t>NP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.</w:t>
      </w:r>
      <w:r w:rsidR="00D8041B" w:rsidRPr="003C38BE">
        <w:rPr>
          <w:rFonts w:ascii="Times New Roman" w:hAnsi="Times New Roman" w:cs="Times New Roman"/>
          <w:sz w:val="24"/>
          <w:szCs w:val="24"/>
        </w:rPr>
        <w:t xml:space="preserve"> Results above the assay upper limit were repeated on dilution to produce a value within the working range of the assay. Values below the lower limit of quantification were not included in the calculation of total 25(OH)D or total 24,25(OH)</w:t>
      </w:r>
      <w:proofErr w:type="spellStart"/>
      <w:r w:rsidR="00D8041B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8041B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D8041B" w:rsidRPr="003C38BE">
        <w:rPr>
          <w:rFonts w:ascii="Times New Roman" w:hAnsi="Times New Roman" w:cs="Times New Roman"/>
          <w:sz w:val="24"/>
          <w:szCs w:val="24"/>
        </w:rPr>
        <w:t>.</w:t>
      </w:r>
      <w:r w:rsidRPr="003C38BE">
        <w:rPr>
          <w:rFonts w:ascii="Times New Roman" w:hAnsi="Times New Roman" w:cs="Times New Roman"/>
          <w:sz w:val="24"/>
          <w:szCs w:val="24"/>
        </w:rPr>
        <w:t xml:space="preserve"> The mean coefficient of variation (CV) for intra-assay imprecision across the measuring range of the assays was 4.9% for 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8.3% for 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7.7% for 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9.0% for 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7.4% for 1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2D71C3" w:rsidRPr="003C38BE">
        <w:rPr>
          <w:rFonts w:ascii="Times New Roman" w:hAnsi="Times New Roman" w:cs="Times New Roman"/>
          <w:sz w:val="24"/>
          <w:szCs w:val="24"/>
        </w:rPr>
        <w:t xml:space="preserve">, 2.6% for PTH, 2.1% for </w:t>
      </w:r>
      <w:proofErr w:type="spellStart"/>
      <w:r w:rsidR="002D71C3" w:rsidRPr="003C38BE">
        <w:rPr>
          <w:rFonts w:ascii="Times New Roman" w:hAnsi="Times New Roman" w:cs="Times New Roman"/>
          <w:sz w:val="24"/>
          <w:szCs w:val="24"/>
        </w:rPr>
        <w:t>CTX</w:t>
      </w:r>
      <w:proofErr w:type="spellEnd"/>
      <w:r w:rsidR="002D71C3" w:rsidRPr="003C38BE">
        <w:rPr>
          <w:rFonts w:ascii="Times New Roman" w:hAnsi="Times New Roman" w:cs="Times New Roman"/>
          <w:sz w:val="24"/>
          <w:szCs w:val="24"/>
        </w:rPr>
        <w:t xml:space="preserve">, and 3.3% for </w:t>
      </w:r>
      <w:proofErr w:type="spellStart"/>
      <w:r w:rsidR="002D71C3" w:rsidRPr="003C38BE">
        <w:rPr>
          <w:rFonts w:ascii="Times New Roman" w:hAnsi="Times New Roman" w:cs="Times New Roman"/>
          <w:sz w:val="24"/>
          <w:szCs w:val="24"/>
        </w:rPr>
        <w:t>PINP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. The cumulative inter-assay CVs were ≤7.4% for 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≤9.6% for 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≤10.6% for 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≤8.9% for 24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>, ≤9.3% for 1,25(OH)</w:t>
      </w:r>
      <w:proofErr w:type="spellStart"/>
      <w:r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B11D77" w:rsidRPr="003C38BE">
        <w:rPr>
          <w:rFonts w:ascii="Times New Roman" w:hAnsi="Times New Roman" w:cs="Times New Roman"/>
          <w:sz w:val="24"/>
          <w:szCs w:val="24"/>
        </w:rPr>
        <w:t xml:space="preserve">, &lt;3.8% for PTH, &lt;3% for </w:t>
      </w:r>
      <w:proofErr w:type="spellStart"/>
      <w:r w:rsidR="00B11D77" w:rsidRPr="003C38BE">
        <w:rPr>
          <w:rFonts w:ascii="Times New Roman" w:hAnsi="Times New Roman" w:cs="Times New Roman"/>
          <w:sz w:val="24"/>
          <w:szCs w:val="24"/>
        </w:rPr>
        <w:t>CTX</w:t>
      </w:r>
      <w:proofErr w:type="spellEnd"/>
      <w:r w:rsidR="00B11D77" w:rsidRPr="003C38BE">
        <w:rPr>
          <w:rFonts w:ascii="Times New Roman" w:hAnsi="Times New Roman" w:cs="Times New Roman"/>
          <w:sz w:val="24"/>
          <w:szCs w:val="24"/>
        </w:rPr>
        <w:t xml:space="preserve">, and &lt;3% for </w:t>
      </w:r>
      <w:proofErr w:type="spellStart"/>
      <w:r w:rsidR="00B11D77" w:rsidRPr="003C38BE">
        <w:rPr>
          <w:rFonts w:ascii="Times New Roman" w:hAnsi="Times New Roman" w:cs="Times New Roman"/>
          <w:sz w:val="24"/>
          <w:szCs w:val="24"/>
        </w:rPr>
        <w:t>P</w:t>
      </w:r>
      <w:r w:rsidR="00466721" w:rsidRPr="003C38BE">
        <w:rPr>
          <w:rFonts w:ascii="Times New Roman" w:hAnsi="Times New Roman" w:cs="Times New Roman"/>
          <w:sz w:val="24"/>
          <w:szCs w:val="24"/>
        </w:rPr>
        <w:t>I</w:t>
      </w:r>
      <w:r w:rsidR="00B11D77" w:rsidRPr="003C38BE">
        <w:rPr>
          <w:rFonts w:ascii="Times New Roman" w:hAnsi="Times New Roman" w:cs="Times New Roman"/>
          <w:sz w:val="24"/>
          <w:szCs w:val="24"/>
        </w:rPr>
        <w:t>NP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. </w:t>
      </w:r>
      <w:r w:rsidR="00A369CC" w:rsidRPr="003C38BE">
        <w:rPr>
          <w:rFonts w:ascii="Times New Roman" w:hAnsi="Times New Roman" w:cs="Times New Roman"/>
          <w:sz w:val="24"/>
          <w:szCs w:val="24"/>
        </w:rPr>
        <w:t>Our 25(OH)D and 24,25(OH)</w:t>
      </w:r>
      <w:proofErr w:type="spellStart"/>
      <w:r w:rsidR="00A369CC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369CC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A369CC" w:rsidRPr="003C38BE">
        <w:rPr>
          <w:rFonts w:ascii="Times New Roman" w:hAnsi="Times New Roman" w:cs="Times New Roman"/>
          <w:sz w:val="24"/>
          <w:szCs w:val="24"/>
        </w:rPr>
        <w:t xml:space="preserve"> assays showed &lt;6% accuracy bias against </w:t>
      </w:r>
      <w:proofErr w:type="spellStart"/>
      <w:r w:rsidR="00A369CC" w:rsidRPr="003C38BE">
        <w:rPr>
          <w:rFonts w:ascii="Times New Roman" w:hAnsi="Times New Roman" w:cs="Times New Roman"/>
          <w:sz w:val="24"/>
          <w:szCs w:val="24"/>
        </w:rPr>
        <w:t>Centers</w:t>
      </w:r>
      <w:proofErr w:type="spellEnd"/>
      <w:r w:rsidR="00A369CC" w:rsidRPr="003C38BE">
        <w:rPr>
          <w:rFonts w:ascii="Times New Roman" w:hAnsi="Times New Roman" w:cs="Times New Roman"/>
          <w:sz w:val="24"/>
          <w:szCs w:val="24"/>
        </w:rPr>
        <w:t xml:space="preserve"> for Disease Control and Prevention’s reference method on the Vitamin D External Quality Assessment Scheme (DEQAS), and &lt;9% bias against the method-specific mean for 1,25(OH)</w:t>
      </w:r>
      <w:proofErr w:type="spellStart"/>
      <w:r w:rsidR="00A369CC" w:rsidRPr="003C38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369CC" w:rsidRPr="003C38BE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A369CC" w:rsidRPr="003C38BE">
        <w:rPr>
          <w:rFonts w:ascii="Times New Roman" w:hAnsi="Times New Roman" w:cs="Times New Roman"/>
          <w:sz w:val="24"/>
          <w:szCs w:val="24"/>
        </w:rPr>
        <w:t xml:space="preserve">. </w:t>
      </w:r>
      <w:r w:rsidR="00F86C99" w:rsidRPr="003C38BE">
        <w:rPr>
          <w:rFonts w:ascii="Times New Roman" w:hAnsi="Times New Roman" w:cs="Times New Roman"/>
          <w:sz w:val="24"/>
          <w:szCs w:val="24"/>
        </w:rPr>
        <w:t>C</w:t>
      </w:r>
      <w:r w:rsidR="00A369CC" w:rsidRPr="003C38BE">
        <w:rPr>
          <w:rFonts w:ascii="Times New Roman" w:hAnsi="Times New Roman" w:cs="Times New Roman"/>
          <w:sz w:val="24"/>
          <w:szCs w:val="24"/>
        </w:rPr>
        <w:t xml:space="preserve">ertification performance standards set by </w:t>
      </w:r>
      <w:r w:rsidR="00A369CC" w:rsidRPr="003C38BE">
        <w:rPr>
          <w:rFonts w:ascii="Times New Roman" w:hAnsi="Times New Roman" w:cs="Times New Roman"/>
          <w:sz w:val="24"/>
          <w:szCs w:val="24"/>
        </w:rPr>
        <w:lastRenderedPageBreak/>
        <w:t xml:space="preserve">DEQAS </w:t>
      </w:r>
      <w:r w:rsidR="00F86C99" w:rsidRPr="003C38BE">
        <w:rPr>
          <w:rFonts w:ascii="Times New Roman" w:hAnsi="Times New Roman" w:cs="Times New Roman"/>
          <w:sz w:val="24"/>
          <w:szCs w:val="24"/>
        </w:rPr>
        <w:t>were met when</w:t>
      </w:r>
      <w:r w:rsidR="00A369CC" w:rsidRPr="003C38BE">
        <w:rPr>
          <w:rFonts w:ascii="Times New Roman" w:hAnsi="Times New Roman" w:cs="Times New Roman"/>
          <w:sz w:val="24"/>
          <w:szCs w:val="24"/>
        </w:rPr>
        <w:t xml:space="preserve"> the analyses were performed. </w:t>
      </w:r>
      <w:r w:rsidRPr="003C38BE">
        <w:rPr>
          <w:rFonts w:ascii="Times New Roman" w:hAnsi="Times New Roman" w:cs="Times New Roman"/>
          <w:sz w:val="24"/>
          <w:szCs w:val="24"/>
        </w:rPr>
        <w:t xml:space="preserve">All biochemical analyses were undertaken by the Good Clinical Laboratory Practice and </w:t>
      </w:r>
      <w:r w:rsidR="00A369CC" w:rsidRPr="003C38BE">
        <w:rPr>
          <w:rFonts w:ascii="Times New Roman" w:hAnsi="Times New Roman" w:cs="Times New Roman"/>
          <w:sz w:val="24"/>
          <w:szCs w:val="24"/>
        </w:rPr>
        <w:t>DEQAS</w:t>
      </w:r>
      <w:r w:rsidRPr="003C38BE">
        <w:rPr>
          <w:rFonts w:ascii="Times New Roman" w:hAnsi="Times New Roman" w:cs="Times New Roman"/>
          <w:sz w:val="24"/>
          <w:szCs w:val="24"/>
        </w:rPr>
        <w:t xml:space="preserve"> certified Bioanalytical Facility at the University of East Anglia</w:t>
      </w:r>
      <w:r w:rsidR="00F86C99" w:rsidRPr="003C38BE">
        <w:rPr>
          <w:rFonts w:ascii="Times New Roman" w:hAnsi="Times New Roman" w:cs="Times New Roman"/>
          <w:sz w:val="24"/>
          <w:szCs w:val="24"/>
        </w:rPr>
        <w:t>, Norwich, UK</w:t>
      </w:r>
      <w:r w:rsidRPr="003C38BE">
        <w:rPr>
          <w:rFonts w:ascii="Times New Roman" w:hAnsi="Times New Roman" w:cs="Times New Roman"/>
          <w:sz w:val="24"/>
          <w:szCs w:val="24"/>
        </w:rPr>
        <w:t>.</w:t>
      </w:r>
    </w:p>
    <w:p w14:paraId="6EAC7BA2" w14:textId="071CCF95" w:rsidR="00B77F32" w:rsidRPr="003C38BE" w:rsidRDefault="00B77F32" w:rsidP="003A4D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" w:name="_Hlk70598825"/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Statistical analysis</w:t>
      </w:r>
    </w:p>
    <w:bookmarkEnd w:id="3"/>
    <w:p w14:paraId="7909C9A5" w14:textId="4ADD3768" w:rsidR="00110AAF" w:rsidRPr="003C38BE" w:rsidRDefault="00110AED" w:rsidP="00D03E8D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 xml:space="preserve">These data were secondary </w:t>
      </w:r>
      <w:r w:rsidR="00EE18D0" w:rsidRPr="003C38BE">
        <w:rPr>
          <w:rFonts w:ascii="Times New Roman" w:hAnsi="Times New Roman" w:cs="Times New Roman"/>
          <w:iCs/>
          <w:sz w:val="24"/>
          <w:szCs w:val="24"/>
        </w:rPr>
        <w:t>outcomes and analyses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of a randomi</w:t>
      </w:r>
      <w:r w:rsidR="00C05A96" w:rsidRPr="003C38BE">
        <w:rPr>
          <w:rFonts w:ascii="Times New Roman" w:hAnsi="Times New Roman" w:cs="Times New Roman"/>
          <w:iCs/>
          <w:sz w:val="24"/>
          <w:szCs w:val="24"/>
        </w:rPr>
        <w:t>s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ed placebo-controlled trial </w:t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>investigating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the </w:t>
      </w:r>
      <w:r w:rsidR="009A5C7A" w:rsidRPr="003C38BE">
        <w:rPr>
          <w:rFonts w:ascii="Times New Roman" w:hAnsi="Times New Roman" w:cs="Times New Roman"/>
          <w:iCs/>
          <w:sz w:val="24"/>
          <w:szCs w:val="24"/>
        </w:rPr>
        <w:t>effect</w:t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>s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of vitamin D supplementation on exercise performance, respiratory infection, and immune function</w:t>
      </w:r>
      <w:r w:rsidR="00883A79" w:rsidRPr="003C38BE">
        <w:rPr>
          <w:rFonts w:ascii="Times New Roman" w:hAnsi="Times New Roman" w:cs="Times New Roman"/>
          <w:iCs/>
          <w:sz w:val="24"/>
          <w:szCs w:val="24"/>
        </w:rPr>
        <w:t xml:space="preserve"> for which an </w:t>
      </w:r>
      <w:r w:rsidR="00883A79" w:rsidRPr="003C38BE">
        <w:rPr>
          <w:rFonts w:ascii="Times New Roman" w:hAnsi="Times New Roman" w:cs="Times New Roman"/>
          <w:i/>
          <w:sz w:val="24"/>
          <w:szCs w:val="24"/>
        </w:rPr>
        <w:t>a priori</w:t>
      </w:r>
      <w:r w:rsidR="00883A79" w:rsidRPr="003C38BE">
        <w:rPr>
          <w:rFonts w:ascii="Times New Roman" w:hAnsi="Times New Roman" w:cs="Times New Roman"/>
          <w:iCs/>
          <w:sz w:val="24"/>
          <w:szCs w:val="24"/>
        </w:rPr>
        <w:t xml:space="preserve"> minimum sample size was calculated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8216EA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sIDQyLCA0Myk8L3N0eWxlPjwvRGlzcGxheVRleHQ+PHJlY29yZD48cmVjLW51bWJlcj42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sIDQyLCA0Myk8L3N0eWxlPjwvRGlzcGxheVRleHQ+PHJlY29yZD48cmVjLW51bWJlcj42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8216EA" w:rsidRPr="003C38BE">
        <w:rPr>
          <w:rFonts w:ascii="Times New Roman" w:hAnsi="Times New Roman" w:cs="Times New Roman"/>
          <w:iCs/>
          <w:sz w:val="24"/>
          <w:szCs w:val="24"/>
        </w:rPr>
      </w:r>
      <w:r w:rsidR="008216EA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6, 42, 43)</w:t>
      </w:r>
      <w:r w:rsidR="008216EA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33152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F5350" w:rsidRPr="003C38BE">
        <w:rPr>
          <w:rFonts w:ascii="Times New Roman" w:hAnsi="Times New Roman" w:cs="Times New Roman"/>
          <w:iCs/>
          <w:sz w:val="24"/>
          <w:szCs w:val="24"/>
        </w:rPr>
        <w:t>We have previously shown that both</w:t>
      </w:r>
      <w:r w:rsidR="00CB43D1" w:rsidRPr="003C38BE">
        <w:rPr>
          <w:rFonts w:ascii="Times New Roman" w:hAnsi="Times New Roman" w:cs="Times New Roman"/>
          <w:iCs/>
          <w:sz w:val="24"/>
          <w:szCs w:val="24"/>
        </w:rPr>
        <w:t xml:space="preserve"> the</w:t>
      </w:r>
      <w:r w:rsidR="00AF5350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AE1144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AE1144" w:rsidRPr="003C38BE">
        <w:rPr>
          <w:rFonts w:ascii="Times New Roman" w:hAnsi="Times New Roman" w:cs="Times New Roman"/>
          <w:iCs/>
          <w:sz w:val="24"/>
          <w:szCs w:val="24"/>
        </w:rPr>
        <w:t xml:space="preserve"> and oral vitamin </w:t>
      </w:r>
      <w:proofErr w:type="spellStart"/>
      <w:r w:rsidR="00AE1144" w:rsidRPr="003C38BE">
        <w:rPr>
          <w:rFonts w:ascii="Times New Roman" w:hAnsi="Times New Roman" w:cs="Times New Roman"/>
          <w:iCs/>
          <w:sz w:val="24"/>
          <w:szCs w:val="24"/>
        </w:rPr>
        <w:t>D</w:t>
      </w:r>
      <w:r w:rsidR="00AE1144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3</w:t>
      </w:r>
      <w:proofErr w:type="spellEnd"/>
      <w:r w:rsidR="00AE1144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B43D1" w:rsidRPr="003C38BE">
        <w:rPr>
          <w:rFonts w:ascii="Times New Roman" w:hAnsi="Times New Roman" w:cs="Times New Roman"/>
          <w:iCs/>
          <w:sz w:val="24"/>
          <w:szCs w:val="24"/>
        </w:rPr>
        <w:t xml:space="preserve">interventions </w:t>
      </w:r>
      <w:r w:rsidR="00FB580F" w:rsidRPr="003C38BE">
        <w:rPr>
          <w:rFonts w:ascii="Times New Roman" w:hAnsi="Times New Roman" w:cs="Times New Roman"/>
          <w:iCs/>
          <w:sz w:val="24"/>
          <w:szCs w:val="24"/>
        </w:rPr>
        <w:t>increased serum 25(OH)D and 1,25(OH)</w:t>
      </w:r>
      <w:proofErr w:type="spellStart"/>
      <w:r w:rsidR="00FB580F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FB580F" w:rsidRPr="003C38BE">
        <w:rPr>
          <w:rFonts w:ascii="Times New Roman" w:hAnsi="Times New Roman" w:cs="Times New Roman"/>
          <w:iCs/>
          <w:sz w:val="24"/>
          <w:szCs w:val="24"/>
        </w:rPr>
        <w:t>D</w:t>
      </w:r>
      <w:proofErr w:type="spellEnd"/>
      <w:r w:rsidR="00FB580F" w:rsidRPr="003C38BE">
        <w:rPr>
          <w:rFonts w:ascii="Times New Roman" w:hAnsi="Times New Roman" w:cs="Times New Roman"/>
          <w:iCs/>
          <w:sz w:val="24"/>
          <w:szCs w:val="24"/>
        </w:rPr>
        <w:t xml:space="preserve"> to a similar extent </w:t>
      </w:r>
      <w:r w:rsidR="00FB580F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DYXJzd2VsbDwvQXV0aG9yPjxZZWFyPjIwMTg8L1llYXI+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</w:fldData>
        </w:fldCha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B580F" w:rsidRPr="003C38BE">
        <w:rPr>
          <w:rFonts w:ascii="Times New Roman" w:hAnsi="Times New Roman" w:cs="Times New Roman"/>
          <w:iCs/>
          <w:sz w:val="24"/>
          <w:szCs w:val="24"/>
        </w:rPr>
      </w:r>
      <w:r w:rsidR="00FB580F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36)</w:t>
      </w:r>
      <w:r w:rsidR="00FB580F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B580F" w:rsidRPr="003C38BE">
        <w:rPr>
          <w:rFonts w:ascii="Times New Roman" w:hAnsi="Times New Roman" w:cs="Times New Roman"/>
          <w:iCs/>
          <w:sz w:val="24"/>
          <w:szCs w:val="24"/>
        </w:rPr>
        <w:t>. Therefore,</w:t>
      </w:r>
      <w:r w:rsidR="009A5C7A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62EF7" w:rsidRPr="003C38BE">
        <w:rPr>
          <w:rFonts w:ascii="Times New Roman" w:hAnsi="Times New Roman" w:cs="Times New Roman"/>
          <w:iCs/>
          <w:sz w:val="24"/>
          <w:szCs w:val="24"/>
        </w:rPr>
        <w:t>in this study</w:t>
      </w:r>
      <w:r w:rsidR="0030152D" w:rsidRPr="003C38BE">
        <w:rPr>
          <w:rFonts w:ascii="Times New Roman" w:hAnsi="Times New Roman" w:cs="Times New Roman"/>
          <w:iCs/>
          <w:sz w:val="24"/>
          <w:szCs w:val="24"/>
        </w:rPr>
        <w:t>, participants supplemented with vitamin D (</w:t>
      </w:r>
      <w:proofErr w:type="spellStart"/>
      <w:r w:rsidR="0030152D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30152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5621C" w:rsidRPr="003C38BE">
        <w:rPr>
          <w:rFonts w:ascii="Times New Roman" w:hAnsi="Times New Roman" w:cs="Times New Roman"/>
          <w:iCs/>
          <w:sz w:val="24"/>
          <w:szCs w:val="24"/>
        </w:rPr>
        <w:t>and</w:t>
      </w:r>
      <w:r w:rsidR="0030152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B6136" w:rsidRPr="003C38BE">
        <w:rPr>
          <w:rFonts w:ascii="Times New Roman" w:hAnsi="Times New Roman" w:cs="Times New Roman"/>
          <w:sz w:val="24"/>
          <w:szCs w:val="24"/>
        </w:rPr>
        <w:t xml:space="preserve">oral vitamin </w:t>
      </w:r>
      <w:proofErr w:type="spellStart"/>
      <w:r w:rsidR="00AB6136" w:rsidRPr="003C38BE">
        <w:rPr>
          <w:rFonts w:ascii="Times New Roman" w:hAnsi="Times New Roman" w:cs="Times New Roman"/>
          <w:sz w:val="24"/>
          <w:szCs w:val="24"/>
        </w:rPr>
        <w:t>D</w:t>
      </w:r>
      <w:r w:rsidR="00AB6136"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="0030152D" w:rsidRPr="003C38BE">
        <w:rPr>
          <w:rFonts w:ascii="Times New Roman" w:hAnsi="Times New Roman" w:cs="Times New Roman"/>
          <w:iCs/>
          <w:sz w:val="24"/>
          <w:szCs w:val="24"/>
        </w:rPr>
        <w:t>) were co</w:t>
      </w:r>
      <w:r w:rsidR="00AC0AB6" w:rsidRPr="003C38BE">
        <w:rPr>
          <w:rFonts w:ascii="Times New Roman" w:hAnsi="Times New Roman" w:cs="Times New Roman"/>
          <w:iCs/>
          <w:sz w:val="24"/>
          <w:szCs w:val="24"/>
        </w:rPr>
        <w:t xml:space="preserve">llapsed into 1 vitamin D group and </w:t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>those</w:t>
      </w:r>
      <w:r w:rsidR="0030152D" w:rsidRPr="003C38BE">
        <w:rPr>
          <w:rFonts w:ascii="Times New Roman" w:hAnsi="Times New Roman" w:cs="Times New Roman"/>
          <w:iCs/>
          <w:sz w:val="24"/>
          <w:szCs w:val="24"/>
        </w:rPr>
        <w:t xml:space="preserve"> in the placebo groups</w:t>
      </w:r>
      <w:r w:rsidR="004651D2" w:rsidRPr="003C38BE">
        <w:rPr>
          <w:rFonts w:ascii="Times New Roman" w:hAnsi="Times New Roman" w:cs="Times New Roman"/>
          <w:iCs/>
          <w:sz w:val="24"/>
          <w:szCs w:val="24"/>
        </w:rPr>
        <w:t xml:space="preserve"> (</w:t>
      </w:r>
      <w:r w:rsidR="00FC1262" w:rsidRPr="003C38BE">
        <w:rPr>
          <w:rFonts w:ascii="Times New Roman" w:hAnsi="Times New Roman" w:cs="Times New Roman"/>
          <w:iCs/>
          <w:sz w:val="24"/>
          <w:szCs w:val="24"/>
        </w:rPr>
        <w:t xml:space="preserve">placebo </w:t>
      </w:r>
      <w:proofErr w:type="spellStart"/>
      <w:r w:rsidR="004651D2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4651D2" w:rsidRPr="003C38BE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FC1262" w:rsidRPr="003C38BE">
        <w:rPr>
          <w:rFonts w:ascii="Times New Roman" w:hAnsi="Times New Roman" w:cs="Times New Roman"/>
          <w:iCs/>
          <w:sz w:val="24"/>
          <w:szCs w:val="24"/>
        </w:rPr>
        <w:t>oral placebo</w:t>
      </w:r>
      <w:r w:rsidR="004651D2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AC0AB6" w:rsidRPr="003C38BE">
        <w:rPr>
          <w:rFonts w:ascii="Times New Roman" w:hAnsi="Times New Roman" w:cs="Times New Roman"/>
          <w:iCs/>
          <w:sz w:val="24"/>
          <w:szCs w:val="24"/>
        </w:rPr>
        <w:t xml:space="preserve"> were collapsed into 1 placebo group, resulting in 1 intervention group and 1 control group</w:t>
      </w:r>
      <w:r w:rsidR="00767B99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910B40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59AA0C57" w14:textId="72C45298" w:rsidR="00110AAF" w:rsidRPr="003C38BE" w:rsidRDefault="00910B40" w:rsidP="00A501BC">
      <w:pPr>
        <w:spacing w:before="240"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>For the primary analysis of injury data, frailty models were employed, a class of survival models designed for recurrent event data that account for unobserved heterogeneity among individuals. These models extend the Cox proportional hazards model by incorporating a gamma-distributed frailty term, representing individual-specific susceptibility to injury.</w:t>
      </w:r>
      <w:r w:rsidR="00791C90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81898" w:rsidRPr="003C38BE">
        <w:rPr>
          <w:rFonts w:ascii="Times New Roman" w:hAnsi="Times New Roman" w:cs="Times New Roman"/>
          <w:iCs/>
          <w:sz w:val="24"/>
          <w:szCs w:val="24"/>
        </w:rPr>
        <w:t>Platoon was incorporated directly within the model as a stratification factor to account for the block-randomi</w:t>
      </w:r>
      <w:r w:rsidR="00E779E5" w:rsidRPr="003C38BE">
        <w:rPr>
          <w:rFonts w:ascii="Times New Roman" w:hAnsi="Times New Roman" w:cs="Times New Roman"/>
          <w:iCs/>
          <w:sz w:val="24"/>
          <w:szCs w:val="24"/>
        </w:rPr>
        <w:t>s</w:t>
      </w:r>
      <w:r w:rsidR="00C81898" w:rsidRPr="003C38BE">
        <w:rPr>
          <w:rFonts w:ascii="Times New Roman" w:hAnsi="Times New Roman" w:cs="Times New Roman"/>
          <w:iCs/>
          <w:sz w:val="24"/>
          <w:szCs w:val="24"/>
        </w:rPr>
        <w:t xml:space="preserve">ed platoon structure and shared training environment. </w:t>
      </w:r>
      <w:r w:rsidR="00C858BB" w:rsidRPr="003C38BE">
        <w:rPr>
          <w:rFonts w:ascii="Times New Roman" w:hAnsi="Times New Roman" w:cs="Times New Roman"/>
          <w:iCs/>
          <w:sz w:val="24"/>
          <w:szCs w:val="24"/>
        </w:rPr>
        <w:t>An approximate detectable hazard ratio was derived from the achieved precision of each recurrent-event estimate. The standard error of the log hazard ratio was obtained from the model-derived 95% confidence interval and used under a conventional Wald approximation (two-sided α = 0.05; 80% detection criterion) to estimate the magnitude of between-group hazard ratio that the study was likely capable of distinguishing from the null.</w:t>
      </w:r>
      <w:r w:rsidR="00110AA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0FDB272C" w14:textId="02312165" w:rsidR="00D03E8D" w:rsidRPr="003C38BE" w:rsidRDefault="00A04EC9" w:rsidP="00A501BC">
      <w:pPr>
        <w:spacing w:before="240"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lastRenderedPageBreak/>
        <w:t xml:space="preserve">Between-group differences in vitamin D metabolites and bone metabolism compounds over time were analysed using linear mixed-effects models, with adjustment for baseline values and inclusion of a random intercept for platoon to account for clustering arising from the block-randomized design. </w:t>
      </w:r>
      <w:r w:rsidR="00AF5E30" w:rsidRPr="003C38BE">
        <w:rPr>
          <w:rFonts w:ascii="Times New Roman" w:hAnsi="Times New Roman" w:cs="Times New Roman"/>
          <w:iCs/>
          <w:sz w:val="24"/>
          <w:szCs w:val="24"/>
        </w:rPr>
        <w:t>Model diagnostics were undertaken for all fitted models. For the frailty models, proportional hazards assumptions were assessed using scaled Schoenfeld residuals and inspection of log-minus-log survival plots</w:t>
      </w:r>
      <w:r w:rsidR="00B673AD" w:rsidRPr="003C38BE">
        <w:rPr>
          <w:rFonts w:ascii="Times New Roman" w:hAnsi="Times New Roman" w:cs="Times New Roman"/>
          <w:iCs/>
          <w:sz w:val="24"/>
          <w:szCs w:val="24"/>
        </w:rPr>
        <w:t>. For the linear mixed-effects models, model assumptions were assessed by visual inspection of residual-versus-fitted plots and quantile-quantile plots of residuals to evaluate homoscedasticity and approximate normality.</w:t>
      </w:r>
      <w:r w:rsidR="00E779E5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B673AD" w:rsidRPr="003C38BE">
        <w:rPr>
          <w:rFonts w:ascii="Times New Roman" w:hAnsi="Times New Roman" w:cs="Times New Roman"/>
          <w:iCs/>
          <w:sz w:val="24"/>
          <w:szCs w:val="24"/>
        </w:rPr>
        <w:t>No substantial departures from model assumptions were identified.</w:t>
      </w:r>
      <w:r w:rsidR="00A501B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>Chi-square tests were used to examine associations between categorical variables. Group differences in central tendency for skewed data, such as lost training days, were assessed using the Mann-Whitney U test.</w:t>
      </w:r>
      <w:r w:rsidR="00514D68" w:rsidRPr="003C38BE">
        <w:rPr>
          <w:rFonts w:ascii="Times New Roman" w:hAnsi="Times New Roman" w:cs="Times New Roman"/>
          <w:iCs/>
          <w:sz w:val="24"/>
          <w:szCs w:val="24"/>
        </w:rPr>
        <w:t xml:space="preserve"> Analyses were intention-to-treat. Subsequent per-protocol analyses were</w:t>
      </w:r>
      <w:r w:rsidR="006256C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514D68" w:rsidRPr="003C38BE">
        <w:rPr>
          <w:rFonts w:ascii="Times New Roman" w:hAnsi="Times New Roman" w:cs="Times New Roman"/>
          <w:iCs/>
          <w:sz w:val="24"/>
          <w:szCs w:val="24"/>
        </w:rPr>
        <w:t xml:space="preserve">performed to exclude participants with a compliance to the intervention &lt;80%. </w:t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 xml:space="preserve">All analyses were conducted in R </w:t>
      </w:r>
      <w:r w:rsidR="00A9208D" w:rsidRPr="003C38BE">
        <w:rPr>
          <w:rFonts w:ascii="Times New Roman" w:hAnsi="Times New Roman" w:cs="Times New Roman"/>
          <w:iCs/>
          <w:sz w:val="24"/>
          <w:szCs w:val="24"/>
        </w:rPr>
        <w:t xml:space="preserve">(version 4.4.3, R Core Team) </w:t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 xml:space="preserve">with survival analyses conducted using the </w:t>
      </w:r>
      <w:r w:rsidR="00E05FAD" w:rsidRPr="003C38BE">
        <w:rPr>
          <w:rFonts w:ascii="Times New Roman" w:hAnsi="Times New Roman" w:cs="Times New Roman"/>
          <w:i/>
          <w:iCs/>
          <w:sz w:val="24"/>
          <w:szCs w:val="24"/>
        </w:rPr>
        <w:t>survival</w:t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 xml:space="preserve"> package</w:t>
      </w:r>
      <w:r w:rsidR="00197F5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197F5C" w:rsidRPr="003C38BE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593025" w:rsidRPr="003C38BE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Therneau&lt;/Author&gt;&lt;Year&gt;2024&lt;/Year&gt;&lt;RecNum&gt;1047&lt;/RecNum&gt;&lt;DisplayText&gt;&lt;style face="superscript"&gt;(44)&lt;/style&gt;&lt;/DisplayText&gt;&lt;record&gt;&lt;rec-number&gt;1047&lt;/rec-number&gt;&lt;foreign-keys&gt;&lt;key app="EN" db-id="sstew5s2g50tt6e2ppgpszf92x9ffatafdxe" timestamp="1738575541"&gt;1047&lt;/key&gt;&lt;/foreign-keys&gt;&lt;ref-type name="Web Page"&gt;12&lt;/ref-type&gt;&lt;contributors&gt;&lt;authors&gt;&lt;author&gt;Therneau, T. M.&lt;/author&gt;&lt;author&gt;Lumley, T.&lt;/author&gt;&lt;author&gt;Atkinson, E.&lt;/author&gt;&lt;author&gt;Crowson, C.&lt;/author&gt;&lt;/authors&gt;&lt;/contributors&gt;&lt;titles&gt;&lt;title&gt;A package for survival analysis in R. R package version 3.7-0.&lt;/title&gt;&lt;/titles&gt;&lt;dates&gt;&lt;year&gt;2024&lt;/year&gt;&lt;/dates&gt;&lt;urls&gt;&lt;related-urls&gt;&lt;url&gt;https://CRAN.R-project.org/package=survival&lt;/url&gt;&lt;/related-urls&gt;&lt;/urls&gt;&lt;/record&gt;&lt;/Cite&gt;&lt;/EndNote&gt;</w:instrText>
      </w:r>
      <w:r w:rsidR="00197F5C" w:rsidRPr="003C38B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(44)</w:t>
      </w:r>
      <w:r w:rsidR="00197F5C" w:rsidRPr="003C38B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E05FAD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D1726A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1726A" w:rsidRPr="003C38B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atistical significance was accepted at </w:t>
      </w:r>
      <w:r w:rsidR="00D1726A" w:rsidRPr="003C38BE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P</w:t>
      </w:r>
      <w:r w:rsidR="00D1726A" w:rsidRPr="003C38B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&lt; 0.05.</w:t>
      </w:r>
      <w:r w:rsidR="00D03E8D" w:rsidRPr="003C38BE">
        <w:rPr>
          <w:rFonts w:ascii="Times New Roman" w:hAnsi="Times New Roman" w:cs="Times New Roman"/>
          <w:iCs/>
          <w:sz w:val="24"/>
          <w:szCs w:val="24"/>
        </w:rPr>
        <w:br w:type="page"/>
      </w:r>
    </w:p>
    <w:p w14:paraId="1A8D5120" w14:textId="7F07F4DD" w:rsidR="008629E0" w:rsidRPr="003C38BE" w:rsidRDefault="008629E0" w:rsidP="00461544">
      <w:pPr>
        <w:spacing w:after="0"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lastRenderedPageBreak/>
        <w:t>RESULTS</w:t>
      </w:r>
    </w:p>
    <w:p w14:paraId="4692E25F" w14:textId="7F8D420F" w:rsidR="002A363C" w:rsidRPr="003C38BE" w:rsidRDefault="003933A0" w:rsidP="00461544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 xml:space="preserve">Baseline participant characteristics are shown in Table 1. </w:t>
      </w:r>
      <w:r w:rsidR="00B77CF3" w:rsidRPr="003C38BE">
        <w:rPr>
          <w:rFonts w:ascii="Times New Roman" w:hAnsi="Times New Roman" w:cs="Times New Roman"/>
          <w:sz w:val="24"/>
          <w:szCs w:val="24"/>
        </w:rPr>
        <w:t>Participants were sufficiently blinded to the intervention</w:t>
      </w:r>
      <w:r w:rsidR="005136F6" w:rsidRPr="003C38BE">
        <w:rPr>
          <w:rFonts w:ascii="Times New Roman" w:hAnsi="Times New Roman" w:cs="Times New Roman"/>
          <w:sz w:val="24"/>
          <w:szCs w:val="24"/>
        </w:rPr>
        <w:t xml:space="preserve"> since</w:t>
      </w:r>
      <w:r w:rsidR="00B77CF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E7172D" w:rsidRPr="003C38BE">
        <w:rPr>
          <w:rFonts w:ascii="Times New Roman" w:hAnsi="Times New Roman" w:cs="Times New Roman"/>
          <w:sz w:val="24"/>
          <w:szCs w:val="24"/>
        </w:rPr>
        <w:t>3</w:t>
      </w:r>
      <w:r w:rsidR="00AB0977" w:rsidRPr="003C38BE">
        <w:rPr>
          <w:rFonts w:ascii="Times New Roman" w:hAnsi="Times New Roman" w:cs="Times New Roman"/>
          <w:sz w:val="24"/>
          <w:szCs w:val="24"/>
        </w:rPr>
        <w:t>6</w:t>
      </w:r>
      <w:r w:rsidR="00B77CF3" w:rsidRPr="003C38BE">
        <w:rPr>
          <w:rFonts w:ascii="Times New Roman" w:hAnsi="Times New Roman" w:cs="Times New Roman"/>
          <w:sz w:val="24"/>
          <w:szCs w:val="24"/>
        </w:rPr>
        <w:t xml:space="preserve">% correctly guessed their group, </w:t>
      </w:r>
      <w:r w:rsidR="00AB0977" w:rsidRPr="003C38BE">
        <w:rPr>
          <w:rFonts w:ascii="Times New Roman" w:hAnsi="Times New Roman" w:cs="Times New Roman"/>
          <w:sz w:val="24"/>
          <w:szCs w:val="24"/>
        </w:rPr>
        <w:t>30</w:t>
      </w:r>
      <w:r w:rsidR="00B77CF3" w:rsidRPr="003C38BE">
        <w:rPr>
          <w:rFonts w:ascii="Times New Roman" w:hAnsi="Times New Roman" w:cs="Times New Roman"/>
          <w:sz w:val="24"/>
          <w:szCs w:val="24"/>
        </w:rPr>
        <w:t xml:space="preserve">% were incorrect, and </w:t>
      </w:r>
      <w:r w:rsidR="00E7172D" w:rsidRPr="003C38BE">
        <w:rPr>
          <w:rFonts w:ascii="Times New Roman" w:hAnsi="Times New Roman" w:cs="Times New Roman"/>
          <w:sz w:val="24"/>
          <w:szCs w:val="24"/>
        </w:rPr>
        <w:t>34</w:t>
      </w:r>
      <w:r w:rsidR="00B77CF3" w:rsidRPr="003C38BE">
        <w:rPr>
          <w:rFonts w:ascii="Times New Roman" w:hAnsi="Times New Roman" w:cs="Times New Roman"/>
          <w:sz w:val="24"/>
          <w:szCs w:val="24"/>
        </w:rPr>
        <w:t>% said they did not know whether they had received an active or placebo intervention.</w:t>
      </w:r>
      <w:r w:rsidR="00D2020F" w:rsidRPr="003C38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425A5B1" w14:textId="36480C52" w:rsidR="008629E0" w:rsidRPr="003C38BE" w:rsidRDefault="0058627F" w:rsidP="001A033E">
      <w:pPr>
        <w:spacing w:before="240" w:after="0"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V</w:t>
      </w:r>
      <w:r w:rsidR="00B77CF3"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itamin D s</w:t>
      </w:r>
      <w:r w:rsidR="00DF54A8"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tatus</w:t>
      </w:r>
    </w:p>
    <w:p w14:paraId="76F6B4CC" w14:textId="7C214985" w:rsidR="00D2020F" w:rsidRPr="003C38BE" w:rsidRDefault="008374A8" w:rsidP="00B64F85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>At baseline,</w:t>
      </w:r>
      <w:r w:rsidR="004F35F3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C663D" w:rsidRPr="003C38BE">
        <w:rPr>
          <w:rFonts w:ascii="Times New Roman" w:hAnsi="Times New Roman" w:cs="Times New Roman"/>
          <w:iCs/>
          <w:sz w:val="24"/>
          <w:szCs w:val="24"/>
        </w:rPr>
        <w:t>only</w:t>
      </w:r>
      <w:r w:rsidR="00A00DE5" w:rsidRPr="003C38BE">
        <w:rPr>
          <w:rFonts w:ascii="Times New Roman" w:hAnsi="Times New Roman" w:cs="Times New Roman"/>
          <w:iCs/>
          <w:sz w:val="24"/>
          <w:szCs w:val="24"/>
        </w:rPr>
        <w:t xml:space="preserve"> 2</w:t>
      </w:r>
      <w:r w:rsidR="00AB0977" w:rsidRPr="003C38BE">
        <w:rPr>
          <w:rFonts w:ascii="Times New Roman" w:hAnsi="Times New Roman" w:cs="Times New Roman"/>
          <w:iCs/>
          <w:sz w:val="24"/>
          <w:szCs w:val="24"/>
        </w:rPr>
        <w:t>9</w:t>
      </w:r>
      <w:r w:rsidR="00A00DE5" w:rsidRPr="003C38BE">
        <w:rPr>
          <w:rFonts w:ascii="Times New Roman" w:hAnsi="Times New Roman" w:cs="Times New Roman"/>
          <w:iCs/>
          <w:sz w:val="24"/>
          <w:szCs w:val="24"/>
        </w:rPr>
        <w:t>%</w:t>
      </w:r>
      <w:r w:rsidR="00AB0977" w:rsidRPr="003C38BE">
        <w:rPr>
          <w:rFonts w:ascii="Times New Roman" w:hAnsi="Times New Roman" w:cs="Times New Roman"/>
          <w:iCs/>
          <w:sz w:val="24"/>
          <w:szCs w:val="24"/>
        </w:rPr>
        <w:t xml:space="preserve"> of participants</w:t>
      </w:r>
      <w:r w:rsidR="00AC663D" w:rsidRPr="003C38BE">
        <w:rPr>
          <w:rFonts w:ascii="Times New Roman" w:hAnsi="Times New Roman" w:cs="Times New Roman"/>
          <w:iCs/>
          <w:sz w:val="24"/>
          <w:szCs w:val="24"/>
        </w:rPr>
        <w:t xml:space="preserve"> were vitamin D sufficient</w:t>
      </w:r>
      <w:r w:rsidR="001A033E" w:rsidRPr="003C38BE">
        <w:rPr>
          <w:rFonts w:ascii="Times New Roman" w:hAnsi="Times New Roman" w:cs="Times New Roman"/>
          <w:iCs/>
          <w:sz w:val="24"/>
          <w:szCs w:val="24"/>
        </w:rPr>
        <w:t xml:space="preserve"> (serum 25(OH)D ≥50 </w:t>
      </w:r>
      <w:proofErr w:type="spellStart"/>
      <w:r w:rsidR="001A033E" w:rsidRPr="003C38BE">
        <w:rPr>
          <w:rFonts w:ascii="Times New Roman" w:hAnsi="Times New Roman" w:cs="Times New Roman"/>
          <w:sz w:val="24"/>
          <w:szCs w:val="24"/>
        </w:rPr>
        <w:t>nmol∙L</w:t>
      </w:r>
      <w:r w:rsidR="001A033E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1A033E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F8229F" w:rsidRPr="003C38BE">
        <w:rPr>
          <w:rFonts w:ascii="Times New Roman" w:hAnsi="Times New Roman" w:cs="Times New Roman"/>
          <w:iCs/>
          <w:sz w:val="24"/>
          <w:szCs w:val="24"/>
        </w:rPr>
        <w:t xml:space="preserve">, 37% were vitamin D insufficient (25(OH)D 30-49.9 </w:t>
      </w:r>
      <w:proofErr w:type="spellStart"/>
      <w:r w:rsidR="00F8229F" w:rsidRPr="003C38BE">
        <w:rPr>
          <w:rFonts w:ascii="Times New Roman" w:hAnsi="Times New Roman" w:cs="Times New Roman"/>
          <w:sz w:val="24"/>
          <w:szCs w:val="24"/>
        </w:rPr>
        <w:t>nmol∙L</w:t>
      </w:r>
      <w:r w:rsidR="00F8229F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F8229F" w:rsidRPr="003C38BE">
        <w:rPr>
          <w:rFonts w:ascii="Times New Roman" w:hAnsi="Times New Roman" w:cs="Times New Roman"/>
          <w:iCs/>
          <w:sz w:val="24"/>
          <w:szCs w:val="24"/>
        </w:rPr>
        <w:t xml:space="preserve">), </w:t>
      </w:r>
      <w:r w:rsidR="001A033E" w:rsidRPr="003C38BE">
        <w:rPr>
          <w:rFonts w:ascii="Times New Roman" w:hAnsi="Times New Roman" w:cs="Times New Roman"/>
          <w:iCs/>
          <w:sz w:val="24"/>
          <w:szCs w:val="24"/>
        </w:rPr>
        <w:t xml:space="preserve">and </w:t>
      </w:r>
      <w:r w:rsidR="00AB0977" w:rsidRPr="003C38BE">
        <w:rPr>
          <w:rFonts w:ascii="Times New Roman" w:hAnsi="Times New Roman" w:cs="Times New Roman"/>
          <w:iCs/>
          <w:sz w:val="24"/>
          <w:szCs w:val="24"/>
        </w:rPr>
        <w:t>34</w:t>
      </w:r>
      <w:r w:rsidR="001A033E" w:rsidRPr="003C38BE">
        <w:rPr>
          <w:rFonts w:ascii="Times New Roman" w:hAnsi="Times New Roman" w:cs="Times New Roman"/>
          <w:iCs/>
          <w:sz w:val="24"/>
          <w:szCs w:val="24"/>
        </w:rPr>
        <w:t xml:space="preserve">% were vitamin D deficient (25(OH)D &lt;30 </w:t>
      </w:r>
      <w:proofErr w:type="spellStart"/>
      <w:r w:rsidR="001A033E" w:rsidRPr="003C38BE">
        <w:rPr>
          <w:rFonts w:ascii="Times New Roman" w:hAnsi="Times New Roman" w:cs="Times New Roman"/>
          <w:sz w:val="24"/>
          <w:szCs w:val="24"/>
        </w:rPr>
        <w:t>nmol∙L</w:t>
      </w:r>
      <w:r w:rsidR="001A033E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1A033E" w:rsidRPr="003C38BE">
        <w:rPr>
          <w:rFonts w:ascii="Times New Roman" w:hAnsi="Times New Roman" w:cs="Times New Roman"/>
          <w:iCs/>
          <w:sz w:val="24"/>
          <w:szCs w:val="24"/>
        </w:rPr>
        <w:t>).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8A252C" w:rsidRPr="003C38BE">
        <w:rPr>
          <w:rFonts w:ascii="Times New Roman" w:hAnsi="Times New Roman" w:cs="Times New Roman"/>
          <w:iCs/>
          <w:sz w:val="24"/>
          <w:szCs w:val="24"/>
        </w:rPr>
        <w:t xml:space="preserve">Both </w:t>
      </w:r>
      <w:proofErr w:type="spellStart"/>
      <w:r w:rsidR="008A252C" w:rsidRPr="003C38BE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8A252C" w:rsidRPr="003C38BE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AB6136" w:rsidRPr="003C38BE">
        <w:rPr>
          <w:rFonts w:ascii="Times New Roman" w:hAnsi="Times New Roman" w:cs="Times New Roman"/>
          <w:sz w:val="24"/>
          <w:szCs w:val="24"/>
        </w:rPr>
        <w:t xml:space="preserve">oral vitamin </w:t>
      </w:r>
      <w:proofErr w:type="spellStart"/>
      <w:r w:rsidR="00AB6136" w:rsidRPr="003C38BE">
        <w:rPr>
          <w:rFonts w:ascii="Times New Roman" w:hAnsi="Times New Roman" w:cs="Times New Roman"/>
          <w:sz w:val="24"/>
          <w:szCs w:val="24"/>
        </w:rPr>
        <w:t>D</w:t>
      </w:r>
      <w:r w:rsidR="00AB6136" w:rsidRPr="003C38B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="008A252C" w:rsidRPr="003C38BE">
        <w:rPr>
          <w:rFonts w:ascii="Times New Roman" w:hAnsi="Times New Roman" w:cs="Times New Roman"/>
          <w:iCs/>
          <w:sz w:val="24"/>
          <w:szCs w:val="24"/>
        </w:rPr>
        <w:t xml:space="preserve"> supplementation were successful in achieving</w:t>
      </w:r>
      <w:r w:rsidR="00AC663D" w:rsidRPr="003C38BE">
        <w:rPr>
          <w:rFonts w:ascii="Times New Roman" w:hAnsi="Times New Roman" w:cs="Times New Roman"/>
          <w:iCs/>
          <w:sz w:val="24"/>
          <w:szCs w:val="24"/>
        </w:rPr>
        <w:t xml:space="preserve"> vitamin D sufficiency in </w:t>
      </w:r>
      <w:r w:rsidR="00CE62A3" w:rsidRPr="003C38BE">
        <w:rPr>
          <w:rFonts w:ascii="Times New Roman" w:hAnsi="Times New Roman" w:cs="Times New Roman"/>
          <w:iCs/>
          <w:sz w:val="24"/>
          <w:szCs w:val="24"/>
        </w:rPr>
        <w:t>95% of</w:t>
      </w:r>
      <w:r w:rsidR="00AC663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E62A3" w:rsidRPr="003C38BE">
        <w:rPr>
          <w:rFonts w:ascii="Times New Roman" w:hAnsi="Times New Roman" w:cs="Times New Roman"/>
          <w:iCs/>
          <w:sz w:val="24"/>
          <w:szCs w:val="24"/>
        </w:rPr>
        <w:t xml:space="preserve">participants </w:t>
      </w:r>
      <w:r w:rsidR="00AC663D" w:rsidRPr="003C38BE">
        <w:rPr>
          <w:rFonts w:ascii="Times New Roman" w:hAnsi="Times New Roman" w:cs="Times New Roman"/>
          <w:iCs/>
          <w:sz w:val="24"/>
          <w:szCs w:val="24"/>
        </w:rPr>
        <w:t>by week 5</w:t>
      </w:r>
      <w:r w:rsidR="0030152D" w:rsidRPr="003C38BE">
        <w:rPr>
          <w:rFonts w:ascii="Times New Roman" w:hAnsi="Times New Roman" w:cs="Times New Roman"/>
          <w:iCs/>
          <w:sz w:val="24"/>
          <w:szCs w:val="24"/>
        </w:rPr>
        <w:t>.</w:t>
      </w:r>
    </w:p>
    <w:p w14:paraId="46069912" w14:textId="69C00BF2" w:rsidR="00B64F85" w:rsidRPr="003C38BE" w:rsidRDefault="00B64F85" w:rsidP="00FF6FFA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Vitamin D metabolites</w:t>
      </w:r>
    </w:p>
    <w:p w14:paraId="4AFA7CE3" w14:textId="238D10C0" w:rsidR="0042528E" w:rsidRPr="003C38BE" w:rsidRDefault="00F50392" w:rsidP="00461544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 xml:space="preserve">Serum 25(OH)D </w:t>
      </w:r>
      <w:r w:rsidR="00B5400F" w:rsidRPr="003C38BE">
        <w:rPr>
          <w:rFonts w:ascii="Times New Roman" w:hAnsi="Times New Roman" w:cs="Times New Roman"/>
          <w:iCs/>
          <w:sz w:val="24"/>
          <w:szCs w:val="24"/>
        </w:rPr>
        <w:t>increased from baseline in vitamin D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</w:t>
      </w:r>
      <w:proofErr w:type="spellStart"/>
      <w:r w:rsidR="00472CDB" w:rsidRPr="003C38BE">
        <w:rPr>
          <w:rFonts w:ascii="Times New Roman" w:hAnsi="Times New Roman" w:cs="Times New Roman"/>
          <w:iCs/>
          <w:sz w:val="24"/>
          <w:szCs w:val="24"/>
        </w:rPr>
        <w:t>3A</w:t>
      </w:r>
      <w:proofErr w:type="spellEnd"/>
      <w:r w:rsidR="00472CDB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B5400F" w:rsidRPr="003C38BE">
        <w:rPr>
          <w:rFonts w:ascii="Times New Roman" w:hAnsi="Times New Roman" w:cs="Times New Roman"/>
          <w:iCs/>
          <w:sz w:val="24"/>
          <w:szCs w:val="24"/>
        </w:rPr>
        <w:t xml:space="preserve"> and was higher than placebo at week 5 (</w:t>
      </w:r>
      <w:r w:rsidR="00380CC6" w:rsidRPr="003C38BE">
        <w:rPr>
          <w:rFonts w:ascii="Times New Roman" w:hAnsi="Times New Roman" w:cs="Times New Roman"/>
          <w:iCs/>
          <w:sz w:val="24"/>
          <w:szCs w:val="24"/>
        </w:rPr>
        <w:t>3</w:t>
      </w:r>
      <w:r w:rsidR="00963D8D" w:rsidRPr="003C38BE">
        <w:rPr>
          <w:rFonts w:ascii="Times New Roman" w:hAnsi="Times New Roman" w:cs="Times New Roman"/>
          <w:iCs/>
          <w:sz w:val="24"/>
          <w:szCs w:val="24"/>
        </w:rPr>
        <w:t>6</w:t>
      </w:r>
      <w:r w:rsidR="00380CC6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963D8D" w:rsidRPr="003C38BE">
        <w:rPr>
          <w:rFonts w:ascii="Times New Roman" w:hAnsi="Times New Roman" w:cs="Times New Roman"/>
          <w:iCs/>
          <w:sz w:val="24"/>
          <w:szCs w:val="24"/>
        </w:rPr>
        <w:t>5</w:t>
      </w:r>
      <w:r w:rsidR="00110CCD" w:rsidRPr="003C38BE">
        <w:rPr>
          <w:rFonts w:ascii="Times New Roman" w:hAnsi="Times New Roman" w:cs="Times New Roman"/>
          <w:iCs/>
          <w:sz w:val="24"/>
          <w:szCs w:val="24"/>
        </w:rPr>
        <w:t xml:space="preserve"> [95% CI:</w:t>
      </w:r>
      <w:r w:rsidR="009279A3" w:rsidRPr="003C38BE">
        <w:rPr>
          <w:rFonts w:ascii="Times New Roman" w:hAnsi="Times New Roman" w:cs="Times New Roman"/>
          <w:iCs/>
          <w:sz w:val="24"/>
          <w:szCs w:val="24"/>
        </w:rPr>
        <w:t xml:space="preserve"> 3</w:t>
      </w:r>
      <w:r w:rsidR="009E3AA1" w:rsidRPr="003C38BE">
        <w:rPr>
          <w:rFonts w:ascii="Times New Roman" w:hAnsi="Times New Roman" w:cs="Times New Roman"/>
          <w:iCs/>
          <w:sz w:val="24"/>
          <w:szCs w:val="24"/>
        </w:rPr>
        <w:t>2</w:t>
      </w:r>
      <w:r w:rsidR="009279A3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9E3AA1" w:rsidRPr="003C38BE">
        <w:rPr>
          <w:rFonts w:ascii="Times New Roman" w:hAnsi="Times New Roman" w:cs="Times New Roman"/>
          <w:iCs/>
          <w:sz w:val="24"/>
          <w:szCs w:val="24"/>
        </w:rPr>
        <w:t>8</w:t>
      </w:r>
      <w:r w:rsidR="009279A3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9E3AA1" w:rsidRPr="003C38BE">
        <w:rPr>
          <w:rFonts w:ascii="Times New Roman" w:hAnsi="Times New Roman" w:cs="Times New Roman"/>
          <w:iCs/>
          <w:sz w:val="24"/>
          <w:szCs w:val="24"/>
        </w:rPr>
        <w:t>40.2</w:t>
      </w:r>
      <w:r w:rsidR="006A3891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F5040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32CB0" w:rsidRPr="003C38BE">
        <w:rPr>
          <w:rFonts w:ascii="Times New Roman" w:hAnsi="Times New Roman" w:cs="Times New Roman"/>
          <w:iCs/>
          <w:sz w:val="24"/>
          <w:szCs w:val="24"/>
        </w:rPr>
        <w:t>nmol·</w:t>
      </w:r>
      <w:r w:rsidR="00A21365" w:rsidRPr="003C38BE">
        <w:rPr>
          <w:rFonts w:ascii="Times New Roman" w:hAnsi="Times New Roman" w:cs="Times New Roman"/>
          <w:iCs/>
          <w:sz w:val="24"/>
          <w:szCs w:val="24"/>
        </w:rPr>
        <w:t>L</w:t>
      </w:r>
      <w:r w:rsidR="00A21365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A21365" w:rsidRPr="003C38BE">
        <w:rPr>
          <w:rFonts w:ascii="Times New Roman" w:hAnsi="Times New Roman" w:cs="Times New Roman"/>
          <w:iCs/>
          <w:sz w:val="24"/>
          <w:szCs w:val="24"/>
        </w:rPr>
        <w:t>;</w:t>
      </w:r>
      <w:r w:rsidR="00110CC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B5400F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B5400F" w:rsidRPr="003C38BE">
        <w:rPr>
          <w:rFonts w:ascii="Times New Roman" w:hAnsi="Times New Roman" w:cs="Times New Roman"/>
          <w:iCs/>
          <w:sz w:val="24"/>
          <w:szCs w:val="24"/>
        </w:rPr>
        <w:t xml:space="preserve"> &lt; </w:t>
      </w:r>
      <w:r w:rsidR="005811F0" w:rsidRPr="003C38BE">
        <w:rPr>
          <w:rFonts w:ascii="Times New Roman" w:hAnsi="Times New Roman" w:cs="Times New Roman"/>
          <w:iCs/>
          <w:sz w:val="24"/>
          <w:szCs w:val="24"/>
        </w:rPr>
        <w:t>0.0</w:t>
      </w:r>
      <w:r w:rsidR="00A90CDF" w:rsidRPr="003C38BE">
        <w:rPr>
          <w:rFonts w:ascii="Times New Roman" w:hAnsi="Times New Roman" w:cs="Times New Roman"/>
          <w:iCs/>
          <w:sz w:val="24"/>
          <w:szCs w:val="24"/>
        </w:rPr>
        <w:t>01</w:t>
      </w:r>
      <w:r w:rsidR="00B5400F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E00A3F" w:rsidRPr="003C38BE">
        <w:rPr>
          <w:rFonts w:ascii="Times New Roman" w:hAnsi="Times New Roman" w:cs="Times New Roman"/>
          <w:iCs/>
          <w:sz w:val="24"/>
          <w:szCs w:val="24"/>
        </w:rPr>
        <w:t xml:space="preserve"> and 12 (</w:t>
      </w:r>
      <w:r w:rsidR="00BF729D" w:rsidRPr="003C38BE">
        <w:rPr>
          <w:rFonts w:ascii="Times New Roman" w:hAnsi="Times New Roman" w:cs="Times New Roman"/>
          <w:iCs/>
          <w:sz w:val="24"/>
          <w:szCs w:val="24"/>
        </w:rPr>
        <w:t>1</w:t>
      </w:r>
      <w:r w:rsidR="00D64B63" w:rsidRPr="003C38BE">
        <w:rPr>
          <w:rFonts w:ascii="Times New Roman" w:hAnsi="Times New Roman" w:cs="Times New Roman"/>
          <w:iCs/>
          <w:sz w:val="24"/>
          <w:szCs w:val="24"/>
        </w:rPr>
        <w:t>6.2</w:t>
      </w:r>
      <w:r w:rsidR="00E00A3F" w:rsidRPr="003C38BE">
        <w:rPr>
          <w:rFonts w:ascii="Times New Roman" w:hAnsi="Times New Roman" w:cs="Times New Roman"/>
          <w:iCs/>
          <w:sz w:val="24"/>
          <w:szCs w:val="24"/>
        </w:rPr>
        <w:t xml:space="preserve"> [95% CI: </w:t>
      </w:r>
      <w:r w:rsidR="00BF729D" w:rsidRPr="003C38BE">
        <w:rPr>
          <w:rFonts w:ascii="Times New Roman" w:hAnsi="Times New Roman" w:cs="Times New Roman"/>
          <w:iCs/>
          <w:sz w:val="24"/>
          <w:szCs w:val="24"/>
        </w:rPr>
        <w:t>1</w:t>
      </w:r>
      <w:r w:rsidR="00E821BB" w:rsidRPr="003C38BE">
        <w:rPr>
          <w:rFonts w:ascii="Times New Roman" w:hAnsi="Times New Roman" w:cs="Times New Roman"/>
          <w:iCs/>
          <w:sz w:val="24"/>
          <w:szCs w:val="24"/>
        </w:rPr>
        <w:t>2</w:t>
      </w:r>
      <w:r w:rsidR="00BF729D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E821BB" w:rsidRPr="003C38BE">
        <w:rPr>
          <w:rFonts w:ascii="Times New Roman" w:hAnsi="Times New Roman" w:cs="Times New Roman"/>
          <w:iCs/>
          <w:sz w:val="24"/>
          <w:szCs w:val="24"/>
        </w:rPr>
        <w:t>3</w:t>
      </w:r>
      <w:r w:rsidR="00E00A3F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E821BB" w:rsidRPr="003C38BE">
        <w:rPr>
          <w:rFonts w:ascii="Times New Roman" w:hAnsi="Times New Roman" w:cs="Times New Roman"/>
          <w:iCs/>
          <w:sz w:val="24"/>
          <w:szCs w:val="24"/>
        </w:rPr>
        <w:t>20.0</w:t>
      </w:r>
      <w:r w:rsidR="006A3891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E00A3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E00A3F" w:rsidRPr="003C38BE">
        <w:rPr>
          <w:rFonts w:ascii="Times New Roman" w:hAnsi="Times New Roman" w:cs="Times New Roman"/>
          <w:iCs/>
          <w:sz w:val="24"/>
          <w:szCs w:val="24"/>
        </w:rPr>
        <w:t>nmol·L</w:t>
      </w:r>
      <w:r w:rsidR="00E00A3F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E00A3F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E00A3F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E00A3F" w:rsidRPr="003C38BE">
        <w:rPr>
          <w:rFonts w:ascii="Times New Roman" w:hAnsi="Times New Roman" w:cs="Times New Roman"/>
          <w:iCs/>
          <w:sz w:val="24"/>
          <w:szCs w:val="24"/>
        </w:rPr>
        <w:t xml:space="preserve"> &lt; 0.001)</w:t>
      </w:r>
      <w:r w:rsidR="00B5400F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B45011" w:rsidRPr="003C38BE">
        <w:rPr>
          <w:rFonts w:ascii="Times New Roman" w:hAnsi="Times New Roman" w:cs="Times New Roman"/>
          <w:iCs/>
          <w:sz w:val="24"/>
          <w:szCs w:val="24"/>
        </w:rPr>
        <w:t xml:space="preserve"> Serum 1,25(OH)</w:t>
      </w:r>
      <w:proofErr w:type="spellStart"/>
      <w:r w:rsidR="00B45011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B45011" w:rsidRPr="003C38BE">
        <w:rPr>
          <w:rFonts w:ascii="Times New Roman" w:hAnsi="Times New Roman" w:cs="Times New Roman"/>
          <w:iCs/>
          <w:sz w:val="24"/>
          <w:szCs w:val="24"/>
        </w:rPr>
        <w:t>D</w:t>
      </w:r>
      <w:proofErr w:type="spellEnd"/>
      <w:r w:rsidR="00B45011" w:rsidRPr="003C38BE">
        <w:rPr>
          <w:rFonts w:ascii="Times New Roman" w:hAnsi="Times New Roman" w:cs="Times New Roman"/>
          <w:iCs/>
          <w:sz w:val="24"/>
          <w:szCs w:val="24"/>
        </w:rPr>
        <w:t xml:space="preserve"> increased from baseline in vitamin D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</w:t>
      </w:r>
      <w:proofErr w:type="spellStart"/>
      <w:r w:rsidR="00472CDB" w:rsidRPr="003C38BE">
        <w:rPr>
          <w:rFonts w:ascii="Times New Roman" w:hAnsi="Times New Roman" w:cs="Times New Roman"/>
          <w:iCs/>
          <w:sz w:val="24"/>
          <w:szCs w:val="24"/>
        </w:rPr>
        <w:t>3B</w:t>
      </w:r>
      <w:proofErr w:type="spellEnd"/>
      <w:r w:rsidR="00472CDB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A4020E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B45011" w:rsidRPr="003C38BE">
        <w:rPr>
          <w:rFonts w:ascii="Times New Roman" w:hAnsi="Times New Roman" w:cs="Times New Roman"/>
          <w:iCs/>
          <w:sz w:val="24"/>
          <w:szCs w:val="24"/>
        </w:rPr>
        <w:t>and was higher tha</w:t>
      </w:r>
      <w:r w:rsidR="00A4020E" w:rsidRPr="003C38BE">
        <w:rPr>
          <w:rFonts w:ascii="Times New Roman" w:hAnsi="Times New Roman" w:cs="Times New Roman"/>
          <w:iCs/>
          <w:sz w:val="24"/>
          <w:szCs w:val="24"/>
        </w:rPr>
        <w:t>n placebo at week 5</w:t>
      </w:r>
      <w:r w:rsidR="005811F0" w:rsidRPr="003C38BE">
        <w:rPr>
          <w:rFonts w:ascii="Times New Roman" w:hAnsi="Times New Roman" w:cs="Times New Roman"/>
          <w:iCs/>
          <w:sz w:val="24"/>
          <w:szCs w:val="24"/>
        </w:rPr>
        <w:t xml:space="preserve"> (</w:t>
      </w:r>
      <w:r w:rsidR="008212F6" w:rsidRPr="003C38BE">
        <w:rPr>
          <w:rFonts w:ascii="Times New Roman" w:hAnsi="Times New Roman" w:cs="Times New Roman"/>
          <w:iCs/>
          <w:sz w:val="24"/>
          <w:szCs w:val="24"/>
        </w:rPr>
        <w:t>1</w:t>
      </w:r>
      <w:r w:rsidR="00C10D34" w:rsidRPr="003C38BE">
        <w:rPr>
          <w:rFonts w:ascii="Times New Roman" w:hAnsi="Times New Roman" w:cs="Times New Roman"/>
          <w:iCs/>
          <w:sz w:val="24"/>
          <w:szCs w:val="24"/>
        </w:rPr>
        <w:t>1</w:t>
      </w:r>
      <w:r w:rsidR="008212F6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C10D34" w:rsidRPr="003C38BE">
        <w:rPr>
          <w:rFonts w:ascii="Times New Roman" w:hAnsi="Times New Roman" w:cs="Times New Roman"/>
          <w:iCs/>
          <w:sz w:val="24"/>
          <w:szCs w:val="24"/>
        </w:rPr>
        <w:t>0</w:t>
      </w:r>
      <w:r w:rsidR="00675C8C" w:rsidRPr="003C38BE">
        <w:rPr>
          <w:rFonts w:ascii="Times New Roman" w:hAnsi="Times New Roman" w:cs="Times New Roman"/>
          <w:iCs/>
          <w:sz w:val="24"/>
          <w:szCs w:val="24"/>
        </w:rPr>
        <w:t xml:space="preserve"> [</w:t>
      </w:r>
      <w:r w:rsidR="00F67C59" w:rsidRPr="003C38BE">
        <w:rPr>
          <w:rFonts w:ascii="Times New Roman" w:hAnsi="Times New Roman" w:cs="Times New Roman"/>
          <w:iCs/>
          <w:sz w:val="24"/>
          <w:szCs w:val="24"/>
        </w:rPr>
        <w:t xml:space="preserve">95% CI: </w:t>
      </w:r>
      <w:r w:rsidR="00F62EC3" w:rsidRPr="003C38BE">
        <w:rPr>
          <w:rFonts w:ascii="Times New Roman" w:hAnsi="Times New Roman" w:cs="Times New Roman"/>
          <w:iCs/>
          <w:sz w:val="24"/>
          <w:szCs w:val="24"/>
        </w:rPr>
        <w:t>5.4</w:t>
      </w:r>
      <w:r w:rsidR="00462254" w:rsidRPr="003C38BE">
        <w:rPr>
          <w:rFonts w:ascii="Times New Roman" w:hAnsi="Times New Roman" w:cs="Times New Roman"/>
          <w:iCs/>
          <w:sz w:val="24"/>
          <w:szCs w:val="24"/>
        </w:rPr>
        <w:t xml:space="preserve"> to 1</w:t>
      </w:r>
      <w:r w:rsidR="00F62EC3" w:rsidRPr="003C38BE">
        <w:rPr>
          <w:rFonts w:ascii="Times New Roman" w:hAnsi="Times New Roman" w:cs="Times New Roman"/>
          <w:iCs/>
          <w:sz w:val="24"/>
          <w:szCs w:val="24"/>
        </w:rPr>
        <w:t>6.6</w:t>
      </w:r>
      <w:r w:rsidR="006A3891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462254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820F49" w:rsidRPr="003C38BE">
        <w:rPr>
          <w:rFonts w:ascii="Times New Roman" w:hAnsi="Times New Roman" w:cs="Times New Roman"/>
          <w:iCs/>
          <w:sz w:val="24"/>
          <w:szCs w:val="24"/>
        </w:rPr>
        <w:t>pmol·L</w:t>
      </w:r>
      <w:r w:rsidR="00820F49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820F49" w:rsidRPr="003C38BE">
        <w:rPr>
          <w:rFonts w:ascii="Times New Roman" w:hAnsi="Times New Roman" w:cs="Times New Roman"/>
          <w:iCs/>
          <w:sz w:val="24"/>
          <w:szCs w:val="24"/>
        </w:rPr>
        <w:t>;</w:t>
      </w:r>
      <w:r w:rsidR="005B1D61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5811F0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5811F0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30312" w:rsidRPr="003C38BE">
        <w:rPr>
          <w:rFonts w:ascii="Times New Roman" w:hAnsi="Times New Roman" w:cs="Times New Roman"/>
          <w:iCs/>
          <w:sz w:val="24"/>
          <w:szCs w:val="24"/>
        </w:rPr>
        <w:t>&lt;</w:t>
      </w:r>
      <w:r w:rsidR="005811F0" w:rsidRPr="003C38BE">
        <w:rPr>
          <w:rFonts w:ascii="Times New Roman" w:hAnsi="Times New Roman" w:cs="Times New Roman"/>
          <w:iCs/>
          <w:sz w:val="24"/>
          <w:szCs w:val="24"/>
        </w:rPr>
        <w:t xml:space="preserve"> 0.0</w:t>
      </w:r>
      <w:r w:rsidR="003A6520" w:rsidRPr="003C38BE">
        <w:rPr>
          <w:rFonts w:ascii="Times New Roman" w:hAnsi="Times New Roman" w:cs="Times New Roman"/>
          <w:iCs/>
          <w:sz w:val="24"/>
          <w:szCs w:val="24"/>
        </w:rPr>
        <w:t>0</w:t>
      </w:r>
      <w:r w:rsidR="00430312" w:rsidRPr="003C38BE">
        <w:rPr>
          <w:rFonts w:ascii="Times New Roman" w:hAnsi="Times New Roman" w:cs="Times New Roman"/>
          <w:iCs/>
          <w:sz w:val="24"/>
          <w:szCs w:val="24"/>
        </w:rPr>
        <w:t>1</w:t>
      </w:r>
      <w:r w:rsidR="005811F0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3B0F21" w:rsidRPr="003C38BE">
        <w:rPr>
          <w:rFonts w:ascii="Times New Roman" w:hAnsi="Times New Roman" w:cs="Times New Roman"/>
          <w:iCs/>
          <w:sz w:val="24"/>
          <w:szCs w:val="24"/>
        </w:rPr>
        <w:t>.</w:t>
      </w:r>
      <w:bookmarkStart w:id="4" w:name="_Hlk190416876"/>
      <w:r w:rsidR="00003FB7" w:rsidRPr="003C38BE">
        <w:rPr>
          <w:rFonts w:ascii="Times New Roman" w:hAnsi="Times New Roman" w:cs="Times New Roman"/>
          <w:iCs/>
          <w:sz w:val="24"/>
          <w:szCs w:val="24"/>
        </w:rPr>
        <w:t xml:space="preserve"> There was no </w:t>
      </w:r>
      <w:r w:rsidR="003E0D82" w:rsidRPr="003C38BE">
        <w:rPr>
          <w:rFonts w:ascii="Times New Roman" w:hAnsi="Times New Roman" w:cs="Times New Roman"/>
          <w:iCs/>
          <w:sz w:val="24"/>
          <w:szCs w:val="24"/>
        </w:rPr>
        <w:t xml:space="preserve">clear </w:t>
      </w:r>
      <w:r w:rsidR="00A07487" w:rsidRPr="003C38BE">
        <w:rPr>
          <w:rFonts w:ascii="Times New Roman" w:hAnsi="Times New Roman" w:cs="Times New Roman"/>
          <w:iCs/>
          <w:sz w:val="24"/>
          <w:szCs w:val="24"/>
        </w:rPr>
        <w:t xml:space="preserve">evidence of a between-group </w:t>
      </w:r>
      <w:r w:rsidR="00003FB7" w:rsidRPr="003C38BE">
        <w:rPr>
          <w:rFonts w:ascii="Times New Roman" w:hAnsi="Times New Roman" w:cs="Times New Roman"/>
          <w:iCs/>
          <w:sz w:val="24"/>
          <w:szCs w:val="24"/>
        </w:rPr>
        <w:t>difference</w:t>
      </w:r>
      <w:r w:rsidR="00C51D84" w:rsidRPr="003C38BE">
        <w:rPr>
          <w:rFonts w:ascii="Times New Roman" w:hAnsi="Times New Roman" w:cs="Times New Roman"/>
          <w:iCs/>
          <w:sz w:val="24"/>
          <w:szCs w:val="24"/>
        </w:rPr>
        <w:t xml:space="preserve"> in 1,25(OH)</w:t>
      </w:r>
      <w:proofErr w:type="spellStart"/>
      <w:r w:rsidR="00C51D84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C51D84" w:rsidRPr="003C38BE">
        <w:rPr>
          <w:rFonts w:ascii="Times New Roman" w:hAnsi="Times New Roman" w:cs="Times New Roman"/>
          <w:iCs/>
          <w:sz w:val="24"/>
          <w:szCs w:val="24"/>
        </w:rPr>
        <w:t>D</w:t>
      </w:r>
      <w:proofErr w:type="spellEnd"/>
      <w:r w:rsidR="00003FB7" w:rsidRPr="003C38BE">
        <w:rPr>
          <w:rFonts w:ascii="Times New Roman" w:hAnsi="Times New Roman" w:cs="Times New Roman"/>
          <w:iCs/>
          <w:sz w:val="24"/>
          <w:szCs w:val="24"/>
        </w:rPr>
        <w:t xml:space="preserve"> at week 12 (</w:t>
      </w:r>
      <w:r w:rsidR="00D115E6" w:rsidRPr="003C38BE">
        <w:rPr>
          <w:rFonts w:ascii="Times New Roman" w:hAnsi="Times New Roman" w:cs="Times New Roman"/>
          <w:iCs/>
          <w:sz w:val="24"/>
          <w:szCs w:val="24"/>
        </w:rPr>
        <w:t>5.2</w:t>
      </w:r>
      <w:r w:rsidR="00CD5C13" w:rsidRPr="003C38BE">
        <w:rPr>
          <w:rFonts w:ascii="Times New Roman" w:hAnsi="Times New Roman" w:cs="Times New Roman"/>
          <w:iCs/>
          <w:sz w:val="24"/>
          <w:szCs w:val="24"/>
        </w:rPr>
        <w:t xml:space="preserve"> [95% CI: </w:t>
      </w:r>
      <w:r w:rsidR="000439C0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E95D13" w:rsidRPr="003C38BE">
        <w:rPr>
          <w:rFonts w:ascii="Times New Roman" w:hAnsi="Times New Roman" w:cs="Times New Roman"/>
          <w:iCs/>
          <w:sz w:val="24"/>
          <w:szCs w:val="24"/>
        </w:rPr>
        <w:t>1.1</w:t>
      </w:r>
      <w:r w:rsidR="00CD5C13" w:rsidRPr="003C38BE">
        <w:rPr>
          <w:rFonts w:ascii="Times New Roman" w:hAnsi="Times New Roman" w:cs="Times New Roman"/>
          <w:iCs/>
          <w:sz w:val="24"/>
          <w:szCs w:val="24"/>
        </w:rPr>
        <w:t xml:space="preserve"> to 1</w:t>
      </w:r>
      <w:r w:rsidR="00E95D13" w:rsidRPr="003C38BE">
        <w:rPr>
          <w:rFonts w:ascii="Times New Roman" w:hAnsi="Times New Roman" w:cs="Times New Roman"/>
          <w:iCs/>
          <w:sz w:val="24"/>
          <w:szCs w:val="24"/>
        </w:rPr>
        <w:t>1.5</w:t>
      </w:r>
      <w:r w:rsidR="006A3891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CD5C13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CD5C13" w:rsidRPr="003C38BE">
        <w:rPr>
          <w:rFonts w:ascii="Times New Roman" w:hAnsi="Times New Roman" w:cs="Times New Roman"/>
          <w:iCs/>
          <w:sz w:val="24"/>
          <w:szCs w:val="24"/>
        </w:rPr>
        <w:t>pmol·L</w:t>
      </w:r>
      <w:r w:rsidR="00CD5C13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CD5C13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003FB7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003FB7" w:rsidRPr="003C38BE">
        <w:rPr>
          <w:rFonts w:ascii="Times New Roman" w:hAnsi="Times New Roman" w:cs="Times New Roman"/>
          <w:iCs/>
          <w:sz w:val="24"/>
          <w:szCs w:val="24"/>
        </w:rPr>
        <w:t xml:space="preserve"> = 0.1</w:t>
      </w:r>
      <w:r w:rsidR="00E95D13" w:rsidRPr="003C38BE">
        <w:rPr>
          <w:rFonts w:ascii="Times New Roman" w:hAnsi="Times New Roman" w:cs="Times New Roman"/>
          <w:iCs/>
          <w:sz w:val="24"/>
          <w:szCs w:val="24"/>
        </w:rPr>
        <w:t>09</w:t>
      </w:r>
      <w:r w:rsidR="00003FB7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9729D7" w:rsidRPr="003C38BE">
        <w:rPr>
          <w:rFonts w:ascii="Times New Roman" w:hAnsi="Times New Roman" w:cs="Times New Roman"/>
          <w:iCs/>
          <w:sz w:val="24"/>
          <w:szCs w:val="24"/>
        </w:rPr>
        <w:t xml:space="preserve">, reflecting </w:t>
      </w:r>
      <w:r w:rsidR="00716C01" w:rsidRPr="003C38BE">
        <w:rPr>
          <w:rFonts w:ascii="Times New Roman" w:hAnsi="Times New Roman" w:cs="Times New Roman"/>
          <w:iCs/>
          <w:sz w:val="24"/>
          <w:szCs w:val="24"/>
        </w:rPr>
        <w:t xml:space="preserve">an increase in </w:t>
      </w:r>
      <w:r w:rsidR="00003FB7" w:rsidRPr="003C38BE">
        <w:rPr>
          <w:rFonts w:ascii="Times New Roman" w:hAnsi="Times New Roman" w:cs="Times New Roman"/>
          <w:iCs/>
          <w:sz w:val="24"/>
          <w:szCs w:val="24"/>
        </w:rPr>
        <w:t>1,25(OH)</w:t>
      </w:r>
      <w:proofErr w:type="spellStart"/>
      <w:r w:rsidR="00003FB7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003FB7" w:rsidRPr="003C38BE">
        <w:rPr>
          <w:rFonts w:ascii="Times New Roman" w:hAnsi="Times New Roman" w:cs="Times New Roman"/>
          <w:iCs/>
          <w:sz w:val="24"/>
          <w:szCs w:val="24"/>
        </w:rPr>
        <w:t>D</w:t>
      </w:r>
      <w:proofErr w:type="spellEnd"/>
      <w:r w:rsidR="00003FB7" w:rsidRPr="003C38BE">
        <w:rPr>
          <w:rFonts w:ascii="Times New Roman" w:hAnsi="Times New Roman" w:cs="Times New Roman"/>
          <w:iCs/>
          <w:sz w:val="24"/>
          <w:szCs w:val="24"/>
        </w:rPr>
        <w:t xml:space="preserve"> from week 5 to 12 in placebo participants</w:t>
      </w:r>
      <w:bookmarkEnd w:id="4"/>
      <w:r w:rsidR="00003FB7" w:rsidRPr="003C38BE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CD65C0" w:rsidRPr="003C38BE">
        <w:rPr>
          <w:rFonts w:ascii="Times New Roman" w:hAnsi="Times New Roman" w:cs="Times New Roman"/>
          <w:iCs/>
          <w:sz w:val="24"/>
          <w:szCs w:val="24"/>
        </w:rPr>
        <w:t>Serum 24,25(OH)</w:t>
      </w:r>
      <w:proofErr w:type="spellStart"/>
      <w:r w:rsidR="00CD65C0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CD65C0" w:rsidRPr="003C38BE">
        <w:rPr>
          <w:rFonts w:ascii="Times New Roman" w:hAnsi="Times New Roman" w:cs="Times New Roman"/>
          <w:iCs/>
          <w:sz w:val="24"/>
          <w:szCs w:val="24"/>
        </w:rPr>
        <w:t>D</w:t>
      </w:r>
      <w:proofErr w:type="spellEnd"/>
      <w:r w:rsidR="00CD65C0" w:rsidRPr="003C38BE">
        <w:rPr>
          <w:rFonts w:ascii="Times New Roman" w:hAnsi="Times New Roman" w:cs="Times New Roman"/>
          <w:iCs/>
          <w:sz w:val="24"/>
          <w:szCs w:val="24"/>
        </w:rPr>
        <w:t xml:space="preserve"> increased from baseline in vitamin D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</w:t>
      </w:r>
      <w:proofErr w:type="spellStart"/>
      <w:r w:rsidR="00472CDB" w:rsidRPr="003C38BE">
        <w:rPr>
          <w:rFonts w:ascii="Times New Roman" w:hAnsi="Times New Roman" w:cs="Times New Roman"/>
          <w:iCs/>
          <w:sz w:val="24"/>
          <w:szCs w:val="24"/>
        </w:rPr>
        <w:t>3C</w:t>
      </w:r>
      <w:proofErr w:type="spellEnd"/>
      <w:r w:rsidR="00472CDB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CD65C0" w:rsidRPr="003C38BE">
        <w:rPr>
          <w:rFonts w:ascii="Times New Roman" w:hAnsi="Times New Roman" w:cs="Times New Roman"/>
          <w:iCs/>
          <w:sz w:val="24"/>
          <w:szCs w:val="24"/>
        </w:rPr>
        <w:t xml:space="preserve"> and was higher than placebo at week 5</w:t>
      </w:r>
      <w:r w:rsidR="00032D9C" w:rsidRPr="003C38BE">
        <w:rPr>
          <w:rFonts w:ascii="Times New Roman" w:hAnsi="Times New Roman" w:cs="Times New Roman"/>
          <w:iCs/>
          <w:sz w:val="24"/>
          <w:szCs w:val="24"/>
        </w:rPr>
        <w:t xml:space="preserve"> (2.8 [95% CI: 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>2</w:t>
      </w:r>
      <w:r w:rsidR="00032D9C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>5</w:t>
      </w:r>
      <w:r w:rsidR="00032D9C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>3.1</w:t>
      </w:r>
      <w:r w:rsidR="006A3891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032D9C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10084" w:rsidRPr="003C38BE">
        <w:rPr>
          <w:rFonts w:ascii="Times New Roman" w:hAnsi="Times New Roman" w:cs="Times New Roman"/>
          <w:iCs/>
          <w:sz w:val="24"/>
          <w:szCs w:val="24"/>
        </w:rPr>
        <w:t>n</w:t>
      </w:r>
      <w:r w:rsidR="00032D9C" w:rsidRPr="003C38BE">
        <w:rPr>
          <w:rFonts w:ascii="Times New Roman" w:hAnsi="Times New Roman" w:cs="Times New Roman"/>
          <w:iCs/>
          <w:sz w:val="24"/>
          <w:szCs w:val="24"/>
        </w:rPr>
        <w:t>mol·L</w:t>
      </w:r>
      <w:r w:rsidR="00032D9C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032D9C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032D9C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032D9C" w:rsidRPr="003C38BE">
        <w:rPr>
          <w:rFonts w:ascii="Times New Roman" w:hAnsi="Times New Roman" w:cs="Times New Roman"/>
          <w:iCs/>
          <w:sz w:val="24"/>
          <w:szCs w:val="24"/>
        </w:rPr>
        <w:t xml:space="preserve"> &lt; 0.001)</w:t>
      </w:r>
      <w:r w:rsidR="00CD65C0" w:rsidRPr="003C38BE">
        <w:rPr>
          <w:rFonts w:ascii="Times New Roman" w:hAnsi="Times New Roman" w:cs="Times New Roman"/>
          <w:iCs/>
          <w:sz w:val="24"/>
          <w:szCs w:val="24"/>
        </w:rPr>
        <w:t xml:space="preserve"> and 12 (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>1</w:t>
      </w:r>
      <w:r w:rsidR="00A7363D" w:rsidRPr="003C38BE">
        <w:rPr>
          <w:rFonts w:ascii="Times New Roman" w:hAnsi="Times New Roman" w:cs="Times New Roman"/>
          <w:iCs/>
          <w:sz w:val="24"/>
          <w:szCs w:val="24"/>
        </w:rPr>
        <w:t>.9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 xml:space="preserve"> [95% CI: </w:t>
      </w:r>
      <w:r w:rsidR="00A7363D" w:rsidRPr="003C38BE">
        <w:rPr>
          <w:rFonts w:ascii="Times New Roman" w:hAnsi="Times New Roman" w:cs="Times New Roman"/>
          <w:iCs/>
          <w:sz w:val="24"/>
          <w:szCs w:val="24"/>
        </w:rPr>
        <w:t>1.6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A7363D" w:rsidRPr="003C38BE">
        <w:rPr>
          <w:rFonts w:ascii="Times New Roman" w:hAnsi="Times New Roman" w:cs="Times New Roman"/>
          <w:iCs/>
          <w:sz w:val="24"/>
          <w:szCs w:val="24"/>
        </w:rPr>
        <w:t>2.3</w:t>
      </w:r>
      <w:r w:rsidR="006A3891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10084" w:rsidRPr="003C38BE">
        <w:rPr>
          <w:rFonts w:ascii="Times New Roman" w:hAnsi="Times New Roman" w:cs="Times New Roman"/>
          <w:iCs/>
          <w:sz w:val="24"/>
          <w:szCs w:val="24"/>
        </w:rPr>
        <w:t>n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>mol·L</w:t>
      </w:r>
      <w:r w:rsidR="00CB4918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CB4918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CB4918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CB4918" w:rsidRPr="003C38BE">
        <w:rPr>
          <w:rFonts w:ascii="Times New Roman" w:hAnsi="Times New Roman" w:cs="Times New Roman"/>
          <w:iCs/>
          <w:sz w:val="24"/>
          <w:szCs w:val="24"/>
        </w:rPr>
        <w:t xml:space="preserve"> &lt; 0.001)</w:t>
      </w:r>
      <w:r w:rsidR="00CD65C0" w:rsidRPr="003C38BE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EE46B0" w:rsidRPr="003C38BE">
        <w:rPr>
          <w:rFonts w:ascii="Times New Roman" w:hAnsi="Times New Roman" w:cs="Times New Roman"/>
          <w:iCs/>
          <w:sz w:val="24"/>
          <w:szCs w:val="24"/>
        </w:rPr>
        <w:t>Serum</w:t>
      </w:r>
      <w:r w:rsidR="00722E48" w:rsidRPr="003C38BE">
        <w:rPr>
          <w:rFonts w:ascii="Times New Roman" w:hAnsi="Times New Roman" w:cs="Times New Roman"/>
          <w:iCs/>
          <w:sz w:val="24"/>
          <w:szCs w:val="24"/>
        </w:rPr>
        <w:t xml:space="preserve"> 25(OH)</w:t>
      </w:r>
      <w:proofErr w:type="spellStart"/>
      <w:r w:rsidR="00722E48" w:rsidRPr="003C38BE">
        <w:rPr>
          <w:rFonts w:ascii="Times New Roman" w:hAnsi="Times New Roman" w:cs="Times New Roman"/>
          <w:iCs/>
          <w:sz w:val="24"/>
          <w:szCs w:val="24"/>
        </w:rPr>
        <w:t>D:24,25</w:t>
      </w:r>
      <w:proofErr w:type="spellEnd"/>
      <w:r w:rsidR="00722E48" w:rsidRPr="003C38BE">
        <w:rPr>
          <w:rFonts w:ascii="Times New Roman" w:hAnsi="Times New Roman" w:cs="Times New Roman"/>
          <w:iCs/>
          <w:sz w:val="24"/>
          <w:szCs w:val="24"/>
        </w:rPr>
        <w:t>(OH)</w:t>
      </w:r>
      <w:proofErr w:type="spellStart"/>
      <w:r w:rsidR="00722E48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722E48" w:rsidRPr="003C38BE">
        <w:rPr>
          <w:rFonts w:ascii="Times New Roman" w:hAnsi="Times New Roman" w:cs="Times New Roman"/>
          <w:iCs/>
          <w:sz w:val="24"/>
          <w:szCs w:val="24"/>
        </w:rPr>
        <w:t>D</w:t>
      </w:r>
      <w:proofErr w:type="spellEnd"/>
      <w:r w:rsidR="00F5114E" w:rsidRPr="003C38BE">
        <w:rPr>
          <w:rFonts w:ascii="Times New Roman" w:hAnsi="Times New Roman" w:cs="Times New Roman"/>
          <w:iCs/>
          <w:sz w:val="24"/>
          <w:szCs w:val="24"/>
        </w:rPr>
        <w:t xml:space="preserve"> decreased</w:t>
      </w:r>
      <w:r w:rsidR="008D35B3" w:rsidRPr="003C38BE">
        <w:rPr>
          <w:rFonts w:ascii="Times New Roman" w:hAnsi="Times New Roman" w:cs="Times New Roman"/>
          <w:iCs/>
          <w:sz w:val="24"/>
          <w:szCs w:val="24"/>
        </w:rPr>
        <w:t xml:space="preserve"> from baseline</w:t>
      </w:r>
      <w:r w:rsidR="00EE46B0" w:rsidRPr="003C38BE">
        <w:rPr>
          <w:rFonts w:ascii="Times New Roman" w:hAnsi="Times New Roman" w:cs="Times New Roman"/>
          <w:iCs/>
          <w:sz w:val="24"/>
          <w:szCs w:val="24"/>
        </w:rPr>
        <w:t xml:space="preserve"> in vitamin D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3D)</w:t>
      </w:r>
      <w:r w:rsidR="00EE46B0" w:rsidRPr="003C38BE">
        <w:rPr>
          <w:rFonts w:ascii="Times New Roman" w:hAnsi="Times New Roman" w:cs="Times New Roman"/>
          <w:iCs/>
          <w:sz w:val="24"/>
          <w:szCs w:val="24"/>
        </w:rPr>
        <w:t xml:space="preserve"> and was lower than placebo at week 5</w:t>
      </w:r>
      <w:r w:rsidR="00DA3EE6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24DF2" w:rsidRPr="003C38BE">
        <w:rPr>
          <w:rFonts w:ascii="Times New Roman" w:hAnsi="Times New Roman" w:cs="Times New Roman"/>
          <w:iCs/>
          <w:sz w:val="24"/>
          <w:szCs w:val="24"/>
        </w:rPr>
        <w:t>(</w:t>
      </w:r>
      <w:r w:rsidR="006F4EB9" w:rsidRPr="003C38BE">
        <w:rPr>
          <w:rFonts w:ascii="Times New Roman" w:hAnsi="Times New Roman" w:cs="Times New Roman"/>
          <w:iCs/>
          <w:sz w:val="24"/>
          <w:szCs w:val="24"/>
        </w:rPr>
        <w:t>-3</w:t>
      </w:r>
      <w:r w:rsidR="00E24DF2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6F4EB9" w:rsidRPr="003C38BE">
        <w:rPr>
          <w:rFonts w:ascii="Times New Roman" w:hAnsi="Times New Roman" w:cs="Times New Roman"/>
          <w:iCs/>
          <w:sz w:val="24"/>
          <w:szCs w:val="24"/>
        </w:rPr>
        <w:t>9</w:t>
      </w:r>
      <w:r w:rsidR="00E24DF2" w:rsidRPr="003C38BE">
        <w:rPr>
          <w:rFonts w:ascii="Times New Roman" w:hAnsi="Times New Roman" w:cs="Times New Roman"/>
          <w:iCs/>
          <w:sz w:val="24"/>
          <w:szCs w:val="24"/>
        </w:rPr>
        <w:t xml:space="preserve"> [95% CI:</w:t>
      </w:r>
      <w:r w:rsidR="001A2762" w:rsidRPr="003C38BE">
        <w:rPr>
          <w:rFonts w:ascii="Times New Roman" w:hAnsi="Times New Roman" w:cs="Times New Roman"/>
          <w:iCs/>
          <w:sz w:val="24"/>
          <w:szCs w:val="24"/>
        </w:rPr>
        <w:t xml:space="preserve"> -5.0</w:t>
      </w:r>
      <w:r w:rsidR="00E24DF2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1A2762" w:rsidRPr="003C38BE">
        <w:rPr>
          <w:rFonts w:ascii="Times New Roman" w:hAnsi="Times New Roman" w:cs="Times New Roman"/>
          <w:iCs/>
          <w:sz w:val="24"/>
          <w:szCs w:val="24"/>
        </w:rPr>
        <w:t>-2.7</w:t>
      </w:r>
      <w:r w:rsidR="00E24DF2" w:rsidRPr="003C38BE">
        <w:rPr>
          <w:rFonts w:ascii="Times New Roman" w:hAnsi="Times New Roman" w:cs="Times New Roman"/>
          <w:iCs/>
          <w:sz w:val="24"/>
          <w:szCs w:val="24"/>
        </w:rPr>
        <w:t xml:space="preserve">]; </w:t>
      </w:r>
      <w:r w:rsidR="00E24DF2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E24DF2" w:rsidRPr="003C38BE">
        <w:rPr>
          <w:rFonts w:ascii="Times New Roman" w:hAnsi="Times New Roman" w:cs="Times New Roman"/>
          <w:iCs/>
          <w:sz w:val="24"/>
          <w:szCs w:val="24"/>
        </w:rPr>
        <w:t xml:space="preserve"> &lt; 0.001)</w:t>
      </w:r>
      <w:r w:rsidR="00EE46B0" w:rsidRPr="003C38BE">
        <w:rPr>
          <w:rFonts w:ascii="Times New Roman" w:hAnsi="Times New Roman" w:cs="Times New Roman"/>
          <w:iCs/>
          <w:sz w:val="24"/>
          <w:szCs w:val="24"/>
        </w:rPr>
        <w:t xml:space="preserve"> and 12 (</w:t>
      </w:r>
      <w:r w:rsidR="006F57DA" w:rsidRPr="003C38BE">
        <w:rPr>
          <w:rFonts w:ascii="Times New Roman" w:hAnsi="Times New Roman" w:cs="Times New Roman"/>
          <w:iCs/>
          <w:sz w:val="24"/>
          <w:szCs w:val="24"/>
        </w:rPr>
        <w:t>-3.</w:t>
      </w:r>
      <w:r w:rsidR="007E54A5" w:rsidRPr="003C38BE">
        <w:rPr>
          <w:rFonts w:ascii="Times New Roman" w:hAnsi="Times New Roman" w:cs="Times New Roman"/>
          <w:iCs/>
          <w:sz w:val="24"/>
          <w:szCs w:val="24"/>
        </w:rPr>
        <w:t>5</w:t>
      </w:r>
      <w:r w:rsidR="006F57DA" w:rsidRPr="003C38BE">
        <w:rPr>
          <w:rFonts w:ascii="Times New Roman" w:hAnsi="Times New Roman" w:cs="Times New Roman"/>
          <w:iCs/>
          <w:sz w:val="24"/>
          <w:szCs w:val="24"/>
        </w:rPr>
        <w:t xml:space="preserve"> [95% CI: -</w:t>
      </w:r>
      <w:r w:rsidR="0013474A" w:rsidRPr="003C38BE">
        <w:rPr>
          <w:rFonts w:ascii="Times New Roman" w:hAnsi="Times New Roman" w:cs="Times New Roman"/>
          <w:iCs/>
          <w:sz w:val="24"/>
          <w:szCs w:val="24"/>
        </w:rPr>
        <w:t>4.3</w:t>
      </w:r>
      <w:r w:rsidR="006F57DA" w:rsidRPr="003C38BE">
        <w:rPr>
          <w:rFonts w:ascii="Times New Roman" w:hAnsi="Times New Roman" w:cs="Times New Roman"/>
          <w:iCs/>
          <w:sz w:val="24"/>
          <w:szCs w:val="24"/>
        </w:rPr>
        <w:t xml:space="preserve"> to -2.7];</w:t>
      </w:r>
      <w:r w:rsidR="0013474A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E46B0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EE46B0" w:rsidRPr="003C38BE">
        <w:rPr>
          <w:rFonts w:ascii="Times New Roman" w:hAnsi="Times New Roman" w:cs="Times New Roman"/>
          <w:iCs/>
          <w:sz w:val="24"/>
          <w:szCs w:val="24"/>
        </w:rPr>
        <w:t xml:space="preserve"> &lt; </w:t>
      </w:r>
      <w:r w:rsidR="003A6520" w:rsidRPr="003C38BE">
        <w:rPr>
          <w:rFonts w:ascii="Times New Roman" w:hAnsi="Times New Roman" w:cs="Times New Roman"/>
          <w:iCs/>
          <w:sz w:val="24"/>
          <w:szCs w:val="24"/>
        </w:rPr>
        <w:t>0.001</w:t>
      </w:r>
      <w:r w:rsidR="00EE46B0" w:rsidRPr="003C38BE">
        <w:rPr>
          <w:rFonts w:ascii="Times New Roman" w:hAnsi="Times New Roman" w:cs="Times New Roman"/>
          <w:iCs/>
          <w:sz w:val="24"/>
          <w:szCs w:val="24"/>
        </w:rPr>
        <w:t xml:space="preserve">). 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t>Serum 1,25(OH)</w:t>
      </w:r>
      <w:proofErr w:type="spellStart"/>
      <w:r w:rsidR="0058627F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t>D:24,25</w:t>
      </w:r>
      <w:proofErr w:type="spellEnd"/>
      <w:r w:rsidR="0058627F" w:rsidRPr="003C38BE">
        <w:rPr>
          <w:rFonts w:ascii="Times New Roman" w:hAnsi="Times New Roman" w:cs="Times New Roman"/>
          <w:iCs/>
          <w:sz w:val="24"/>
          <w:szCs w:val="24"/>
        </w:rPr>
        <w:t>(OH)</w:t>
      </w:r>
      <w:proofErr w:type="spellStart"/>
      <w:r w:rsidR="0058627F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t>D</w:t>
      </w:r>
      <w:proofErr w:type="spellEnd"/>
      <w:r w:rsidR="0058627F" w:rsidRPr="003C38BE">
        <w:rPr>
          <w:rFonts w:ascii="Times New Roman" w:hAnsi="Times New Roman" w:cs="Times New Roman"/>
          <w:iCs/>
          <w:sz w:val="24"/>
          <w:szCs w:val="24"/>
        </w:rPr>
        <w:t xml:space="preserve"> decreased from baseline in vitamin D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</w:t>
      </w:r>
      <w:proofErr w:type="spellStart"/>
      <w:r w:rsidR="00472CDB" w:rsidRPr="003C38BE">
        <w:rPr>
          <w:rFonts w:ascii="Times New Roman" w:hAnsi="Times New Roman" w:cs="Times New Roman"/>
          <w:iCs/>
          <w:sz w:val="24"/>
          <w:szCs w:val="24"/>
        </w:rPr>
        <w:t>3E</w:t>
      </w:r>
      <w:proofErr w:type="spellEnd"/>
      <w:r w:rsidR="00472CDB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t xml:space="preserve"> and was lower than placebo at 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lastRenderedPageBreak/>
        <w:t>week 5</w:t>
      </w:r>
      <w:r w:rsidR="007D1240" w:rsidRPr="003C38BE">
        <w:rPr>
          <w:rFonts w:ascii="Times New Roman" w:hAnsi="Times New Roman" w:cs="Times New Roman"/>
          <w:iCs/>
          <w:sz w:val="24"/>
          <w:szCs w:val="24"/>
        </w:rPr>
        <w:t xml:space="preserve"> (-3</w:t>
      </w:r>
      <w:r w:rsidR="00AE5B28" w:rsidRPr="003C38BE">
        <w:rPr>
          <w:rFonts w:ascii="Times New Roman" w:hAnsi="Times New Roman" w:cs="Times New Roman"/>
          <w:iCs/>
          <w:sz w:val="24"/>
          <w:szCs w:val="24"/>
        </w:rPr>
        <w:t>3</w:t>
      </w:r>
      <w:r w:rsidR="007D1240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AE5B28" w:rsidRPr="003C38BE">
        <w:rPr>
          <w:rFonts w:ascii="Times New Roman" w:hAnsi="Times New Roman" w:cs="Times New Roman"/>
          <w:iCs/>
          <w:sz w:val="24"/>
          <w:szCs w:val="24"/>
        </w:rPr>
        <w:t>7</w:t>
      </w:r>
      <w:r w:rsidR="007D1240" w:rsidRPr="003C38BE">
        <w:rPr>
          <w:rFonts w:ascii="Times New Roman" w:hAnsi="Times New Roman" w:cs="Times New Roman"/>
          <w:iCs/>
          <w:sz w:val="24"/>
          <w:szCs w:val="24"/>
        </w:rPr>
        <w:t xml:space="preserve"> [95% CI: -</w:t>
      </w:r>
      <w:r w:rsidR="00971086" w:rsidRPr="003C38BE">
        <w:rPr>
          <w:rFonts w:ascii="Times New Roman" w:hAnsi="Times New Roman" w:cs="Times New Roman"/>
          <w:iCs/>
          <w:sz w:val="24"/>
          <w:szCs w:val="24"/>
        </w:rPr>
        <w:t>40</w:t>
      </w:r>
      <w:r w:rsidR="007D1240" w:rsidRPr="003C38BE">
        <w:rPr>
          <w:rFonts w:ascii="Times New Roman" w:hAnsi="Times New Roman" w:cs="Times New Roman"/>
          <w:iCs/>
          <w:sz w:val="24"/>
          <w:szCs w:val="24"/>
        </w:rPr>
        <w:t>.0 to -27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>.5</w:t>
      </w:r>
      <w:r w:rsidR="007D1240" w:rsidRPr="003C38BE">
        <w:rPr>
          <w:rFonts w:ascii="Times New Roman" w:hAnsi="Times New Roman" w:cs="Times New Roman"/>
          <w:iCs/>
          <w:sz w:val="24"/>
          <w:szCs w:val="24"/>
        </w:rPr>
        <w:t xml:space="preserve">]; </w:t>
      </w:r>
      <w:r w:rsidR="007D1240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7D1240" w:rsidRPr="003C38BE">
        <w:rPr>
          <w:rFonts w:ascii="Times New Roman" w:hAnsi="Times New Roman" w:cs="Times New Roman"/>
          <w:iCs/>
          <w:sz w:val="24"/>
          <w:szCs w:val="24"/>
        </w:rPr>
        <w:t xml:space="preserve"> &lt; 0.001)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t xml:space="preserve"> and 12 (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>-</w:t>
      </w:r>
      <w:r w:rsidR="00875E54" w:rsidRPr="003C38BE">
        <w:rPr>
          <w:rFonts w:ascii="Times New Roman" w:hAnsi="Times New Roman" w:cs="Times New Roman"/>
          <w:iCs/>
          <w:sz w:val="24"/>
          <w:szCs w:val="24"/>
        </w:rPr>
        <w:t>1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>3.</w:t>
      </w:r>
      <w:r w:rsidR="00875E54" w:rsidRPr="003C38BE">
        <w:rPr>
          <w:rFonts w:ascii="Times New Roman" w:hAnsi="Times New Roman" w:cs="Times New Roman"/>
          <w:iCs/>
          <w:sz w:val="24"/>
          <w:szCs w:val="24"/>
        </w:rPr>
        <w:t>8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 xml:space="preserve"> [95% CI: -</w:t>
      </w:r>
      <w:r w:rsidR="00970811" w:rsidRPr="003C38BE">
        <w:rPr>
          <w:rFonts w:ascii="Times New Roman" w:hAnsi="Times New Roman" w:cs="Times New Roman"/>
          <w:iCs/>
          <w:sz w:val="24"/>
          <w:szCs w:val="24"/>
        </w:rPr>
        <w:t>17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970811" w:rsidRPr="003C38BE">
        <w:rPr>
          <w:rFonts w:ascii="Times New Roman" w:hAnsi="Times New Roman" w:cs="Times New Roman"/>
          <w:iCs/>
          <w:sz w:val="24"/>
          <w:szCs w:val="24"/>
        </w:rPr>
        <w:t>4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 xml:space="preserve"> to -</w:t>
      </w:r>
      <w:r w:rsidR="00970811" w:rsidRPr="003C38BE">
        <w:rPr>
          <w:rFonts w:ascii="Times New Roman" w:hAnsi="Times New Roman" w:cs="Times New Roman"/>
          <w:iCs/>
          <w:sz w:val="24"/>
          <w:szCs w:val="24"/>
        </w:rPr>
        <w:t>10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970811" w:rsidRPr="003C38BE">
        <w:rPr>
          <w:rFonts w:ascii="Times New Roman" w:hAnsi="Times New Roman" w:cs="Times New Roman"/>
          <w:iCs/>
          <w:sz w:val="24"/>
          <w:szCs w:val="24"/>
        </w:rPr>
        <w:t>3</w:t>
      </w:r>
      <w:r w:rsidR="00C657B6" w:rsidRPr="003C38BE">
        <w:rPr>
          <w:rFonts w:ascii="Times New Roman" w:hAnsi="Times New Roman" w:cs="Times New Roman"/>
          <w:iCs/>
          <w:sz w:val="24"/>
          <w:szCs w:val="24"/>
        </w:rPr>
        <w:t>];</w:t>
      </w:r>
      <w:r w:rsidR="00970811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58627F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t xml:space="preserve"> &lt; </w:t>
      </w:r>
      <w:r w:rsidR="003A6520" w:rsidRPr="003C38BE">
        <w:rPr>
          <w:rFonts w:ascii="Times New Roman" w:hAnsi="Times New Roman" w:cs="Times New Roman"/>
          <w:iCs/>
          <w:sz w:val="24"/>
          <w:szCs w:val="24"/>
        </w:rPr>
        <w:t>0.001</w:t>
      </w:r>
      <w:r w:rsidR="0058627F" w:rsidRPr="003C38BE">
        <w:rPr>
          <w:rFonts w:ascii="Times New Roman" w:hAnsi="Times New Roman" w:cs="Times New Roman"/>
          <w:iCs/>
          <w:sz w:val="24"/>
          <w:szCs w:val="24"/>
        </w:rPr>
        <w:t>).</w:t>
      </w:r>
    </w:p>
    <w:p w14:paraId="3FFF9B4E" w14:textId="5AAD2D5E" w:rsidR="0042528E" w:rsidRPr="003C38BE" w:rsidRDefault="00D477EB" w:rsidP="00FF6FFA">
      <w:pPr>
        <w:spacing w:before="240" w:after="0"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Parathyroid hormone and b</w:t>
      </w:r>
      <w:r w:rsidR="00621ADD"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one</w:t>
      </w: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r w:rsidR="00F213BD"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metabolism</w:t>
      </w: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r w:rsidR="00C20007"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biomarkers</w:t>
      </w:r>
    </w:p>
    <w:p w14:paraId="062D3CF6" w14:textId="73F932C4" w:rsidR="00484DD8" w:rsidRPr="003C38BE" w:rsidRDefault="005F07D0" w:rsidP="00461544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>Plasma PTH decreased from baseline in vitamin D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</w:t>
      </w:r>
      <w:proofErr w:type="spellStart"/>
      <w:r w:rsidR="00472CDB" w:rsidRPr="003C38BE">
        <w:rPr>
          <w:rFonts w:ascii="Times New Roman" w:hAnsi="Times New Roman" w:cs="Times New Roman"/>
          <w:iCs/>
          <w:sz w:val="24"/>
          <w:szCs w:val="24"/>
        </w:rPr>
        <w:t>4A</w:t>
      </w:r>
      <w:proofErr w:type="spellEnd"/>
      <w:r w:rsidR="00472CDB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and was lower than placebo at week 5 (</w:t>
      </w:r>
      <w:r w:rsidR="000052EB" w:rsidRPr="003C38BE">
        <w:rPr>
          <w:rFonts w:ascii="Times New Roman" w:hAnsi="Times New Roman" w:cs="Times New Roman"/>
          <w:iCs/>
          <w:sz w:val="24"/>
          <w:szCs w:val="24"/>
        </w:rPr>
        <w:t>-0.</w:t>
      </w:r>
      <w:r w:rsidR="006F4F6F" w:rsidRPr="003C38BE">
        <w:rPr>
          <w:rFonts w:ascii="Times New Roman" w:hAnsi="Times New Roman" w:cs="Times New Roman"/>
          <w:iCs/>
          <w:sz w:val="24"/>
          <w:szCs w:val="24"/>
        </w:rPr>
        <w:t>5 [95% CI: -</w:t>
      </w:r>
      <w:r w:rsidR="000052EB" w:rsidRPr="003C38BE">
        <w:rPr>
          <w:rFonts w:ascii="Times New Roman" w:hAnsi="Times New Roman" w:cs="Times New Roman"/>
          <w:iCs/>
          <w:sz w:val="24"/>
          <w:szCs w:val="24"/>
        </w:rPr>
        <w:t>0.8</w:t>
      </w:r>
      <w:r w:rsidR="006F4F6F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0052EB" w:rsidRPr="003C38BE">
        <w:rPr>
          <w:rFonts w:ascii="Times New Roman" w:hAnsi="Times New Roman" w:cs="Times New Roman"/>
          <w:iCs/>
          <w:sz w:val="24"/>
          <w:szCs w:val="24"/>
        </w:rPr>
        <w:t>-0.3</w:t>
      </w:r>
      <w:r w:rsidR="00DF2A40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6F4F6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6F4F6F" w:rsidRPr="003C38BE">
        <w:rPr>
          <w:rFonts w:ascii="Times New Roman" w:hAnsi="Times New Roman" w:cs="Times New Roman"/>
          <w:iCs/>
          <w:sz w:val="24"/>
          <w:szCs w:val="24"/>
        </w:rPr>
        <w:t>pmol·L</w:t>
      </w:r>
      <w:r w:rsidR="006F4F6F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0052EB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B032CF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B032CF" w:rsidRPr="003C38BE">
        <w:rPr>
          <w:rFonts w:ascii="Times New Roman" w:hAnsi="Times New Roman" w:cs="Times New Roman"/>
          <w:iCs/>
          <w:sz w:val="24"/>
          <w:szCs w:val="24"/>
        </w:rPr>
        <w:t xml:space="preserve"> &lt; 0.001</w:t>
      </w:r>
      <w:r w:rsidR="00B431A2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AA077D" w:rsidRPr="003C38BE">
        <w:rPr>
          <w:rFonts w:ascii="Times New Roman" w:hAnsi="Times New Roman" w:cs="Times New Roman"/>
          <w:iCs/>
          <w:sz w:val="24"/>
          <w:szCs w:val="24"/>
        </w:rPr>
        <w:t xml:space="preserve"> and</w:t>
      </w:r>
      <w:r w:rsidR="00B431A2" w:rsidRPr="003C38BE">
        <w:rPr>
          <w:rFonts w:ascii="Times New Roman" w:hAnsi="Times New Roman" w:cs="Times New Roman"/>
          <w:iCs/>
          <w:sz w:val="24"/>
          <w:szCs w:val="24"/>
        </w:rPr>
        <w:t xml:space="preserve"> 12 (</w:t>
      </w:r>
      <w:r w:rsidR="00B032CF" w:rsidRPr="003C38BE">
        <w:rPr>
          <w:rFonts w:ascii="Times New Roman" w:hAnsi="Times New Roman" w:cs="Times New Roman"/>
          <w:iCs/>
          <w:sz w:val="24"/>
          <w:szCs w:val="24"/>
        </w:rPr>
        <w:t>-0.</w:t>
      </w:r>
      <w:r w:rsidR="002D7701" w:rsidRPr="003C38BE">
        <w:rPr>
          <w:rFonts w:ascii="Times New Roman" w:hAnsi="Times New Roman" w:cs="Times New Roman"/>
          <w:iCs/>
          <w:sz w:val="24"/>
          <w:szCs w:val="24"/>
        </w:rPr>
        <w:t>6</w:t>
      </w:r>
      <w:r w:rsidR="00B032CF" w:rsidRPr="003C38BE">
        <w:rPr>
          <w:rFonts w:ascii="Times New Roman" w:hAnsi="Times New Roman" w:cs="Times New Roman"/>
          <w:iCs/>
          <w:sz w:val="24"/>
          <w:szCs w:val="24"/>
        </w:rPr>
        <w:t xml:space="preserve"> [95% CI: -0.</w:t>
      </w:r>
      <w:r w:rsidR="002D7701" w:rsidRPr="003C38BE">
        <w:rPr>
          <w:rFonts w:ascii="Times New Roman" w:hAnsi="Times New Roman" w:cs="Times New Roman"/>
          <w:iCs/>
          <w:sz w:val="24"/>
          <w:szCs w:val="24"/>
        </w:rPr>
        <w:t>9</w:t>
      </w:r>
      <w:r w:rsidR="00B032CF" w:rsidRPr="003C38BE">
        <w:rPr>
          <w:rFonts w:ascii="Times New Roman" w:hAnsi="Times New Roman" w:cs="Times New Roman"/>
          <w:iCs/>
          <w:sz w:val="24"/>
          <w:szCs w:val="24"/>
        </w:rPr>
        <w:t xml:space="preserve"> to -0.3</w:t>
      </w:r>
      <w:r w:rsidR="002077B2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B032CF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B032CF" w:rsidRPr="003C38BE">
        <w:rPr>
          <w:rFonts w:ascii="Times New Roman" w:hAnsi="Times New Roman" w:cs="Times New Roman"/>
          <w:iCs/>
          <w:sz w:val="24"/>
          <w:szCs w:val="24"/>
        </w:rPr>
        <w:t>pmol·L</w:t>
      </w:r>
      <w:r w:rsidR="00B032CF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B032CF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&lt; </w:t>
      </w:r>
      <w:r w:rsidR="00AA077D" w:rsidRPr="003C38BE">
        <w:rPr>
          <w:rFonts w:ascii="Times New Roman" w:hAnsi="Times New Roman" w:cs="Times New Roman"/>
          <w:iCs/>
          <w:sz w:val="24"/>
          <w:szCs w:val="24"/>
        </w:rPr>
        <w:t>0.001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). Plasma </w:t>
      </w:r>
      <w:proofErr w:type="spellStart"/>
      <w:r w:rsidRPr="003C38BE">
        <w:rPr>
          <w:rFonts w:ascii="Times New Roman" w:hAnsi="Times New Roman" w:cs="Times New Roman"/>
          <w:iCs/>
          <w:sz w:val="24"/>
          <w:szCs w:val="24"/>
        </w:rPr>
        <w:t>CTX</w:t>
      </w:r>
      <w:proofErr w:type="spellEnd"/>
      <w:r w:rsidRPr="003C38BE">
        <w:rPr>
          <w:rFonts w:ascii="Times New Roman" w:hAnsi="Times New Roman" w:cs="Times New Roman"/>
          <w:iCs/>
          <w:sz w:val="24"/>
          <w:szCs w:val="24"/>
        </w:rPr>
        <w:t xml:space="preserve"> decreased from baseline in vitamin D and placebo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</w:t>
      </w:r>
      <w:proofErr w:type="spellStart"/>
      <w:r w:rsidR="00472CDB" w:rsidRPr="003C38BE">
        <w:rPr>
          <w:rFonts w:ascii="Times New Roman" w:hAnsi="Times New Roman" w:cs="Times New Roman"/>
          <w:iCs/>
          <w:sz w:val="24"/>
          <w:szCs w:val="24"/>
        </w:rPr>
        <w:t>4B</w:t>
      </w:r>
      <w:proofErr w:type="spellEnd"/>
      <w:r w:rsidR="00472CDB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with no </w:t>
      </w:r>
      <w:r w:rsidR="00C42EED" w:rsidRPr="003C38BE">
        <w:rPr>
          <w:rFonts w:ascii="Times New Roman" w:hAnsi="Times New Roman" w:cs="Times New Roman"/>
          <w:iCs/>
          <w:sz w:val="24"/>
          <w:szCs w:val="24"/>
        </w:rPr>
        <w:t xml:space="preserve">clear evidence of a between-group 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difference </w:t>
      </w:r>
      <w:r w:rsidR="003A532F" w:rsidRPr="003C38BE">
        <w:rPr>
          <w:rFonts w:ascii="Times New Roman" w:hAnsi="Times New Roman" w:cs="Times New Roman"/>
          <w:iCs/>
          <w:sz w:val="24"/>
          <w:szCs w:val="24"/>
        </w:rPr>
        <w:t>at week 5</w:t>
      </w:r>
      <w:r w:rsidR="001A6C9D" w:rsidRPr="003C38BE">
        <w:rPr>
          <w:rFonts w:ascii="Times New Roman" w:hAnsi="Times New Roman" w:cs="Times New Roman"/>
          <w:iCs/>
          <w:sz w:val="24"/>
          <w:szCs w:val="24"/>
        </w:rPr>
        <w:t xml:space="preserve"> (</w:t>
      </w:r>
      <w:r w:rsidR="00411CF8" w:rsidRPr="003C38BE">
        <w:rPr>
          <w:rFonts w:ascii="Times New Roman" w:hAnsi="Times New Roman" w:cs="Times New Roman"/>
          <w:iCs/>
          <w:sz w:val="24"/>
          <w:szCs w:val="24"/>
        </w:rPr>
        <w:t>-0.01 [95% CI: -0.05 to 0.02</w:t>
      </w:r>
      <w:r w:rsidR="002077B2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411C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411CF8" w:rsidRPr="003C38BE">
        <w:rPr>
          <w:rFonts w:ascii="Times New Roman" w:hAnsi="Times New Roman" w:cs="Times New Roman"/>
          <w:iCs/>
          <w:sz w:val="24"/>
          <w:szCs w:val="24"/>
        </w:rPr>
        <w:t>μg·L</w:t>
      </w:r>
      <w:r w:rsidR="00411CF8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411CF8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411CF8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411CF8" w:rsidRPr="003C38BE">
        <w:rPr>
          <w:rFonts w:ascii="Times New Roman" w:hAnsi="Times New Roman" w:cs="Times New Roman"/>
          <w:iCs/>
          <w:sz w:val="24"/>
          <w:szCs w:val="24"/>
        </w:rPr>
        <w:t xml:space="preserve"> = 0.501</w:t>
      </w:r>
      <w:r w:rsidR="00744991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1A6C9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44991" w:rsidRPr="003C38BE">
        <w:rPr>
          <w:rFonts w:ascii="Times New Roman" w:hAnsi="Times New Roman" w:cs="Times New Roman"/>
          <w:iCs/>
          <w:sz w:val="24"/>
          <w:szCs w:val="24"/>
        </w:rPr>
        <w:t>or 12</w:t>
      </w:r>
      <w:r w:rsidR="001A6C9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44991" w:rsidRPr="003C38BE">
        <w:rPr>
          <w:rFonts w:ascii="Times New Roman" w:hAnsi="Times New Roman" w:cs="Times New Roman"/>
          <w:iCs/>
          <w:sz w:val="24"/>
          <w:szCs w:val="24"/>
        </w:rPr>
        <w:t>(</w:t>
      </w:r>
      <w:r w:rsidR="00411CF8" w:rsidRPr="003C38BE">
        <w:rPr>
          <w:rFonts w:ascii="Times New Roman" w:hAnsi="Times New Roman" w:cs="Times New Roman"/>
          <w:iCs/>
          <w:sz w:val="24"/>
          <w:szCs w:val="24"/>
        </w:rPr>
        <w:t>-0.03 [95% CI: -0.06 to 0.01</w:t>
      </w:r>
      <w:r w:rsidR="002077B2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411C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411CF8" w:rsidRPr="003C38BE">
        <w:rPr>
          <w:rFonts w:ascii="Times New Roman" w:hAnsi="Times New Roman" w:cs="Times New Roman"/>
          <w:iCs/>
          <w:sz w:val="24"/>
          <w:szCs w:val="24"/>
        </w:rPr>
        <w:t>μg·L</w:t>
      </w:r>
      <w:r w:rsidR="00411CF8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411CF8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411CF8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411CF8" w:rsidRPr="003C38BE">
        <w:rPr>
          <w:rFonts w:ascii="Times New Roman" w:hAnsi="Times New Roman" w:cs="Times New Roman"/>
          <w:iCs/>
          <w:sz w:val="24"/>
          <w:szCs w:val="24"/>
        </w:rPr>
        <w:t xml:space="preserve"> = 0.202</w:t>
      </w:r>
      <w:r w:rsidR="001A6C9D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CC5753" w:rsidRPr="003C38BE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8066C5" w:rsidRPr="003C38BE">
        <w:rPr>
          <w:rFonts w:ascii="Times New Roman" w:hAnsi="Times New Roman" w:cs="Times New Roman"/>
          <w:iCs/>
          <w:sz w:val="24"/>
          <w:szCs w:val="24"/>
        </w:rPr>
        <w:t xml:space="preserve">Plasma </w:t>
      </w:r>
      <w:proofErr w:type="spellStart"/>
      <w:r w:rsidR="00484DD8" w:rsidRPr="003C38BE">
        <w:rPr>
          <w:rFonts w:ascii="Times New Roman" w:hAnsi="Times New Roman" w:cs="Times New Roman"/>
          <w:iCs/>
          <w:sz w:val="24"/>
          <w:szCs w:val="24"/>
        </w:rPr>
        <w:t>P</w:t>
      </w:r>
      <w:r w:rsidR="00466721" w:rsidRPr="003C38BE">
        <w:rPr>
          <w:rFonts w:ascii="Times New Roman" w:hAnsi="Times New Roman" w:cs="Times New Roman"/>
          <w:iCs/>
          <w:sz w:val="24"/>
          <w:szCs w:val="24"/>
        </w:rPr>
        <w:t>I</w:t>
      </w:r>
      <w:r w:rsidR="00484DD8" w:rsidRPr="003C38BE">
        <w:rPr>
          <w:rFonts w:ascii="Times New Roman" w:hAnsi="Times New Roman" w:cs="Times New Roman"/>
          <w:iCs/>
          <w:sz w:val="24"/>
          <w:szCs w:val="24"/>
        </w:rPr>
        <w:t>NP</w:t>
      </w:r>
      <w:proofErr w:type="spellEnd"/>
      <w:r w:rsidR="003A532F" w:rsidRPr="003C38BE">
        <w:rPr>
          <w:rFonts w:ascii="Times New Roman" w:hAnsi="Times New Roman" w:cs="Times New Roman"/>
          <w:iCs/>
          <w:sz w:val="24"/>
          <w:szCs w:val="24"/>
        </w:rPr>
        <w:t xml:space="preserve"> increased from baseline</w:t>
      </w:r>
      <w:r w:rsidR="00AB0EE3" w:rsidRPr="003C38BE">
        <w:rPr>
          <w:rFonts w:ascii="Times New Roman" w:hAnsi="Times New Roman" w:cs="Times New Roman"/>
          <w:iCs/>
          <w:sz w:val="24"/>
          <w:szCs w:val="24"/>
        </w:rPr>
        <w:t xml:space="preserve"> to week 5</w:t>
      </w:r>
      <w:r w:rsidR="003A532F" w:rsidRPr="003C38BE">
        <w:rPr>
          <w:rFonts w:ascii="Times New Roman" w:hAnsi="Times New Roman" w:cs="Times New Roman"/>
          <w:iCs/>
          <w:sz w:val="24"/>
          <w:szCs w:val="24"/>
        </w:rPr>
        <w:t xml:space="preserve"> in vitamin D and placebo participants</w:t>
      </w:r>
      <w:r w:rsidR="00472CDB" w:rsidRPr="003C38BE">
        <w:rPr>
          <w:rFonts w:ascii="Times New Roman" w:hAnsi="Times New Roman" w:cs="Times New Roman"/>
          <w:iCs/>
          <w:sz w:val="24"/>
          <w:szCs w:val="24"/>
        </w:rPr>
        <w:t xml:space="preserve"> (Figure </w:t>
      </w:r>
      <w:proofErr w:type="spellStart"/>
      <w:r w:rsidR="00472CDB" w:rsidRPr="003C38BE">
        <w:rPr>
          <w:rFonts w:ascii="Times New Roman" w:hAnsi="Times New Roman" w:cs="Times New Roman"/>
          <w:iCs/>
          <w:sz w:val="24"/>
          <w:szCs w:val="24"/>
        </w:rPr>
        <w:t>4C</w:t>
      </w:r>
      <w:proofErr w:type="spellEnd"/>
      <w:r w:rsidR="00472CDB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3A532F" w:rsidRPr="003C38BE">
        <w:rPr>
          <w:rFonts w:ascii="Times New Roman" w:hAnsi="Times New Roman" w:cs="Times New Roman"/>
          <w:iCs/>
          <w:sz w:val="24"/>
          <w:szCs w:val="24"/>
        </w:rPr>
        <w:t xml:space="preserve"> with no </w:t>
      </w:r>
      <w:r w:rsidR="004E226B" w:rsidRPr="003C38BE">
        <w:rPr>
          <w:rFonts w:ascii="Times New Roman" w:hAnsi="Times New Roman" w:cs="Times New Roman"/>
          <w:iCs/>
          <w:sz w:val="24"/>
          <w:szCs w:val="24"/>
        </w:rPr>
        <w:t xml:space="preserve">clear evidence of a between-group </w:t>
      </w:r>
      <w:r w:rsidR="003A532F" w:rsidRPr="003C38BE">
        <w:rPr>
          <w:rFonts w:ascii="Times New Roman" w:hAnsi="Times New Roman" w:cs="Times New Roman"/>
          <w:iCs/>
          <w:sz w:val="24"/>
          <w:szCs w:val="24"/>
        </w:rPr>
        <w:t xml:space="preserve">difference </w:t>
      </w:r>
      <w:r w:rsidR="001A6C9D" w:rsidRPr="003C38BE">
        <w:rPr>
          <w:rFonts w:ascii="Times New Roman" w:hAnsi="Times New Roman" w:cs="Times New Roman"/>
          <w:iCs/>
          <w:sz w:val="24"/>
          <w:szCs w:val="24"/>
        </w:rPr>
        <w:t>at week 5 (</w:t>
      </w:r>
      <w:r w:rsidR="006C0609" w:rsidRPr="003C38BE">
        <w:rPr>
          <w:rFonts w:ascii="Times New Roman" w:hAnsi="Times New Roman" w:cs="Times New Roman"/>
          <w:iCs/>
          <w:sz w:val="24"/>
          <w:szCs w:val="24"/>
        </w:rPr>
        <w:t>1.3</w:t>
      </w:r>
      <w:r w:rsidR="00D66F4A" w:rsidRPr="003C38BE">
        <w:rPr>
          <w:rFonts w:ascii="Times New Roman" w:hAnsi="Times New Roman" w:cs="Times New Roman"/>
          <w:iCs/>
          <w:sz w:val="24"/>
          <w:szCs w:val="24"/>
        </w:rPr>
        <w:t xml:space="preserve"> [95% CI: -</w:t>
      </w:r>
      <w:r w:rsidR="007649FB" w:rsidRPr="003C38BE">
        <w:rPr>
          <w:rFonts w:ascii="Times New Roman" w:hAnsi="Times New Roman" w:cs="Times New Roman"/>
          <w:iCs/>
          <w:sz w:val="24"/>
          <w:szCs w:val="24"/>
        </w:rPr>
        <w:t>4.1</w:t>
      </w:r>
      <w:r w:rsidR="00D66F4A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7649FB" w:rsidRPr="003C38BE">
        <w:rPr>
          <w:rFonts w:ascii="Times New Roman" w:hAnsi="Times New Roman" w:cs="Times New Roman"/>
          <w:iCs/>
          <w:sz w:val="24"/>
          <w:szCs w:val="24"/>
        </w:rPr>
        <w:t>6.6</w:t>
      </w:r>
      <w:r w:rsidR="002077B2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D66F4A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87540C" w:rsidRPr="003C38BE">
        <w:rPr>
          <w:rFonts w:ascii="Times New Roman" w:hAnsi="Times New Roman" w:cs="Times New Roman"/>
          <w:iCs/>
          <w:sz w:val="24"/>
          <w:szCs w:val="24"/>
        </w:rPr>
        <w:t>μ</w:t>
      </w:r>
      <w:r w:rsidR="00B37BB4" w:rsidRPr="003C38BE">
        <w:rPr>
          <w:rFonts w:ascii="Times New Roman" w:hAnsi="Times New Roman" w:cs="Times New Roman"/>
          <w:iCs/>
          <w:sz w:val="24"/>
          <w:szCs w:val="24"/>
        </w:rPr>
        <w:t>g</w:t>
      </w:r>
      <w:r w:rsidR="00D66F4A" w:rsidRPr="003C38BE">
        <w:rPr>
          <w:rFonts w:ascii="Times New Roman" w:hAnsi="Times New Roman" w:cs="Times New Roman"/>
          <w:iCs/>
          <w:sz w:val="24"/>
          <w:szCs w:val="24"/>
        </w:rPr>
        <w:t>·L</w:t>
      </w:r>
      <w:r w:rsidR="00D66F4A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D66F4A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1A6C9D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1A6C9D" w:rsidRPr="003C38BE">
        <w:rPr>
          <w:rFonts w:ascii="Times New Roman" w:hAnsi="Times New Roman" w:cs="Times New Roman"/>
          <w:iCs/>
          <w:sz w:val="24"/>
          <w:szCs w:val="24"/>
        </w:rPr>
        <w:t xml:space="preserve"> = 0.</w:t>
      </w:r>
      <w:r w:rsidR="007649FB" w:rsidRPr="003C38BE">
        <w:rPr>
          <w:rFonts w:ascii="Times New Roman" w:hAnsi="Times New Roman" w:cs="Times New Roman"/>
          <w:iCs/>
          <w:sz w:val="24"/>
          <w:szCs w:val="24"/>
        </w:rPr>
        <w:t>645</w:t>
      </w:r>
      <w:r w:rsidR="001A6C9D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744991" w:rsidRPr="003C38BE">
        <w:rPr>
          <w:rFonts w:ascii="Times New Roman" w:hAnsi="Times New Roman" w:cs="Times New Roman"/>
          <w:iCs/>
          <w:sz w:val="24"/>
          <w:szCs w:val="24"/>
        </w:rPr>
        <w:t xml:space="preserve"> or 12 (</w:t>
      </w:r>
      <w:r w:rsidR="00F557B3" w:rsidRPr="003C38BE">
        <w:rPr>
          <w:rFonts w:ascii="Times New Roman" w:hAnsi="Times New Roman" w:cs="Times New Roman"/>
          <w:iCs/>
          <w:sz w:val="24"/>
          <w:szCs w:val="24"/>
        </w:rPr>
        <w:t>2.</w:t>
      </w:r>
      <w:r w:rsidR="001663B0" w:rsidRPr="003C38BE">
        <w:rPr>
          <w:rFonts w:ascii="Times New Roman" w:hAnsi="Times New Roman" w:cs="Times New Roman"/>
          <w:iCs/>
          <w:sz w:val="24"/>
          <w:szCs w:val="24"/>
        </w:rPr>
        <w:t>3</w:t>
      </w:r>
      <w:r w:rsidR="00541A33" w:rsidRPr="003C38BE">
        <w:rPr>
          <w:rFonts w:ascii="Times New Roman" w:hAnsi="Times New Roman" w:cs="Times New Roman"/>
          <w:iCs/>
          <w:sz w:val="24"/>
          <w:szCs w:val="24"/>
        </w:rPr>
        <w:t xml:space="preserve"> [95% CI: -</w:t>
      </w:r>
      <w:r w:rsidR="004A2D62" w:rsidRPr="003C38BE">
        <w:rPr>
          <w:rFonts w:ascii="Times New Roman" w:hAnsi="Times New Roman" w:cs="Times New Roman"/>
          <w:iCs/>
          <w:sz w:val="24"/>
          <w:szCs w:val="24"/>
        </w:rPr>
        <w:t>4.0</w:t>
      </w:r>
      <w:r w:rsidR="00541A33" w:rsidRPr="003C38BE">
        <w:rPr>
          <w:rFonts w:ascii="Times New Roman" w:hAnsi="Times New Roman" w:cs="Times New Roman"/>
          <w:iCs/>
          <w:sz w:val="24"/>
          <w:szCs w:val="24"/>
        </w:rPr>
        <w:t xml:space="preserve"> to </w:t>
      </w:r>
      <w:r w:rsidR="004A2D62" w:rsidRPr="003C38BE">
        <w:rPr>
          <w:rFonts w:ascii="Times New Roman" w:hAnsi="Times New Roman" w:cs="Times New Roman"/>
          <w:iCs/>
          <w:sz w:val="24"/>
          <w:szCs w:val="24"/>
        </w:rPr>
        <w:t>8.6</w:t>
      </w:r>
      <w:r w:rsidR="002077B2" w:rsidRPr="003C38BE">
        <w:rPr>
          <w:rFonts w:ascii="Times New Roman" w:hAnsi="Times New Roman" w:cs="Times New Roman"/>
          <w:iCs/>
          <w:sz w:val="24"/>
          <w:szCs w:val="24"/>
        </w:rPr>
        <w:t>]</w:t>
      </w:r>
      <w:r w:rsidR="00541A33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541A33" w:rsidRPr="003C38BE">
        <w:rPr>
          <w:rFonts w:ascii="Times New Roman" w:hAnsi="Times New Roman" w:cs="Times New Roman"/>
          <w:iCs/>
          <w:sz w:val="24"/>
          <w:szCs w:val="24"/>
        </w:rPr>
        <w:t>μg·L</w:t>
      </w:r>
      <w:r w:rsidR="00541A33" w:rsidRPr="003C38BE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proofErr w:type="spellEnd"/>
      <w:r w:rsidR="00541A33" w:rsidRPr="003C38BE">
        <w:rPr>
          <w:rFonts w:ascii="Times New Roman" w:hAnsi="Times New Roman" w:cs="Times New Roman"/>
          <w:iCs/>
          <w:sz w:val="24"/>
          <w:szCs w:val="24"/>
        </w:rPr>
        <w:t xml:space="preserve">; </w:t>
      </w:r>
      <w:r w:rsidR="00744991"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="00744991" w:rsidRPr="003C38BE">
        <w:rPr>
          <w:rFonts w:ascii="Times New Roman" w:hAnsi="Times New Roman" w:cs="Times New Roman"/>
          <w:iCs/>
          <w:sz w:val="24"/>
          <w:szCs w:val="24"/>
        </w:rPr>
        <w:t xml:space="preserve"> = 0.</w:t>
      </w:r>
      <w:r w:rsidR="004A2D62" w:rsidRPr="003C38BE">
        <w:rPr>
          <w:rFonts w:ascii="Times New Roman" w:hAnsi="Times New Roman" w:cs="Times New Roman"/>
          <w:iCs/>
          <w:sz w:val="24"/>
          <w:szCs w:val="24"/>
        </w:rPr>
        <w:t>473</w:t>
      </w:r>
      <w:r w:rsidR="00744991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3A532F" w:rsidRPr="003C38BE">
        <w:rPr>
          <w:rFonts w:ascii="Times New Roman" w:hAnsi="Times New Roman" w:cs="Times New Roman"/>
          <w:iCs/>
          <w:sz w:val="24"/>
          <w:szCs w:val="24"/>
        </w:rPr>
        <w:t>.</w:t>
      </w:r>
    </w:p>
    <w:p w14:paraId="4EF23830" w14:textId="77777777" w:rsidR="00FF6FFA" w:rsidRPr="003C38BE" w:rsidRDefault="00FF6FFA" w:rsidP="00FF6FFA">
      <w:pPr>
        <w:spacing w:before="240" w:after="0"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Musculoskeletal injury and outcome of training</w:t>
      </w:r>
    </w:p>
    <w:p w14:paraId="64F4D13A" w14:textId="13126CD6" w:rsidR="00B05D62" w:rsidRPr="003C38BE" w:rsidRDefault="00FF6FFA" w:rsidP="00FF6FFA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 xml:space="preserve">During initial military training and subsequent military service, </w:t>
      </w:r>
      <w:r w:rsidR="00E005CD" w:rsidRPr="003C38BE">
        <w:rPr>
          <w:rFonts w:ascii="Times New Roman" w:hAnsi="Times New Roman" w:cs="Times New Roman"/>
          <w:iCs/>
          <w:sz w:val="24"/>
          <w:szCs w:val="24"/>
        </w:rPr>
        <w:t>100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lower body overuse musculoskeletal injuries (including </w:t>
      </w:r>
      <w:r w:rsidR="00E005CD" w:rsidRPr="003C38BE">
        <w:rPr>
          <w:rFonts w:ascii="Times New Roman" w:hAnsi="Times New Roman" w:cs="Times New Roman"/>
          <w:iCs/>
          <w:sz w:val="24"/>
          <w:szCs w:val="24"/>
        </w:rPr>
        <w:t>14 lower body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bone stress injuries) were diagnosed by clinicians.</w:t>
      </w:r>
      <w:r w:rsidR="00E005CD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6328C" w:rsidRPr="003C38BE">
        <w:rPr>
          <w:rFonts w:ascii="Times New Roman" w:hAnsi="Times New Roman" w:cs="Times New Roman"/>
          <w:iCs/>
          <w:sz w:val="24"/>
          <w:szCs w:val="24"/>
        </w:rPr>
        <w:t>During the first 4 weeks of military training</w:t>
      </w:r>
      <w:r w:rsidR="00E347D3" w:rsidRPr="003C38BE">
        <w:rPr>
          <w:rFonts w:ascii="Times New Roman" w:hAnsi="Times New Roman" w:cs="Times New Roman"/>
          <w:iCs/>
          <w:sz w:val="24"/>
          <w:szCs w:val="24"/>
        </w:rPr>
        <w:t xml:space="preserve"> (4-week restoration phase)</w:t>
      </w:r>
      <w:r w:rsidR="0046328C" w:rsidRPr="003C38BE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E005CD" w:rsidRPr="003C38BE">
        <w:rPr>
          <w:rFonts w:ascii="Times New Roman" w:hAnsi="Times New Roman" w:cs="Times New Roman"/>
          <w:iCs/>
          <w:sz w:val="24"/>
          <w:szCs w:val="24"/>
        </w:rPr>
        <w:t xml:space="preserve">8 lower body overuse musculoskeletal injuries </w:t>
      </w:r>
      <w:r w:rsidR="00B05D62" w:rsidRPr="003C38BE">
        <w:rPr>
          <w:rFonts w:ascii="Times New Roman" w:hAnsi="Times New Roman" w:cs="Times New Roman"/>
          <w:iCs/>
          <w:sz w:val="24"/>
          <w:szCs w:val="24"/>
        </w:rPr>
        <w:t>(</w:t>
      </w:r>
      <w:r w:rsidR="00E005CD" w:rsidRPr="003C38BE">
        <w:rPr>
          <w:rFonts w:ascii="Times New Roman" w:hAnsi="Times New Roman" w:cs="Times New Roman"/>
          <w:iCs/>
          <w:sz w:val="24"/>
          <w:szCs w:val="24"/>
        </w:rPr>
        <w:t>including 2 lower body bone stress injuries</w:t>
      </w:r>
      <w:r w:rsidR="00B05D62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E005CD" w:rsidRPr="003C38BE">
        <w:rPr>
          <w:rFonts w:ascii="Times New Roman" w:hAnsi="Times New Roman" w:cs="Times New Roman"/>
          <w:iCs/>
          <w:sz w:val="24"/>
          <w:szCs w:val="24"/>
        </w:rPr>
        <w:t xml:space="preserve"> were diagnosed.</w:t>
      </w:r>
      <w:r w:rsidR="00B05D62" w:rsidRPr="003C38BE">
        <w:rPr>
          <w:rFonts w:ascii="Times New Roman" w:hAnsi="Times New Roman" w:cs="Times New Roman"/>
          <w:iCs/>
          <w:sz w:val="24"/>
          <w:szCs w:val="24"/>
        </w:rPr>
        <w:t xml:space="preserve"> With injuries in the first 4 weeks excluded to control for latency, t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here </w:t>
      </w:r>
      <w:r w:rsidR="004B28D5" w:rsidRPr="003C38BE">
        <w:rPr>
          <w:rFonts w:ascii="Times New Roman" w:hAnsi="Times New Roman" w:cs="Times New Roman"/>
          <w:iCs/>
          <w:sz w:val="24"/>
          <w:szCs w:val="24"/>
        </w:rPr>
        <w:t xml:space="preserve">was </w:t>
      </w:r>
      <w:r w:rsidRPr="003C38BE">
        <w:rPr>
          <w:rFonts w:ascii="Times New Roman" w:hAnsi="Times New Roman" w:cs="Times New Roman"/>
          <w:iCs/>
          <w:sz w:val="24"/>
          <w:szCs w:val="24"/>
        </w:rPr>
        <w:t>no</w:t>
      </w:r>
      <w:r w:rsidR="004B28D5" w:rsidRPr="003C38BE">
        <w:rPr>
          <w:rFonts w:ascii="Times New Roman" w:hAnsi="Times New Roman" w:cs="Times New Roman"/>
          <w:iCs/>
          <w:sz w:val="24"/>
          <w:szCs w:val="24"/>
        </w:rPr>
        <w:t xml:space="preserve"> clear</w:t>
      </w:r>
      <w:r w:rsidR="008D449C" w:rsidRPr="003C38BE">
        <w:rPr>
          <w:rFonts w:ascii="Times New Roman" w:hAnsi="Times New Roman" w:cs="Times New Roman"/>
          <w:iCs/>
          <w:sz w:val="24"/>
          <w:szCs w:val="24"/>
        </w:rPr>
        <w:t xml:space="preserve"> evidence of a</w:t>
      </w:r>
      <w:r w:rsidR="00543CC9" w:rsidRPr="003C38BE">
        <w:rPr>
          <w:rFonts w:ascii="Times New Roman" w:hAnsi="Times New Roman" w:cs="Times New Roman"/>
          <w:iCs/>
          <w:sz w:val="24"/>
          <w:szCs w:val="24"/>
        </w:rPr>
        <w:t xml:space="preserve"> between-group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difference</w:t>
      </w:r>
      <w:r w:rsidR="00BB4301" w:rsidRPr="003C38BE">
        <w:rPr>
          <w:rFonts w:ascii="Times New Roman" w:hAnsi="Times New Roman" w:cs="Times New Roman"/>
          <w:iCs/>
          <w:sz w:val="24"/>
          <w:szCs w:val="24"/>
        </w:rPr>
        <w:t xml:space="preserve"> in</w:t>
      </w:r>
      <w:r w:rsidR="002643ED" w:rsidRPr="003C38BE">
        <w:rPr>
          <w:rFonts w:ascii="Times New Roman" w:hAnsi="Times New Roman" w:cs="Times New Roman"/>
          <w:iCs/>
          <w:sz w:val="24"/>
          <w:szCs w:val="24"/>
        </w:rPr>
        <w:t xml:space="preserve"> the 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incidence of lower body overuse musculoskeletal injury during </w:t>
      </w:r>
      <w:r w:rsidR="00C335EC" w:rsidRPr="003C38BE">
        <w:rPr>
          <w:rFonts w:ascii="Times New Roman" w:hAnsi="Times New Roman" w:cs="Times New Roman"/>
          <w:iCs/>
          <w:sz w:val="24"/>
          <w:szCs w:val="24"/>
        </w:rPr>
        <w:t>week</w:t>
      </w:r>
      <w:r w:rsidR="0046328C" w:rsidRPr="003C38BE">
        <w:rPr>
          <w:rFonts w:ascii="Times New Roman" w:hAnsi="Times New Roman" w:cs="Times New Roman"/>
          <w:iCs/>
          <w:sz w:val="24"/>
          <w:szCs w:val="24"/>
        </w:rPr>
        <w:t>s</w:t>
      </w:r>
      <w:r w:rsidR="00C335EC" w:rsidRPr="003C38BE">
        <w:rPr>
          <w:rFonts w:ascii="Times New Roman" w:hAnsi="Times New Roman" w:cs="Times New Roman"/>
          <w:iCs/>
          <w:sz w:val="24"/>
          <w:szCs w:val="24"/>
        </w:rPr>
        <w:t xml:space="preserve"> 5 to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12 (</w:t>
      </w:r>
      <w:r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= </w:t>
      </w:r>
      <w:r w:rsidR="005D5F91" w:rsidRPr="003C38BE">
        <w:rPr>
          <w:rFonts w:ascii="Times New Roman" w:hAnsi="Times New Roman" w:cs="Times New Roman"/>
          <w:iCs/>
          <w:sz w:val="24"/>
          <w:szCs w:val="24"/>
        </w:rPr>
        <w:t>0.</w:t>
      </w:r>
      <w:r w:rsidR="006E7831" w:rsidRPr="003C38BE">
        <w:rPr>
          <w:rFonts w:ascii="Times New Roman" w:hAnsi="Times New Roman" w:cs="Times New Roman"/>
          <w:iCs/>
          <w:sz w:val="24"/>
          <w:szCs w:val="24"/>
        </w:rPr>
        <w:t>436</w:t>
      </w:r>
      <w:r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5D5F91" w:rsidRPr="003C38BE">
        <w:rPr>
          <w:rFonts w:ascii="Times New Roman" w:hAnsi="Times New Roman" w:cs="Times New Roman"/>
          <w:iCs/>
          <w:sz w:val="24"/>
          <w:szCs w:val="24"/>
        </w:rPr>
        <w:t xml:space="preserve"> or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weeks 13 to 26 (</w:t>
      </w:r>
      <w:r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= </w:t>
      </w:r>
      <w:r w:rsidR="00C335EC" w:rsidRPr="003C38BE">
        <w:rPr>
          <w:rFonts w:ascii="Times New Roman" w:hAnsi="Times New Roman" w:cs="Times New Roman"/>
          <w:iCs/>
          <w:sz w:val="24"/>
          <w:szCs w:val="24"/>
        </w:rPr>
        <w:t>0.</w:t>
      </w:r>
      <w:r w:rsidR="006E7831" w:rsidRPr="003C38BE">
        <w:rPr>
          <w:rFonts w:ascii="Times New Roman" w:hAnsi="Times New Roman" w:cs="Times New Roman"/>
          <w:iCs/>
          <w:sz w:val="24"/>
          <w:szCs w:val="24"/>
        </w:rPr>
        <w:t>175</w:t>
      </w:r>
      <w:r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5D5F91" w:rsidRPr="003C38BE">
        <w:rPr>
          <w:rFonts w:ascii="Times New Roman" w:hAnsi="Times New Roman" w:cs="Times New Roman"/>
          <w:iCs/>
          <w:sz w:val="24"/>
          <w:szCs w:val="24"/>
        </w:rPr>
        <w:t xml:space="preserve"> of initial military training,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or </w:t>
      </w:r>
      <w:r w:rsidR="009347C8" w:rsidRPr="003C38BE">
        <w:rPr>
          <w:rFonts w:ascii="Times New Roman" w:hAnsi="Times New Roman" w:cs="Times New Roman"/>
          <w:iCs/>
          <w:sz w:val="24"/>
          <w:szCs w:val="24"/>
        </w:rPr>
        <w:t xml:space="preserve">during </w:t>
      </w:r>
      <w:r w:rsidRPr="003C38BE">
        <w:rPr>
          <w:rFonts w:ascii="Times New Roman" w:hAnsi="Times New Roman" w:cs="Times New Roman"/>
          <w:iCs/>
          <w:sz w:val="24"/>
          <w:szCs w:val="24"/>
        </w:rPr>
        <w:t>subsequent military service (years 0.5 to 3.5</w:t>
      </w:r>
      <w:r w:rsidR="00C335EC" w:rsidRPr="003C38BE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Pr="003C38BE">
        <w:rPr>
          <w:rFonts w:ascii="Times New Roman" w:hAnsi="Times New Roman" w:cs="Times New Roman"/>
          <w:i/>
          <w:sz w:val="24"/>
          <w:szCs w:val="24"/>
        </w:rPr>
        <w:t>P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= </w:t>
      </w:r>
      <w:r w:rsidR="00C335EC" w:rsidRPr="003C38BE">
        <w:rPr>
          <w:rFonts w:ascii="Times New Roman" w:hAnsi="Times New Roman" w:cs="Times New Roman"/>
          <w:iCs/>
          <w:sz w:val="24"/>
          <w:szCs w:val="24"/>
        </w:rPr>
        <w:t>0.</w:t>
      </w:r>
      <w:r w:rsidR="006E7831" w:rsidRPr="003C38BE">
        <w:rPr>
          <w:rFonts w:ascii="Times New Roman" w:hAnsi="Times New Roman" w:cs="Times New Roman"/>
          <w:iCs/>
          <w:sz w:val="24"/>
          <w:szCs w:val="24"/>
        </w:rPr>
        <w:t>287</w:t>
      </w:r>
      <w:r w:rsidRPr="003C38BE">
        <w:rPr>
          <w:rFonts w:ascii="Times New Roman" w:hAnsi="Times New Roman" w:cs="Times New Roman"/>
          <w:iCs/>
          <w:sz w:val="24"/>
          <w:szCs w:val="24"/>
        </w:rPr>
        <w:t>; Table 2).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bookmarkStart w:id="5" w:name="_Hlk190337572"/>
      <w:r w:rsidR="001400F8" w:rsidRPr="003C38BE">
        <w:rPr>
          <w:rFonts w:ascii="Times New Roman" w:hAnsi="Times New Roman" w:cs="Times New Roman"/>
          <w:iCs/>
          <w:sz w:val="24"/>
          <w:szCs w:val="24"/>
        </w:rPr>
        <w:t>Frailty models accounting for recurrent injuries indicated no difference in the risk of lower body overuse musculoskeletal injury between vitamin D and placebo participants during initial military training (</w:t>
      </w:r>
      <w:r w:rsidR="0039596C" w:rsidRPr="003C38BE">
        <w:rPr>
          <w:rFonts w:ascii="Times New Roman" w:hAnsi="Times New Roman" w:cs="Times New Roman"/>
          <w:iCs/>
          <w:sz w:val="24"/>
          <w:szCs w:val="24"/>
        </w:rPr>
        <w:t>38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4125E" w:rsidRPr="003C38BE">
        <w:rPr>
          <w:rFonts w:ascii="Times New Roman" w:hAnsi="Times New Roman" w:cs="Times New Roman"/>
          <w:iCs/>
          <w:sz w:val="24"/>
          <w:szCs w:val="24"/>
        </w:rPr>
        <w:t>injuries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: </w:t>
      </w:r>
      <w:r w:rsidR="0039596C" w:rsidRPr="003C38BE">
        <w:rPr>
          <w:rFonts w:ascii="Times New Roman" w:hAnsi="Times New Roman" w:cs="Times New Roman"/>
          <w:iCs/>
          <w:sz w:val="24"/>
          <w:szCs w:val="24"/>
        </w:rPr>
        <w:t>20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vitamin D, 1</w:t>
      </w:r>
      <w:r w:rsidR="0039596C" w:rsidRPr="003C38BE">
        <w:rPr>
          <w:rFonts w:ascii="Times New Roman" w:hAnsi="Times New Roman" w:cs="Times New Roman"/>
          <w:iCs/>
          <w:sz w:val="24"/>
          <w:szCs w:val="24"/>
        </w:rPr>
        <w:t>8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placebo; </w:t>
      </w:r>
      <w:proofErr w:type="spellStart"/>
      <w:r w:rsidR="001400F8" w:rsidRPr="003C38BE">
        <w:rPr>
          <w:rFonts w:ascii="Times New Roman" w:hAnsi="Times New Roman" w:cs="Times New Roman"/>
          <w:iCs/>
          <w:sz w:val="24"/>
          <w:szCs w:val="24"/>
        </w:rPr>
        <w:t>HR</w:t>
      </w:r>
      <w:r w:rsidR="001400F8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placebo:vitamin</w:t>
      </w:r>
      <w:proofErr w:type="spellEnd"/>
      <w:r w:rsidR="001400F8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 xml:space="preserve"> D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= 1.23 [</w:t>
      </w:r>
      <w:proofErr w:type="spellStart"/>
      <w:r w:rsidR="001400F8" w:rsidRPr="003C38BE">
        <w:rPr>
          <w:rFonts w:ascii="Times New Roman" w:hAnsi="Times New Roman" w:cs="Times New Roman"/>
          <w:iCs/>
          <w:sz w:val="24"/>
          <w:szCs w:val="24"/>
        </w:rPr>
        <w:t>95%CI</w:t>
      </w:r>
      <w:proofErr w:type="spellEnd"/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: 0.57 to 2.66], </w:t>
      </w:r>
      <w:r w:rsidR="001400F8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= 0.597) or</w:t>
      </w:r>
      <w:r w:rsidR="0039596C" w:rsidRPr="003C38BE">
        <w:rPr>
          <w:rFonts w:ascii="Times New Roman" w:hAnsi="Times New Roman" w:cs="Times New Roman"/>
          <w:iCs/>
          <w:sz w:val="24"/>
          <w:szCs w:val="24"/>
        </w:rPr>
        <w:t xml:space="preserve"> when including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subsequent military service (</w:t>
      </w:r>
      <w:r w:rsidR="0039596C" w:rsidRPr="003C38BE">
        <w:rPr>
          <w:rFonts w:ascii="Times New Roman" w:hAnsi="Times New Roman" w:cs="Times New Roman"/>
          <w:iCs/>
          <w:sz w:val="24"/>
          <w:szCs w:val="24"/>
        </w:rPr>
        <w:t>92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B94650" w:rsidRPr="003C38BE">
        <w:rPr>
          <w:rFonts w:ascii="Times New Roman" w:hAnsi="Times New Roman" w:cs="Times New Roman"/>
          <w:iCs/>
          <w:sz w:val="24"/>
          <w:szCs w:val="24"/>
        </w:rPr>
        <w:t>injuries</w:t>
      </w:r>
      <w:r w:rsidR="00AB41FF" w:rsidRPr="003C38BE">
        <w:rPr>
          <w:rFonts w:ascii="Times New Roman" w:hAnsi="Times New Roman" w:cs="Times New Roman"/>
          <w:iCs/>
          <w:sz w:val="24"/>
          <w:szCs w:val="24"/>
        </w:rPr>
        <w:t>: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9596C" w:rsidRPr="003C38BE">
        <w:rPr>
          <w:rFonts w:ascii="Times New Roman" w:hAnsi="Times New Roman" w:cs="Times New Roman"/>
          <w:iCs/>
          <w:sz w:val="24"/>
          <w:szCs w:val="24"/>
        </w:rPr>
        <w:lastRenderedPageBreak/>
        <w:t>44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B41FF" w:rsidRPr="003C38BE">
        <w:rPr>
          <w:rFonts w:ascii="Times New Roman" w:hAnsi="Times New Roman" w:cs="Times New Roman"/>
          <w:iCs/>
          <w:sz w:val="24"/>
          <w:szCs w:val="24"/>
        </w:rPr>
        <w:t>vitamin D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>, 4</w:t>
      </w:r>
      <w:r w:rsidR="0039596C" w:rsidRPr="003C38BE">
        <w:rPr>
          <w:rFonts w:ascii="Times New Roman" w:hAnsi="Times New Roman" w:cs="Times New Roman"/>
          <w:iCs/>
          <w:sz w:val="24"/>
          <w:szCs w:val="24"/>
        </w:rPr>
        <w:t>8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placebo</w:t>
      </w:r>
      <w:r w:rsidR="00AB41FF" w:rsidRPr="003C38BE">
        <w:rPr>
          <w:rFonts w:ascii="Times New Roman" w:hAnsi="Times New Roman" w:cs="Times New Roman"/>
          <w:iCs/>
          <w:sz w:val="24"/>
          <w:szCs w:val="24"/>
        </w:rPr>
        <w:t>;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1400F8" w:rsidRPr="003C38BE">
        <w:rPr>
          <w:rFonts w:ascii="Times New Roman" w:hAnsi="Times New Roman" w:cs="Times New Roman"/>
          <w:iCs/>
          <w:sz w:val="24"/>
          <w:szCs w:val="24"/>
        </w:rPr>
        <w:t>HR</w:t>
      </w:r>
      <w:r w:rsidR="00AB41FF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p</w:t>
      </w:r>
      <w:r w:rsidR="001400F8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lacebo:</w:t>
      </w:r>
      <w:r w:rsidR="00AB41FF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>vitamin</w:t>
      </w:r>
      <w:proofErr w:type="spellEnd"/>
      <w:r w:rsidR="00AB41FF" w:rsidRPr="003C38BE">
        <w:rPr>
          <w:rFonts w:ascii="Times New Roman" w:hAnsi="Times New Roman" w:cs="Times New Roman"/>
          <w:iCs/>
          <w:sz w:val="24"/>
          <w:szCs w:val="24"/>
          <w:vertAlign w:val="subscript"/>
        </w:rPr>
        <w:t xml:space="preserve"> D 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>= 0.94 [</w:t>
      </w:r>
      <w:proofErr w:type="spellStart"/>
      <w:r w:rsidR="001400F8" w:rsidRPr="003C38BE">
        <w:rPr>
          <w:rFonts w:ascii="Times New Roman" w:hAnsi="Times New Roman" w:cs="Times New Roman"/>
          <w:iCs/>
          <w:sz w:val="24"/>
          <w:szCs w:val="24"/>
        </w:rPr>
        <w:t>95%CI</w:t>
      </w:r>
      <w:proofErr w:type="spellEnd"/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: 0.60 to 1.46], </w:t>
      </w:r>
      <w:r w:rsidR="001400F8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400F8" w:rsidRPr="003C38BE">
        <w:rPr>
          <w:rFonts w:ascii="Times New Roman" w:hAnsi="Times New Roman" w:cs="Times New Roman"/>
          <w:iCs/>
          <w:sz w:val="24"/>
          <w:szCs w:val="24"/>
        </w:rPr>
        <w:t xml:space="preserve"> = 0.782</w:t>
      </w:r>
      <w:r w:rsidR="00AB41FF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>.</w:t>
      </w:r>
      <w:bookmarkEnd w:id="5"/>
      <w:r w:rsidR="00D21947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C429C" w:rsidRPr="003C38BE">
        <w:rPr>
          <w:rFonts w:ascii="Times New Roman" w:hAnsi="Times New Roman" w:cs="Times New Roman"/>
          <w:iCs/>
          <w:sz w:val="24"/>
          <w:szCs w:val="24"/>
        </w:rPr>
        <w:t>Given the number of injuries and the achieved precision of the recurrent-event models, the analysis</w:t>
      </w:r>
      <w:r w:rsidR="00156C12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C429C" w:rsidRPr="003C38BE">
        <w:rPr>
          <w:rFonts w:ascii="Times New Roman" w:hAnsi="Times New Roman" w:cs="Times New Roman"/>
          <w:iCs/>
          <w:sz w:val="24"/>
          <w:szCs w:val="24"/>
        </w:rPr>
        <w:t xml:space="preserve">during initial </w:t>
      </w:r>
      <w:r w:rsidR="00200EC3" w:rsidRPr="003C38BE">
        <w:rPr>
          <w:rFonts w:ascii="Times New Roman" w:hAnsi="Times New Roman" w:cs="Times New Roman"/>
          <w:iCs/>
          <w:sz w:val="24"/>
          <w:szCs w:val="24"/>
        </w:rPr>
        <w:t xml:space="preserve">military </w:t>
      </w:r>
      <w:r w:rsidR="003C429C" w:rsidRPr="003C38BE">
        <w:rPr>
          <w:rFonts w:ascii="Times New Roman" w:hAnsi="Times New Roman" w:cs="Times New Roman"/>
          <w:iCs/>
          <w:sz w:val="24"/>
          <w:szCs w:val="24"/>
        </w:rPr>
        <w:t>training was likely only sensitive to very large between-group differences in hazard (approximate HR ≤0.33 or ≥3.00), whereas the analysis across the full follow-up period was likely sensitive to moderate-to-large differences (approximate HR ≤0.53 or ≥1.89).</w:t>
      </w:r>
      <w:r w:rsidR="0072016E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>Excluding injuries in the first 4 weeks, there were no differences</w:t>
      </w:r>
      <w:r w:rsidR="00CF148C" w:rsidRPr="003C38BE">
        <w:rPr>
          <w:rFonts w:ascii="Times New Roman" w:hAnsi="Times New Roman" w:cs="Times New Roman"/>
          <w:iCs/>
          <w:sz w:val="24"/>
          <w:szCs w:val="24"/>
        </w:rPr>
        <w:t xml:space="preserve"> between vitamin D and placebo participants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 xml:space="preserve"> in the number of lost training days per injury during</w:t>
      </w:r>
      <w:r w:rsidR="00D4780D" w:rsidRPr="003C38BE">
        <w:rPr>
          <w:rFonts w:ascii="Times New Roman" w:hAnsi="Times New Roman" w:cs="Times New Roman"/>
          <w:iCs/>
          <w:sz w:val="24"/>
          <w:szCs w:val="24"/>
        </w:rPr>
        <w:t xml:space="preserve"> weeks 5 to 12 (</w:t>
      </w:r>
      <w:r w:rsidR="00D4780D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4780D" w:rsidRPr="003C38BE">
        <w:rPr>
          <w:rFonts w:ascii="Times New Roman" w:hAnsi="Times New Roman" w:cs="Times New Roman"/>
          <w:iCs/>
          <w:sz w:val="24"/>
          <w:szCs w:val="24"/>
        </w:rPr>
        <w:t xml:space="preserve"> = 0.769) or weeks 13 to 26</w:t>
      </w:r>
      <w:r w:rsidR="00581E2A" w:rsidRPr="003C38BE">
        <w:rPr>
          <w:rFonts w:ascii="Times New Roman" w:hAnsi="Times New Roman" w:cs="Times New Roman"/>
          <w:iCs/>
          <w:sz w:val="24"/>
          <w:szCs w:val="24"/>
        </w:rPr>
        <w:t xml:space="preserve"> (</w:t>
      </w:r>
      <w:r w:rsidR="00581E2A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81E2A" w:rsidRPr="003C38BE">
        <w:rPr>
          <w:rFonts w:ascii="Times New Roman" w:hAnsi="Times New Roman" w:cs="Times New Roman"/>
          <w:iCs/>
          <w:sz w:val="24"/>
          <w:szCs w:val="24"/>
        </w:rPr>
        <w:t xml:space="preserve"> = 0.768)</w:t>
      </w:r>
      <w:r w:rsidR="00D4780D" w:rsidRPr="003C38BE">
        <w:rPr>
          <w:rFonts w:ascii="Times New Roman" w:hAnsi="Times New Roman" w:cs="Times New Roman"/>
          <w:iCs/>
          <w:sz w:val="24"/>
          <w:szCs w:val="24"/>
        </w:rPr>
        <w:t xml:space="preserve"> of</w:t>
      </w:r>
      <w:r w:rsidR="00581E2A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>initial military training</w:t>
      </w:r>
      <w:r w:rsidR="00581E2A" w:rsidRPr="003C38BE">
        <w:rPr>
          <w:rFonts w:ascii="Times New Roman" w:hAnsi="Times New Roman" w:cs="Times New Roman"/>
          <w:iCs/>
          <w:sz w:val="24"/>
          <w:szCs w:val="24"/>
        </w:rPr>
        <w:t>,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 xml:space="preserve"> or reduced duty days per injury during subsequent military service (years 0.5 to 3.5, </w:t>
      </w:r>
      <w:r w:rsidR="00D21947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 xml:space="preserve"> = 0.382; Table 2). The outcome of initial military training (</w:t>
      </w:r>
      <w:r w:rsidR="00D21947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 xml:space="preserve"> = 0.471) and status three-and-a-half years after commencing the study (</w:t>
      </w:r>
      <w:r w:rsidR="00D21947" w:rsidRPr="003C38B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21947" w:rsidRPr="003C38BE">
        <w:rPr>
          <w:rFonts w:ascii="Times New Roman" w:hAnsi="Times New Roman" w:cs="Times New Roman"/>
          <w:iCs/>
          <w:sz w:val="24"/>
          <w:szCs w:val="24"/>
        </w:rPr>
        <w:t xml:space="preserve"> = 0.629) were not different between vitamin D and placebo participants (Table 3).</w:t>
      </w:r>
    </w:p>
    <w:p w14:paraId="765EC23E" w14:textId="5664C6B5" w:rsidR="00057010" w:rsidRPr="003C38BE" w:rsidRDefault="00057010" w:rsidP="00057010">
      <w:pPr>
        <w:spacing w:before="240" w:after="0"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Compliance</w:t>
      </w:r>
    </w:p>
    <w:p w14:paraId="58B4B1AC" w14:textId="6D76A421" w:rsidR="00D03E8D" w:rsidRPr="003C38BE" w:rsidRDefault="00424059" w:rsidP="00A34D25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iCs/>
          <w:sz w:val="24"/>
          <w:szCs w:val="24"/>
        </w:rPr>
        <w:t>Results</w:t>
      </w:r>
      <w:r w:rsidR="00057010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2B15F4" w:rsidRPr="003C38BE">
        <w:rPr>
          <w:rFonts w:ascii="Times New Roman" w:hAnsi="Times New Roman" w:cs="Times New Roman"/>
          <w:iCs/>
          <w:sz w:val="24"/>
          <w:szCs w:val="24"/>
        </w:rPr>
        <w:t>were not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substantially</w:t>
      </w:r>
      <w:r w:rsidR="00057010" w:rsidRPr="003C38BE">
        <w:rPr>
          <w:rFonts w:ascii="Times New Roman" w:hAnsi="Times New Roman" w:cs="Times New Roman"/>
          <w:iCs/>
          <w:sz w:val="24"/>
          <w:szCs w:val="24"/>
        </w:rPr>
        <w:t xml:space="preserve"> change</w:t>
      </w:r>
      <w:r w:rsidR="002B15F4" w:rsidRPr="003C38BE">
        <w:rPr>
          <w:rFonts w:ascii="Times New Roman" w:hAnsi="Times New Roman" w:cs="Times New Roman"/>
          <w:iCs/>
          <w:sz w:val="24"/>
          <w:szCs w:val="24"/>
        </w:rPr>
        <w:t>d</w:t>
      </w:r>
      <w:r w:rsidR="00057010" w:rsidRPr="003C38BE">
        <w:rPr>
          <w:rFonts w:ascii="Times New Roman" w:hAnsi="Times New Roman" w:cs="Times New Roman"/>
          <w:iCs/>
          <w:sz w:val="24"/>
          <w:szCs w:val="24"/>
        </w:rPr>
        <w:t xml:space="preserve"> when participants with compliance to the intervention </w:t>
      </w:r>
      <w:r w:rsidR="009158CD" w:rsidRPr="003C38BE">
        <w:rPr>
          <w:rFonts w:ascii="Times New Roman" w:hAnsi="Times New Roman" w:cs="Times New Roman"/>
          <w:iCs/>
          <w:sz w:val="24"/>
          <w:szCs w:val="24"/>
        </w:rPr>
        <w:t xml:space="preserve">&lt;80% </w:t>
      </w:r>
      <w:r w:rsidR="00DD7F28" w:rsidRPr="003C38BE">
        <w:rPr>
          <w:rFonts w:ascii="Times New Roman" w:hAnsi="Times New Roman" w:cs="Times New Roman"/>
          <w:iCs/>
          <w:sz w:val="24"/>
          <w:szCs w:val="24"/>
        </w:rPr>
        <w:t xml:space="preserve">were excluded from analyses </w:t>
      </w:r>
      <w:r w:rsidR="00823B59" w:rsidRPr="003C38BE">
        <w:rPr>
          <w:rFonts w:ascii="Times New Roman" w:hAnsi="Times New Roman" w:cs="Times New Roman"/>
          <w:iCs/>
          <w:sz w:val="24"/>
          <w:szCs w:val="24"/>
        </w:rPr>
        <w:t>(</w:t>
      </w:r>
      <w:r w:rsidR="00927401" w:rsidRPr="003C38BE">
        <w:rPr>
          <w:rFonts w:ascii="Times New Roman" w:hAnsi="Times New Roman" w:cs="Times New Roman"/>
          <w:i/>
          <w:sz w:val="24"/>
          <w:szCs w:val="24"/>
        </w:rPr>
        <w:t xml:space="preserve">n </w:t>
      </w:r>
      <w:r w:rsidR="00927401" w:rsidRPr="003C38BE">
        <w:rPr>
          <w:rFonts w:ascii="Times New Roman" w:hAnsi="Times New Roman" w:cs="Times New Roman"/>
          <w:iCs/>
          <w:sz w:val="24"/>
          <w:szCs w:val="24"/>
        </w:rPr>
        <w:t xml:space="preserve">= </w:t>
      </w:r>
      <w:r w:rsidR="0097162F" w:rsidRPr="003C38BE">
        <w:rPr>
          <w:rFonts w:ascii="Times New Roman" w:hAnsi="Times New Roman" w:cs="Times New Roman"/>
          <w:iCs/>
          <w:sz w:val="24"/>
          <w:szCs w:val="24"/>
        </w:rPr>
        <w:t>16</w:t>
      </w:r>
      <w:r w:rsidR="00DD7F2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B0E3B" w:rsidRPr="003C38BE">
        <w:rPr>
          <w:rFonts w:ascii="Times New Roman" w:hAnsi="Times New Roman" w:cs="Times New Roman"/>
          <w:iCs/>
          <w:sz w:val="24"/>
          <w:szCs w:val="24"/>
        </w:rPr>
        <w:t xml:space="preserve">excluded </w:t>
      </w:r>
      <w:r w:rsidR="00DD7F28" w:rsidRPr="003C38BE">
        <w:rPr>
          <w:rFonts w:ascii="Times New Roman" w:hAnsi="Times New Roman" w:cs="Times New Roman"/>
          <w:iCs/>
          <w:sz w:val="24"/>
          <w:szCs w:val="24"/>
        </w:rPr>
        <w:t>during</w:t>
      </w:r>
      <w:r w:rsidR="000B0E3B" w:rsidRPr="003C38BE">
        <w:rPr>
          <w:rFonts w:ascii="Times New Roman" w:hAnsi="Times New Roman" w:cs="Times New Roman"/>
          <w:iCs/>
          <w:sz w:val="24"/>
          <w:szCs w:val="24"/>
        </w:rPr>
        <w:t xml:space="preserve"> the</w:t>
      </w:r>
      <w:r w:rsidR="00DD7F2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D7F28" w:rsidRPr="003C38BE">
        <w:rPr>
          <w:rFonts w:ascii="Times New Roman" w:hAnsi="Times New Roman" w:cs="Times New Roman"/>
          <w:sz w:val="24"/>
          <w:szCs w:val="24"/>
        </w:rPr>
        <w:t xml:space="preserve">4-week restoration phase; </w:t>
      </w:r>
      <w:r w:rsidR="00DD7F28" w:rsidRPr="003C38BE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DD7F28" w:rsidRPr="003C38BE">
        <w:rPr>
          <w:rFonts w:ascii="Times New Roman" w:hAnsi="Times New Roman" w:cs="Times New Roman"/>
          <w:sz w:val="24"/>
          <w:szCs w:val="24"/>
        </w:rPr>
        <w:t xml:space="preserve"> = 17 </w:t>
      </w:r>
      <w:r w:rsidR="000B0E3B" w:rsidRPr="003C38BE">
        <w:rPr>
          <w:rFonts w:ascii="Times New Roman" w:hAnsi="Times New Roman" w:cs="Times New Roman"/>
          <w:sz w:val="24"/>
          <w:szCs w:val="24"/>
        </w:rPr>
        <w:t xml:space="preserve">excluded </w:t>
      </w:r>
      <w:r w:rsidR="00DD7F28" w:rsidRPr="003C38BE">
        <w:rPr>
          <w:rFonts w:ascii="Times New Roman" w:hAnsi="Times New Roman" w:cs="Times New Roman"/>
          <w:iCs/>
          <w:sz w:val="24"/>
          <w:szCs w:val="24"/>
        </w:rPr>
        <w:t>during</w:t>
      </w:r>
      <w:r w:rsidR="000B0E3B" w:rsidRPr="003C38BE">
        <w:rPr>
          <w:rFonts w:ascii="Times New Roman" w:hAnsi="Times New Roman" w:cs="Times New Roman"/>
          <w:iCs/>
          <w:sz w:val="24"/>
          <w:szCs w:val="24"/>
        </w:rPr>
        <w:t xml:space="preserve"> the</w:t>
      </w:r>
      <w:r w:rsidR="00DD7F28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D7F28" w:rsidRPr="003C38BE">
        <w:rPr>
          <w:rFonts w:ascii="Times New Roman" w:hAnsi="Times New Roman" w:cs="Times New Roman"/>
          <w:sz w:val="24"/>
          <w:szCs w:val="24"/>
        </w:rPr>
        <w:t>8-week maintenance phase</w:t>
      </w:r>
      <w:r w:rsidR="00927401" w:rsidRPr="003C38BE">
        <w:rPr>
          <w:rFonts w:ascii="Times New Roman" w:hAnsi="Times New Roman" w:cs="Times New Roman"/>
          <w:iCs/>
          <w:sz w:val="24"/>
          <w:szCs w:val="24"/>
        </w:rPr>
        <w:t>)</w:t>
      </w:r>
      <w:r w:rsidR="00276FE5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D73413" w:rsidRPr="003C38BE">
        <w:rPr>
          <w:rFonts w:ascii="Times New Roman" w:hAnsi="Times New Roman" w:cs="Times New Roman"/>
          <w:iCs/>
          <w:sz w:val="24"/>
          <w:szCs w:val="24"/>
        </w:rPr>
        <w:t xml:space="preserve"> One participant </w:t>
      </w:r>
      <w:r w:rsidR="00996405" w:rsidRPr="003C38BE">
        <w:rPr>
          <w:rFonts w:ascii="Times New Roman" w:hAnsi="Times New Roman" w:cs="Times New Roman"/>
          <w:iCs/>
          <w:sz w:val="24"/>
          <w:szCs w:val="24"/>
        </w:rPr>
        <w:t>allocated to the vitamin D group and</w:t>
      </w:r>
      <w:r w:rsidR="00D73413" w:rsidRPr="003C38BE">
        <w:rPr>
          <w:rFonts w:ascii="Times New Roman" w:hAnsi="Times New Roman" w:cs="Times New Roman"/>
          <w:iCs/>
          <w:sz w:val="24"/>
          <w:szCs w:val="24"/>
        </w:rPr>
        <w:t xml:space="preserve"> vitamin D </w:t>
      </w:r>
      <w:r w:rsidR="00336EBA" w:rsidRPr="003C38BE">
        <w:rPr>
          <w:rFonts w:ascii="Times New Roman" w:hAnsi="Times New Roman" w:cs="Times New Roman"/>
          <w:iCs/>
          <w:sz w:val="24"/>
          <w:szCs w:val="24"/>
        </w:rPr>
        <w:t>in</w:t>
      </w:r>
      <w:r w:rsidR="00D73413" w:rsidRPr="003C38BE">
        <w:rPr>
          <w:rFonts w:ascii="Times New Roman" w:hAnsi="Times New Roman" w:cs="Times New Roman"/>
          <w:iCs/>
          <w:sz w:val="24"/>
          <w:szCs w:val="24"/>
        </w:rPr>
        <w:t xml:space="preserve">sufficient after the 4-week restoration phase had </w:t>
      </w:r>
      <w:r w:rsidR="00336EBA" w:rsidRPr="003C38BE">
        <w:rPr>
          <w:rFonts w:ascii="Times New Roman" w:hAnsi="Times New Roman" w:cs="Times New Roman"/>
          <w:iCs/>
          <w:sz w:val="24"/>
          <w:szCs w:val="24"/>
        </w:rPr>
        <w:t>&lt;80%</w:t>
      </w:r>
      <w:r w:rsidR="00D73413" w:rsidRPr="003C38BE">
        <w:rPr>
          <w:rFonts w:ascii="Times New Roman" w:hAnsi="Times New Roman" w:cs="Times New Roman"/>
          <w:iCs/>
          <w:sz w:val="24"/>
          <w:szCs w:val="24"/>
        </w:rPr>
        <w:t xml:space="preserve"> compliance to the intervention</w:t>
      </w:r>
      <w:r w:rsidR="00AA16EB" w:rsidRPr="003C38BE">
        <w:rPr>
          <w:rFonts w:ascii="Times New Roman" w:hAnsi="Times New Roman" w:cs="Times New Roman"/>
          <w:iCs/>
          <w:sz w:val="24"/>
          <w:szCs w:val="24"/>
        </w:rPr>
        <w:t>.</w:t>
      </w:r>
      <w:r w:rsidR="00D03E8D" w:rsidRPr="003C38BE">
        <w:rPr>
          <w:rFonts w:ascii="Times New Roman" w:hAnsi="Times New Roman" w:cs="Times New Roman"/>
          <w:iCs/>
          <w:sz w:val="24"/>
          <w:szCs w:val="24"/>
        </w:rPr>
        <w:br w:type="page"/>
      </w:r>
    </w:p>
    <w:p w14:paraId="4B75D9F8" w14:textId="3C4BB9F9" w:rsidR="00473590" w:rsidRPr="003C38BE" w:rsidRDefault="00B908C7" w:rsidP="004D690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lastRenderedPageBreak/>
        <w:t>DISCUSSION</w:t>
      </w:r>
    </w:p>
    <w:p w14:paraId="69A28818" w14:textId="49864448" w:rsidR="00D22F2F" w:rsidRPr="003C38BE" w:rsidRDefault="00587931" w:rsidP="005D043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 xml:space="preserve">Twelve weeks of </w:t>
      </w:r>
      <w:r w:rsidR="009D4E6E" w:rsidRPr="003C38BE">
        <w:rPr>
          <w:rFonts w:ascii="Times New Roman" w:hAnsi="Times New Roman" w:cs="Times New Roman"/>
          <w:bCs/>
          <w:sz w:val="24"/>
          <w:szCs w:val="24"/>
        </w:rPr>
        <w:t xml:space="preserve">either 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safe simulated sunlight </w:t>
      </w:r>
      <w:r w:rsidR="00F16157" w:rsidRPr="003C38BE">
        <w:rPr>
          <w:rFonts w:ascii="Times New Roman" w:hAnsi="Times New Roman" w:cs="Times New Roman"/>
          <w:bCs/>
          <w:sz w:val="24"/>
          <w:szCs w:val="24"/>
        </w:rPr>
        <w:t>or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oral vitamin </w:t>
      </w:r>
      <w:proofErr w:type="spellStart"/>
      <w:r w:rsidRPr="003C38BE">
        <w:rPr>
          <w:rFonts w:ascii="Times New Roman" w:hAnsi="Times New Roman" w:cs="Times New Roman"/>
          <w:bCs/>
          <w:sz w:val="24"/>
          <w:szCs w:val="24"/>
        </w:rPr>
        <w:t>D</w:t>
      </w:r>
      <w:r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bCs/>
          <w:sz w:val="24"/>
          <w:szCs w:val="24"/>
        </w:rPr>
        <w:t xml:space="preserve"> supplementation </w:t>
      </w:r>
      <w:r w:rsidR="00AA2BD5" w:rsidRPr="003C38BE">
        <w:rPr>
          <w:rFonts w:ascii="Times New Roman" w:hAnsi="Times New Roman" w:cs="Times New Roman"/>
          <w:bCs/>
          <w:sz w:val="24"/>
          <w:szCs w:val="24"/>
        </w:rPr>
        <w:t>w</w:t>
      </w:r>
      <w:r w:rsidR="00F85405" w:rsidRPr="003C38BE">
        <w:rPr>
          <w:rFonts w:ascii="Times New Roman" w:hAnsi="Times New Roman" w:cs="Times New Roman"/>
          <w:bCs/>
          <w:sz w:val="24"/>
          <w:szCs w:val="24"/>
        </w:rPr>
        <w:t>ere</w:t>
      </w:r>
      <w:r w:rsidR="009D4E6E" w:rsidRPr="003C38BE">
        <w:rPr>
          <w:rFonts w:ascii="Times New Roman" w:hAnsi="Times New Roman" w:cs="Times New Roman"/>
          <w:bCs/>
          <w:sz w:val="24"/>
          <w:szCs w:val="24"/>
        </w:rPr>
        <w:t xml:space="preserve"> both</w:t>
      </w:r>
      <w:r w:rsidR="00AA2BD5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bCs/>
          <w:sz w:val="24"/>
          <w:szCs w:val="24"/>
        </w:rPr>
        <w:t>effective in restoring and maintaining vitamin D sufficiency</w:t>
      </w:r>
      <w:r w:rsidR="00F16157"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5A2623" w:rsidRPr="003C38BE">
        <w:rPr>
          <w:rFonts w:ascii="Times New Roman" w:hAnsi="Times New Roman" w:cs="Times New Roman"/>
          <w:sz w:val="24"/>
          <w:szCs w:val="24"/>
        </w:rPr>
        <w:t xml:space="preserve">We </w:t>
      </w:r>
      <w:r w:rsidR="00C71D06" w:rsidRPr="003C38BE">
        <w:rPr>
          <w:rFonts w:ascii="Times New Roman" w:hAnsi="Times New Roman" w:cs="Times New Roman"/>
          <w:sz w:val="24"/>
          <w:szCs w:val="24"/>
        </w:rPr>
        <w:t>speculated</w:t>
      </w:r>
      <w:r w:rsidR="005A2623" w:rsidRPr="003C38BE">
        <w:rPr>
          <w:rFonts w:ascii="Times New Roman" w:hAnsi="Times New Roman" w:cs="Times New Roman"/>
          <w:sz w:val="24"/>
          <w:szCs w:val="24"/>
        </w:rPr>
        <w:t xml:space="preserve"> that restoring vitamin D sufficiency from its winter nadir</w:t>
      </w:r>
      <w:r w:rsidR="00CB3909" w:rsidRPr="003C38BE">
        <w:rPr>
          <w:rFonts w:ascii="Times New Roman" w:hAnsi="Times New Roman" w:cs="Times New Roman"/>
          <w:sz w:val="24"/>
          <w:szCs w:val="24"/>
        </w:rPr>
        <w:t>,</w:t>
      </w:r>
      <w:r w:rsidR="004A4376" w:rsidRPr="003C38BE">
        <w:rPr>
          <w:rFonts w:ascii="Times New Roman" w:hAnsi="Times New Roman" w:cs="Times New Roman"/>
          <w:sz w:val="24"/>
          <w:szCs w:val="24"/>
        </w:rPr>
        <w:t xml:space="preserve"> at the beginning of 26 weeks of arduous military training </w:t>
      </w:r>
      <w:r w:rsidR="00EC7CCC" w:rsidRPr="003C38BE">
        <w:rPr>
          <w:rFonts w:ascii="Times New Roman" w:hAnsi="Times New Roman" w:cs="Times New Roman"/>
          <w:sz w:val="24"/>
          <w:szCs w:val="24"/>
        </w:rPr>
        <w:t>which</w:t>
      </w:r>
      <w:r w:rsidR="004A4376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EC7CCC" w:rsidRPr="003C38BE">
        <w:rPr>
          <w:rFonts w:ascii="Times New Roman" w:hAnsi="Times New Roman" w:cs="Times New Roman"/>
          <w:sz w:val="24"/>
          <w:szCs w:val="24"/>
        </w:rPr>
        <w:t xml:space="preserve">increases </w:t>
      </w:r>
      <w:r w:rsidR="004A4376" w:rsidRPr="003C38BE">
        <w:rPr>
          <w:rFonts w:ascii="Times New Roman" w:hAnsi="Times New Roman" w:cs="Times New Roman"/>
          <w:sz w:val="24"/>
          <w:szCs w:val="24"/>
        </w:rPr>
        <w:t xml:space="preserve">military recruits risk of overuse musculoskeletal injury </w:t>
      </w:r>
      <w:r w:rsidR="004A4376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sz w:val="24"/>
          <w:szCs w:val="24"/>
        </w:rPr>
      </w:r>
      <w:r w:rsidR="006C3FF7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4A4376" w:rsidRPr="003C38BE">
        <w:rPr>
          <w:rFonts w:ascii="Times New Roman" w:hAnsi="Times New Roman" w:cs="Times New Roman"/>
          <w:sz w:val="24"/>
          <w:szCs w:val="24"/>
        </w:rPr>
      </w:r>
      <w:r w:rsidR="004A4376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26)</w:t>
      </w:r>
      <w:r w:rsidR="004A4376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4A4376" w:rsidRPr="003C38BE">
        <w:rPr>
          <w:rFonts w:ascii="Times New Roman" w:hAnsi="Times New Roman" w:cs="Times New Roman"/>
          <w:sz w:val="24"/>
          <w:szCs w:val="24"/>
        </w:rPr>
        <w:t xml:space="preserve">, would </w:t>
      </w:r>
      <w:r w:rsidR="006635C8" w:rsidRPr="003C38BE">
        <w:rPr>
          <w:rFonts w:ascii="Times New Roman" w:hAnsi="Times New Roman" w:cs="Times New Roman"/>
          <w:sz w:val="24"/>
          <w:szCs w:val="24"/>
        </w:rPr>
        <w:t>maximise the potential for vitamin D</w:t>
      </w:r>
      <w:r w:rsidR="005A262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6635C8" w:rsidRPr="003C38BE">
        <w:rPr>
          <w:rFonts w:ascii="Times New Roman" w:hAnsi="Times New Roman" w:cs="Times New Roman"/>
          <w:sz w:val="24"/>
          <w:szCs w:val="24"/>
        </w:rPr>
        <w:t xml:space="preserve">to </w:t>
      </w:r>
      <w:r w:rsidR="00E82A08" w:rsidRPr="003C38BE">
        <w:rPr>
          <w:rFonts w:ascii="Times New Roman" w:hAnsi="Times New Roman" w:cs="Times New Roman"/>
          <w:sz w:val="24"/>
          <w:szCs w:val="24"/>
        </w:rPr>
        <w:t>reduce</w:t>
      </w:r>
      <w:r w:rsidR="005A2623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175353" w:rsidRPr="003C38BE">
        <w:rPr>
          <w:rFonts w:ascii="Times New Roman" w:hAnsi="Times New Roman" w:cs="Times New Roman"/>
          <w:sz w:val="24"/>
          <w:szCs w:val="24"/>
        </w:rPr>
        <w:t>injury</w:t>
      </w:r>
      <w:r w:rsidR="005A2623" w:rsidRPr="003C38BE">
        <w:rPr>
          <w:rFonts w:ascii="Times New Roman" w:hAnsi="Times New Roman" w:cs="Times New Roman"/>
          <w:sz w:val="24"/>
          <w:szCs w:val="24"/>
        </w:rPr>
        <w:t xml:space="preserve"> risk</w:t>
      </w:r>
      <w:r w:rsidR="00FA4418" w:rsidRPr="003C38BE">
        <w:rPr>
          <w:rFonts w:ascii="Times New Roman" w:hAnsi="Times New Roman" w:cs="Times New Roman"/>
          <w:sz w:val="24"/>
          <w:szCs w:val="24"/>
        </w:rPr>
        <w:t>.</w:t>
      </w:r>
      <w:r w:rsidR="00F16157" w:rsidRPr="003C38BE">
        <w:rPr>
          <w:rFonts w:ascii="Times New Roman" w:hAnsi="Times New Roman" w:cs="Times New Roman"/>
          <w:sz w:val="24"/>
          <w:szCs w:val="24"/>
        </w:rPr>
        <w:t xml:space="preserve"> Contrary to our hypothesis,</w:t>
      </w:r>
      <w:r w:rsidR="005A65B0" w:rsidRPr="003C38BE">
        <w:rPr>
          <w:rFonts w:ascii="Times New Roman" w:hAnsi="Times New Roman" w:cs="Times New Roman"/>
          <w:sz w:val="24"/>
          <w:szCs w:val="24"/>
        </w:rPr>
        <w:t xml:space="preserve"> we found no</w:t>
      </w:r>
      <w:r w:rsidR="00807EBD" w:rsidRPr="003C38BE">
        <w:rPr>
          <w:rFonts w:ascii="Times New Roman" w:hAnsi="Times New Roman" w:cs="Times New Roman"/>
          <w:sz w:val="24"/>
          <w:szCs w:val="24"/>
        </w:rPr>
        <w:t xml:space="preserve"> clear</w:t>
      </w:r>
      <w:r w:rsidR="005A65B0" w:rsidRPr="003C38BE">
        <w:rPr>
          <w:rFonts w:ascii="Times New Roman" w:hAnsi="Times New Roman" w:cs="Times New Roman"/>
          <w:sz w:val="24"/>
          <w:szCs w:val="24"/>
        </w:rPr>
        <w:t xml:space="preserve"> evidence</w:t>
      </w:r>
      <w:r w:rsidR="009F6CC3" w:rsidRPr="003C38BE">
        <w:rPr>
          <w:rFonts w:ascii="Times New Roman" w:hAnsi="Times New Roman" w:cs="Times New Roman"/>
          <w:sz w:val="24"/>
          <w:szCs w:val="24"/>
        </w:rPr>
        <w:t xml:space="preserve"> for</w:t>
      </w:r>
      <w:r w:rsidR="005A65B0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F16157" w:rsidRPr="003C38BE">
        <w:rPr>
          <w:rFonts w:ascii="Times New Roman" w:hAnsi="Times New Roman" w:cs="Times New Roman"/>
          <w:sz w:val="24"/>
          <w:szCs w:val="24"/>
        </w:rPr>
        <w:t>vitamin D supplementation</w:t>
      </w:r>
      <w:r w:rsidR="009F6CC3" w:rsidRPr="003C38BE">
        <w:rPr>
          <w:rFonts w:ascii="Times New Roman" w:hAnsi="Times New Roman" w:cs="Times New Roman"/>
          <w:sz w:val="24"/>
          <w:szCs w:val="24"/>
        </w:rPr>
        <w:t xml:space="preserve"> to</w:t>
      </w:r>
      <w:r w:rsidR="00F1615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E6F37" w:rsidRPr="003C38BE">
        <w:rPr>
          <w:rFonts w:ascii="Times New Roman" w:hAnsi="Times New Roman" w:cs="Times New Roman"/>
          <w:bCs/>
          <w:sz w:val="24"/>
          <w:szCs w:val="24"/>
        </w:rPr>
        <w:t xml:space="preserve">reduce </w:t>
      </w:r>
      <w:r w:rsidR="00F16157" w:rsidRPr="003C38BE">
        <w:rPr>
          <w:rFonts w:ascii="Times New Roman" w:hAnsi="Times New Roman" w:cs="Times New Roman"/>
          <w:bCs/>
          <w:sz w:val="24"/>
          <w:szCs w:val="24"/>
        </w:rPr>
        <w:t>the risk of lower body overuse musculoskeletal injury</w:t>
      </w:r>
      <w:r w:rsidR="00F16157" w:rsidRPr="003C38BE">
        <w:rPr>
          <w:rFonts w:ascii="Times New Roman" w:hAnsi="Times New Roman" w:cs="Times New Roman"/>
          <w:sz w:val="24"/>
          <w:szCs w:val="24"/>
        </w:rPr>
        <w:t>.</w:t>
      </w:r>
      <w:r w:rsidR="0080361E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C401D8" w:rsidRPr="003C38BE">
        <w:rPr>
          <w:rFonts w:ascii="Times New Roman" w:hAnsi="Times New Roman" w:cs="Times New Roman"/>
          <w:sz w:val="24"/>
          <w:szCs w:val="24"/>
        </w:rPr>
        <w:t xml:space="preserve">However, the number of injuries observed was relatively low, meaning the findings remain uncertain and smaller effects, whether beneficial or </w:t>
      </w:r>
      <w:r w:rsidR="00472CDB" w:rsidRPr="003C38BE">
        <w:rPr>
          <w:rFonts w:ascii="Times New Roman" w:hAnsi="Times New Roman" w:cs="Times New Roman"/>
          <w:sz w:val="24"/>
          <w:szCs w:val="24"/>
        </w:rPr>
        <w:t>detrimental</w:t>
      </w:r>
      <w:r w:rsidR="00C401D8" w:rsidRPr="003C38BE">
        <w:rPr>
          <w:rFonts w:ascii="Times New Roman" w:hAnsi="Times New Roman" w:cs="Times New Roman"/>
          <w:sz w:val="24"/>
          <w:szCs w:val="24"/>
        </w:rPr>
        <w:t xml:space="preserve">, cannot be ruled out. </w:t>
      </w:r>
      <w:r w:rsidR="00D22F2F" w:rsidRPr="003C38BE">
        <w:rPr>
          <w:rFonts w:ascii="Times New Roman" w:hAnsi="Times New Roman" w:cs="Times New Roman"/>
          <w:bCs/>
          <w:sz w:val="24"/>
          <w:szCs w:val="24"/>
        </w:rPr>
        <w:t>To the best of our knowledge, this study is the first randomi</w:t>
      </w:r>
      <w:r w:rsidR="00C05A96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D22F2F" w:rsidRPr="003C38BE">
        <w:rPr>
          <w:rFonts w:ascii="Times New Roman" w:hAnsi="Times New Roman" w:cs="Times New Roman"/>
          <w:bCs/>
          <w:sz w:val="24"/>
          <w:szCs w:val="24"/>
        </w:rPr>
        <w:t xml:space="preserve">ed, placebo-controlled trial to </w:t>
      </w:r>
      <w:r w:rsidR="00EB021C" w:rsidRPr="003C38BE">
        <w:rPr>
          <w:rFonts w:ascii="Times New Roman" w:hAnsi="Times New Roman" w:cs="Times New Roman"/>
          <w:bCs/>
          <w:sz w:val="24"/>
          <w:szCs w:val="24"/>
        </w:rPr>
        <w:t xml:space="preserve">include an </w:t>
      </w:r>
      <w:r w:rsidR="00D22F2F" w:rsidRPr="003C38BE">
        <w:rPr>
          <w:rFonts w:ascii="Times New Roman" w:hAnsi="Times New Roman" w:cs="Times New Roman"/>
          <w:bCs/>
          <w:sz w:val="24"/>
          <w:szCs w:val="24"/>
        </w:rPr>
        <w:t>examin</w:t>
      </w:r>
      <w:r w:rsidR="00EB021C" w:rsidRPr="003C38BE">
        <w:rPr>
          <w:rFonts w:ascii="Times New Roman" w:hAnsi="Times New Roman" w:cs="Times New Roman"/>
          <w:bCs/>
          <w:sz w:val="24"/>
          <w:szCs w:val="24"/>
        </w:rPr>
        <w:t>ation of</w:t>
      </w:r>
      <w:r w:rsidR="00D22F2F" w:rsidRPr="003C38BE">
        <w:rPr>
          <w:rFonts w:ascii="Times New Roman" w:hAnsi="Times New Roman" w:cs="Times New Roman"/>
          <w:bCs/>
          <w:sz w:val="24"/>
          <w:szCs w:val="24"/>
        </w:rPr>
        <w:t xml:space="preserve"> the effect of vitamin D supplementation without calcium on musculoskeletal injury risk in young adults.</w:t>
      </w:r>
    </w:p>
    <w:p w14:paraId="32EE6067" w14:textId="07418444" w:rsidR="00FA4B28" w:rsidRPr="003C38BE" w:rsidRDefault="00FA4B28" w:rsidP="005D0439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Vitamin D metabolites</w:t>
      </w:r>
    </w:p>
    <w:p w14:paraId="4ABBF19E" w14:textId="72FF757B" w:rsidR="00FA4B28" w:rsidRPr="003C38BE" w:rsidRDefault="003C52F2" w:rsidP="004D6900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We achieved and maintained Institute of Medicine and European</w:t>
      </w:r>
      <w:r w:rsidR="00835805" w:rsidRPr="003C38BE">
        <w:rPr>
          <w:rFonts w:ascii="Times New Roman" w:hAnsi="Times New Roman" w:cs="Times New Roman"/>
          <w:bCs/>
          <w:sz w:val="24"/>
          <w:szCs w:val="24"/>
        </w:rPr>
        <w:t xml:space="preserve"> Food Safety Authority defined vitamin D sufficiency </w:t>
      </w:r>
      <w:r w:rsidR="00835805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Institute of Medicine&lt;/Author&gt;&lt;Year&gt;2011&lt;/Year&gt;&lt;RecNum&gt;892&lt;/RecNum&gt;&lt;DisplayText&gt;&lt;style face="superscript"&gt;(2, 45)&lt;/style&gt;&lt;/DisplayText&gt;&lt;record&gt;&lt;rec-number&gt;892&lt;/rec-number&gt;&lt;foreign-keys&gt;&lt;key app="EN" db-id="sstew5s2g50tt6e2ppgpszf92x9ffatafdxe" timestamp="1647600197"&gt;892&lt;/key&gt;&lt;/foreign-keys&gt;&lt;ref-type name="Book"&gt;6&lt;/ref-type&gt;&lt;contributors&gt;&lt;authors&gt;&lt;author&gt;Institute of Medicine,&lt;/author&gt;&lt;/authors&gt;&lt;/contributors&gt;&lt;titles&gt;&lt;title&gt;Dietary reference intakes for calcium and vitamin D.&lt;/title&gt;&lt;/titles&gt;&lt;dates&gt;&lt;year&gt;2011&lt;/year&gt;&lt;/dates&gt;&lt;pub-location&gt;Washington, D.C.&lt;/pub-location&gt;&lt;publisher&gt;The National Academies Press&lt;/publisher&gt;&lt;urls&gt;&lt;/urls&gt;&lt;/record&gt;&lt;/Cite&gt;&lt;Cite&gt;&lt;Author&gt;European Food Safety Authority&lt;/Author&gt;&lt;Year&gt;2016&lt;/Year&gt;&lt;RecNum&gt;620&lt;/RecNum&gt;&lt;record&gt;&lt;rec-number&gt;620&lt;/rec-number&gt;&lt;foreign-keys&gt;&lt;key app="EN" db-id="sstew5s2g50tt6e2ppgpszf92x9ffatafdxe" timestamp="1510481693"&gt;620&lt;/key&gt;&lt;/foreign-keys&gt;&lt;ref-type name="Journal Article"&gt;17&lt;/ref-type&gt;&lt;contributors&gt;&lt;authors&gt;&lt;author&gt;European Food Safety Authority,&lt;/author&gt;&lt;/authors&gt;&lt;/contributors&gt;&lt;titles&gt;&lt;title&gt;Scientific opinion on dietary reference values for vitamin D&lt;/title&gt;&lt;secondary-title&gt;EFSA J.&lt;/secondary-title&gt;&lt;/titles&gt;&lt;periodical&gt;&lt;full-title&gt;EFSA J.&lt;/full-title&gt;&lt;/periodical&gt;&lt;pages&gt;1-145&lt;/pages&gt;&lt;volume&gt;14&lt;/volume&gt;&lt;number&gt;10&lt;/number&gt;&lt;dates&gt;&lt;year&gt;2016&lt;/year&gt;&lt;/dates&gt;&lt;urls&gt;&lt;/urls&gt;&lt;/record&gt;&lt;/Cite&gt;&lt;/EndNote&gt;</w:instrText>
      </w:r>
      <w:r w:rsidR="00835805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, 45)</w:t>
      </w:r>
      <w:r w:rsidR="0083580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35805" w:rsidRPr="003C38BE">
        <w:rPr>
          <w:rFonts w:ascii="Times New Roman" w:hAnsi="Times New Roman" w:cs="Times New Roman"/>
          <w:bCs/>
          <w:sz w:val="24"/>
          <w:szCs w:val="24"/>
        </w:rPr>
        <w:t xml:space="preserve"> in 95% of </w:t>
      </w:r>
      <w:r w:rsidR="005075B3" w:rsidRPr="003C38BE">
        <w:rPr>
          <w:rFonts w:ascii="Times New Roman" w:hAnsi="Times New Roman" w:cs="Times New Roman"/>
          <w:bCs/>
          <w:sz w:val="24"/>
          <w:szCs w:val="24"/>
        </w:rPr>
        <w:t xml:space="preserve">supplemented </w:t>
      </w:r>
      <w:r w:rsidR="00835805" w:rsidRPr="003C38BE">
        <w:rPr>
          <w:rFonts w:ascii="Times New Roman" w:hAnsi="Times New Roman" w:cs="Times New Roman"/>
          <w:bCs/>
          <w:sz w:val="24"/>
          <w:szCs w:val="24"/>
        </w:rPr>
        <w:t xml:space="preserve">participants. </w:t>
      </w:r>
      <w:r w:rsidR="00852539" w:rsidRPr="003C38BE">
        <w:rPr>
          <w:rFonts w:ascii="Times New Roman" w:hAnsi="Times New Roman" w:cs="Times New Roman"/>
          <w:bCs/>
          <w:sz w:val="24"/>
          <w:szCs w:val="24"/>
        </w:rPr>
        <w:t>V</w:t>
      </w:r>
      <w:r w:rsidR="00835805" w:rsidRPr="003C38BE">
        <w:rPr>
          <w:rFonts w:ascii="Times New Roman" w:hAnsi="Times New Roman" w:cs="Times New Roman"/>
          <w:bCs/>
          <w:sz w:val="24"/>
          <w:szCs w:val="24"/>
        </w:rPr>
        <w:t xml:space="preserve">itamin D </w:t>
      </w:r>
      <w:r w:rsidR="003932C2" w:rsidRPr="003C38BE">
        <w:rPr>
          <w:rFonts w:ascii="Times New Roman" w:hAnsi="Times New Roman" w:cs="Times New Roman"/>
          <w:bCs/>
          <w:sz w:val="24"/>
          <w:szCs w:val="24"/>
        </w:rPr>
        <w:t>supplementation</w:t>
      </w:r>
      <w:r w:rsidR="00852539" w:rsidRPr="003C38BE">
        <w:rPr>
          <w:rFonts w:ascii="Times New Roman" w:hAnsi="Times New Roman" w:cs="Times New Roman"/>
          <w:bCs/>
          <w:sz w:val="24"/>
          <w:szCs w:val="24"/>
        </w:rPr>
        <w:t xml:space="preserve"> also</w:t>
      </w:r>
      <w:r w:rsidR="003932C2" w:rsidRPr="003C38BE">
        <w:rPr>
          <w:rFonts w:ascii="Times New Roman" w:hAnsi="Times New Roman" w:cs="Times New Roman"/>
          <w:bCs/>
          <w:sz w:val="24"/>
          <w:szCs w:val="24"/>
        </w:rPr>
        <w:t xml:space="preserve"> increased</w:t>
      </w:r>
      <w:r w:rsidR="003959C6" w:rsidRPr="003C38BE">
        <w:rPr>
          <w:rFonts w:ascii="Times New Roman" w:hAnsi="Times New Roman" w:cs="Times New Roman"/>
          <w:bCs/>
          <w:sz w:val="24"/>
          <w:szCs w:val="24"/>
        </w:rPr>
        <w:t xml:space="preserve"> the serum concentration of </w:t>
      </w:r>
      <w:r w:rsidR="003932C2" w:rsidRPr="003C38BE">
        <w:rPr>
          <w:rFonts w:ascii="Times New Roman" w:hAnsi="Times New Roman" w:cs="Times New Roman"/>
          <w:bCs/>
          <w:sz w:val="24"/>
          <w:szCs w:val="24"/>
        </w:rPr>
        <w:t>1,25(OH)</w:t>
      </w:r>
      <w:proofErr w:type="spellStart"/>
      <w:r w:rsidR="003932C2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3932C2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3932C2" w:rsidRPr="003C38BE">
        <w:rPr>
          <w:rFonts w:ascii="Times New Roman" w:hAnsi="Times New Roman" w:cs="Times New Roman"/>
          <w:bCs/>
          <w:sz w:val="24"/>
          <w:szCs w:val="24"/>
        </w:rPr>
        <w:t xml:space="preserve"> and 24,25(OH)</w:t>
      </w:r>
      <w:proofErr w:type="spellStart"/>
      <w:r w:rsidR="003932C2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3932C2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852539" w:rsidRPr="003C38BE">
        <w:rPr>
          <w:rFonts w:ascii="Times New Roman" w:hAnsi="Times New Roman" w:cs="Times New Roman"/>
          <w:bCs/>
          <w:sz w:val="24"/>
          <w:szCs w:val="24"/>
        </w:rPr>
        <w:t xml:space="preserve"> (metaboli</w:t>
      </w:r>
      <w:r w:rsidR="00326D02" w:rsidRPr="003C38BE">
        <w:rPr>
          <w:rFonts w:ascii="Times New Roman" w:hAnsi="Times New Roman" w:cs="Times New Roman"/>
          <w:bCs/>
          <w:sz w:val="24"/>
          <w:szCs w:val="24"/>
        </w:rPr>
        <w:t xml:space="preserve">tes </w:t>
      </w:r>
      <w:r w:rsidR="00852539" w:rsidRPr="003C38BE">
        <w:rPr>
          <w:rFonts w:ascii="Times New Roman" w:hAnsi="Times New Roman" w:cs="Times New Roman"/>
          <w:bCs/>
          <w:sz w:val="24"/>
          <w:szCs w:val="24"/>
        </w:rPr>
        <w:t>of 25(OH)D)</w:t>
      </w:r>
      <w:r w:rsidR="003959C6" w:rsidRPr="003C38BE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3932C2" w:rsidRPr="003C38BE">
        <w:rPr>
          <w:rFonts w:ascii="Times New Roman" w:hAnsi="Times New Roman" w:cs="Times New Roman"/>
          <w:bCs/>
          <w:sz w:val="24"/>
          <w:szCs w:val="24"/>
        </w:rPr>
        <w:t>compared with placebo</w:t>
      </w:r>
      <w:r w:rsidR="00945FF9" w:rsidRPr="003C38BE">
        <w:rPr>
          <w:rFonts w:ascii="Times New Roman" w:hAnsi="Times New Roman" w:cs="Times New Roman"/>
          <w:bCs/>
          <w:sz w:val="24"/>
          <w:szCs w:val="24"/>
        </w:rPr>
        <w:t>, resulting in a decrease in the two vitamin D metabolite ratios</w:t>
      </w:r>
      <w:r w:rsidR="003932C2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E4100B" w:rsidRPr="003C38BE">
        <w:rPr>
          <w:rFonts w:ascii="Times New Roman" w:hAnsi="Times New Roman" w:cs="Times New Roman"/>
          <w:bCs/>
          <w:sz w:val="24"/>
          <w:szCs w:val="24"/>
        </w:rPr>
        <w:t xml:space="preserve"> Serum 1,25(OH)</w:t>
      </w:r>
      <w:proofErr w:type="spellStart"/>
      <w:r w:rsidR="00E4100B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4100B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E4100B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t>concentrations are</w:t>
      </w:r>
      <w:r w:rsidR="00E4100B" w:rsidRPr="003C38BE">
        <w:rPr>
          <w:rFonts w:ascii="Times New Roman" w:hAnsi="Times New Roman" w:cs="Times New Roman"/>
          <w:bCs/>
          <w:sz w:val="24"/>
          <w:szCs w:val="24"/>
        </w:rPr>
        <w:t xml:space="preserve"> tightly regulated by PTH, calcium, and phosphate</w:t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Institute of Medicine&lt;/Author&gt;&lt;Year&gt;2011&lt;/Year&gt;&lt;RecNum&gt;892&lt;/RecNum&gt;&lt;DisplayText&gt;&lt;style face="superscript"&gt;(2)&lt;/style&gt;&lt;/DisplayText&gt;&lt;record&gt;&lt;rec-number&gt;892&lt;/rec-number&gt;&lt;foreign-keys&gt;&lt;key app="EN" db-id="sstew5s2g50tt6e2ppgpszf92x9ffatafdxe" timestamp="1647600197"&gt;892&lt;/key&gt;&lt;/foreign-keys&gt;&lt;ref-type name="Book"&gt;6&lt;/ref-type&gt;&lt;contributors&gt;&lt;authors&gt;&lt;author&gt;Institute of Medicine,&lt;/author&gt;&lt;/authors&gt;&lt;/contributors&gt;&lt;titles&gt;&lt;title&gt;Dietary reference intakes for calcium and vitamin D.&lt;/title&gt;&lt;/titles&gt;&lt;dates&gt;&lt;year&gt;2011&lt;/year&gt;&lt;/dates&gt;&lt;pub-location&gt;Washington, D.C.&lt;/pub-location&gt;&lt;publisher&gt;The National Academies Press&lt;/publisher&gt;&lt;urls&gt;&lt;/urls&gt;&lt;/record&gt;&lt;/Cite&gt;&lt;/EndNote&gt;</w:instrText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BA6F0D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)</w:t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t>; therefore,</w:t>
      </w:r>
      <w:r w:rsidR="00793B64" w:rsidRPr="003C38BE">
        <w:rPr>
          <w:rFonts w:ascii="Times New Roman" w:hAnsi="Times New Roman" w:cs="Times New Roman"/>
          <w:bCs/>
          <w:sz w:val="24"/>
          <w:szCs w:val="24"/>
        </w:rPr>
        <w:t xml:space="preserve"> t</w:t>
      </w:r>
      <w:r w:rsidR="00182048" w:rsidRPr="003C38BE">
        <w:rPr>
          <w:rFonts w:ascii="Times New Roman" w:hAnsi="Times New Roman" w:cs="Times New Roman"/>
          <w:bCs/>
          <w:sz w:val="24"/>
          <w:szCs w:val="24"/>
        </w:rPr>
        <w:t xml:space="preserve">his small but statistically significant increase in </w:t>
      </w:r>
      <w:r w:rsidR="00E4100B" w:rsidRPr="003C38BE">
        <w:rPr>
          <w:rFonts w:ascii="Times New Roman" w:hAnsi="Times New Roman" w:cs="Times New Roman"/>
          <w:bCs/>
          <w:sz w:val="24"/>
          <w:szCs w:val="24"/>
        </w:rPr>
        <w:t>1,25(OH)</w:t>
      </w:r>
      <w:proofErr w:type="spellStart"/>
      <w:r w:rsidR="00E4100B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4100B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FB4DD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t xml:space="preserve">was </w:t>
      </w:r>
      <w:r w:rsidR="00643248" w:rsidRPr="003C38BE">
        <w:rPr>
          <w:rFonts w:ascii="Times New Roman" w:hAnsi="Times New Roman" w:cs="Times New Roman"/>
          <w:bCs/>
          <w:sz w:val="24"/>
          <w:szCs w:val="24"/>
        </w:rPr>
        <w:t xml:space="preserve">not </w:t>
      </w:r>
      <w:r w:rsidR="00BA6F0D" w:rsidRPr="003C38BE">
        <w:rPr>
          <w:rFonts w:ascii="Times New Roman" w:hAnsi="Times New Roman" w:cs="Times New Roman"/>
          <w:bCs/>
          <w:sz w:val="24"/>
          <w:szCs w:val="24"/>
        </w:rPr>
        <w:t>expected</w:t>
      </w:r>
      <w:r w:rsidR="00E4100B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5B75A5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t>The mean 1,25(OH)</w:t>
      </w:r>
      <w:proofErr w:type="spellStart"/>
      <w:r w:rsidR="009C0E34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t>D:24,25</w:t>
      </w:r>
      <w:proofErr w:type="spellEnd"/>
      <w:r w:rsidR="009C0E34" w:rsidRPr="003C38BE">
        <w:rPr>
          <w:rFonts w:ascii="Times New Roman" w:hAnsi="Times New Roman" w:cs="Times New Roman"/>
          <w:bCs/>
          <w:sz w:val="24"/>
          <w:szCs w:val="24"/>
        </w:rPr>
        <w:t>(OH)</w:t>
      </w:r>
      <w:proofErr w:type="spellStart"/>
      <w:r w:rsidR="009C0E34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9C0E34" w:rsidRPr="003C38BE">
        <w:rPr>
          <w:rFonts w:ascii="Times New Roman" w:hAnsi="Times New Roman" w:cs="Times New Roman"/>
          <w:bCs/>
          <w:sz w:val="24"/>
          <w:szCs w:val="24"/>
        </w:rPr>
        <w:t xml:space="preserve"> in vitamin D supplemented participants was less than 32, which was previously associated with a lower incidence of overuse musculoskeletal injury </w:t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6)</w:t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AC302F" w:rsidRPr="003C38BE">
        <w:rPr>
          <w:rFonts w:ascii="Times New Roman" w:hAnsi="Times New Roman" w:cs="Times New Roman"/>
          <w:bCs/>
          <w:sz w:val="24"/>
          <w:szCs w:val="24"/>
        </w:rPr>
        <w:t>However</w:t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B56838" w:rsidRPr="003C38BE">
        <w:rPr>
          <w:rFonts w:ascii="Times New Roman" w:hAnsi="Times New Roman" w:cs="Times New Roman"/>
          <w:bCs/>
          <w:sz w:val="24"/>
          <w:szCs w:val="24"/>
        </w:rPr>
        <w:t xml:space="preserve"> mean 24,25(OH)</w:t>
      </w:r>
      <w:proofErr w:type="spellStart"/>
      <w:r w:rsidR="00B56838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B56838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B56838" w:rsidRPr="003C38BE">
        <w:rPr>
          <w:rFonts w:ascii="Times New Roman" w:hAnsi="Times New Roman" w:cs="Times New Roman"/>
          <w:bCs/>
          <w:sz w:val="24"/>
          <w:szCs w:val="24"/>
        </w:rPr>
        <w:t xml:space="preserve"> in vitamin D supplemented participants was </w:t>
      </w:r>
      <w:r w:rsidR="003959C6" w:rsidRPr="003C38BE">
        <w:rPr>
          <w:rFonts w:ascii="Times New Roman" w:hAnsi="Times New Roman" w:cs="Times New Roman"/>
          <w:bCs/>
          <w:sz w:val="24"/>
          <w:szCs w:val="24"/>
        </w:rPr>
        <w:t>less than</w:t>
      </w:r>
      <w:r w:rsidR="00326D02" w:rsidRPr="003C38BE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3959C6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56838" w:rsidRPr="003C38BE">
        <w:rPr>
          <w:rFonts w:ascii="Times New Roman" w:hAnsi="Times New Roman" w:cs="Times New Roman"/>
          <w:bCs/>
          <w:sz w:val="24"/>
          <w:szCs w:val="24"/>
        </w:rPr>
        <w:t xml:space="preserve">7.7 </w:t>
      </w:r>
      <w:proofErr w:type="spellStart"/>
      <w:r w:rsidR="00B56838" w:rsidRPr="003C38BE">
        <w:rPr>
          <w:rFonts w:ascii="Times New Roman" w:hAnsi="Times New Roman" w:cs="Times New Roman"/>
          <w:sz w:val="24"/>
          <w:szCs w:val="24"/>
        </w:rPr>
        <w:t>nmol∙L</w:t>
      </w:r>
      <w:r w:rsidR="00B56838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4273DD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t xml:space="preserve">threshold </w:t>
      </w:r>
      <w:r w:rsidR="009C0E34" w:rsidRPr="003C38BE">
        <w:rPr>
          <w:rFonts w:ascii="Times New Roman" w:hAnsi="Times New Roman" w:cs="Times New Roman"/>
          <w:bCs/>
          <w:sz w:val="24"/>
          <w:szCs w:val="24"/>
        </w:rPr>
        <w:t xml:space="preserve">previously </w:t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t>associated with being protective against overuse musculoskeletal injury</w:t>
      </w:r>
      <w:r w:rsidR="00C83651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6)</w:t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326D02" w:rsidRPr="003C38BE">
        <w:rPr>
          <w:rFonts w:ascii="Times New Roman" w:hAnsi="Times New Roman" w:cs="Times New Roman"/>
          <w:bCs/>
          <w:sz w:val="24"/>
          <w:szCs w:val="24"/>
        </w:rPr>
        <w:t>, and</w:t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t xml:space="preserve"> a greater increase in 24,25(OH)</w:t>
      </w:r>
      <w:proofErr w:type="spellStart"/>
      <w:r w:rsidR="004273DD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4273DD" w:rsidRPr="003C38BE">
        <w:rPr>
          <w:rFonts w:ascii="Times New Roman" w:hAnsi="Times New Roman" w:cs="Times New Roman"/>
          <w:bCs/>
          <w:sz w:val="24"/>
          <w:szCs w:val="24"/>
        </w:rPr>
        <w:t xml:space="preserve"> may be necessary for injury risk to be </w:t>
      </w:r>
      <w:r w:rsidR="00713467" w:rsidRPr="003C38BE">
        <w:rPr>
          <w:rFonts w:ascii="Times New Roman" w:hAnsi="Times New Roman" w:cs="Times New Roman"/>
          <w:bCs/>
          <w:sz w:val="24"/>
          <w:szCs w:val="24"/>
        </w:rPr>
        <w:t>reduced</w:t>
      </w:r>
      <w:r w:rsidR="004273DD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3D373B" w:rsidRPr="003C38BE">
        <w:rPr>
          <w:rFonts w:ascii="Times New Roman" w:hAnsi="Times New Roman" w:cs="Times New Roman"/>
          <w:bCs/>
          <w:sz w:val="24"/>
          <w:szCs w:val="24"/>
        </w:rPr>
        <w:t xml:space="preserve"> The mean 25(OH)D in the </w:t>
      </w:r>
      <w:r w:rsidR="003D373B" w:rsidRPr="003C38BE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vitamin D supplemented participants was </w:t>
      </w:r>
      <w:r w:rsidR="003959C6" w:rsidRPr="003C38BE">
        <w:rPr>
          <w:rFonts w:ascii="Times New Roman" w:hAnsi="Times New Roman" w:cs="Times New Roman"/>
          <w:bCs/>
          <w:sz w:val="24"/>
          <w:szCs w:val="24"/>
        </w:rPr>
        <w:t xml:space="preserve">more than 75 </w:t>
      </w:r>
      <w:proofErr w:type="spellStart"/>
      <w:r w:rsidR="003959C6" w:rsidRPr="003C38BE">
        <w:rPr>
          <w:rFonts w:ascii="Times New Roman" w:hAnsi="Times New Roman" w:cs="Times New Roman"/>
          <w:sz w:val="24"/>
          <w:szCs w:val="24"/>
        </w:rPr>
        <w:t>nmol∙L</w:t>
      </w:r>
      <w:r w:rsidR="003959C6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3959C6" w:rsidRPr="003C38BE">
        <w:rPr>
          <w:rFonts w:ascii="Times New Roman" w:hAnsi="Times New Roman" w:cs="Times New Roman"/>
          <w:sz w:val="24"/>
          <w:szCs w:val="24"/>
        </w:rPr>
        <w:t xml:space="preserve">, which </w:t>
      </w:r>
      <w:r w:rsidR="00EA418E" w:rsidRPr="003C38BE">
        <w:rPr>
          <w:rFonts w:ascii="Times New Roman" w:hAnsi="Times New Roman" w:cs="Times New Roman"/>
          <w:sz w:val="24"/>
          <w:szCs w:val="24"/>
        </w:rPr>
        <w:t xml:space="preserve">was recommended by the Endocrine Society as a target 25(OH)D, </w:t>
      </w:r>
      <w:r w:rsidR="00774507" w:rsidRPr="003C38BE">
        <w:rPr>
          <w:rFonts w:ascii="Times New Roman" w:hAnsi="Times New Roman" w:cs="Times New Roman"/>
          <w:sz w:val="24"/>
          <w:szCs w:val="24"/>
        </w:rPr>
        <w:t>although</w:t>
      </w:r>
      <w:r w:rsidR="00EA418E" w:rsidRPr="003C38BE">
        <w:rPr>
          <w:rFonts w:ascii="Times New Roman" w:hAnsi="Times New Roman" w:cs="Times New Roman"/>
          <w:sz w:val="24"/>
          <w:szCs w:val="24"/>
        </w:rPr>
        <w:t xml:space="preserve"> more recent guidelines do not endorse this threshold</w:t>
      </w:r>
      <w:r w:rsidR="00DF1356" w:rsidRPr="003C38BE">
        <w:rPr>
          <w:rFonts w:ascii="Times New Roman" w:hAnsi="Times New Roman" w:cs="Times New Roman"/>
          <w:sz w:val="24"/>
          <w:szCs w:val="24"/>
        </w:rPr>
        <w:t xml:space="preserve"> because of the lack of clinical trial evidence</w:t>
      </w:r>
      <w:r w:rsidR="00EA418E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EA418E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1heTwvQXV0aG9yPjxZZWFyPjIwMjQ8L1llYXI+PFJl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</w:fldData>
        </w:fldChar>
      </w:r>
      <w:r w:rsidR="00593025" w:rsidRPr="003C38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1heTwvQXV0aG9yPjxZZWFyPjIwMjQ8L1llYXI+PFJl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</w:fldData>
        </w:fldChar>
      </w:r>
      <w:r w:rsidR="00593025" w:rsidRPr="003C38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sz w:val="24"/>
          <w:szCs w:val="24"/>
        </w:rPr>
      </w:r>
      <w:r w:rsidR="00593025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EA418E" w:rsidRPr="003C38BE">
        <w:rPr>
          <w:rFonts w:ascii="Times New Roman" w:hAnsi="Times New Roman" w:cs="Times New Roman"/>
          <w:sz w:val="24"/>
          <w:szCs w:val="24"/>
        </w:rPr>
      </w:r>
      <w:r w:rsidR="00EA418E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46)</w:t>
      </w:r>
      <w:r w:rsidR="00EA418E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EA418E" w:rsidRPr="003C38BE">
        <w:rPr>
          <w:rFonts w:ascii="Times New Roman" w:hAnsi="Times New Roman" w:cs="Times New Roman"/>
          <w:sz w:val="24"/>
          <w:szCs w:val="24"/>
        </w:rPr>
        <w:t>.</w:t>
      </w:r>
      <w:r w:rsidR="00DF1356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2D4001" w:rsidRPr="003C38BE">
        <w:rPr>
          <w:rFonts w:ascii="Times New Roman" w:hAnsi="Times New Roman" w:cs="Times New Roman"/>
          <w:sz w:val="24"/>
          <w:szCs w:val="24"/>
        </w:rPr>
        <w:t>Whether</w:t>
      </w:r>
      <w:r w:rsidR="00DF1356" w:rsidRPr="003C38BE">
        <w:rPr>
          <w:rFonts w:ascii="Times New Roman" w:hAnsi="Times New Roman" w:cs="Times New Roman"/>
          <w:sz w:val="24"/>
          <w:szCs w:val="24"/>
        </w:rPr>
        <w:t xml:space="preserve"> a reduction in risk of overuse musculoskeletal injury would have occurred if all supplemented participants achieved 25(OH)D &gt;</w:t>
      </w:r>
      <w:r w:rsidR="00DF1356" w:rsidRPr="003C38BE">
        <w:rPr>
          <w:rFonts w:ascii="Times New Roman" w:hAnsi="Times New Roman" w:cs="Times New Roman"/>
          <w:bCs/>
          <w:sz w:val="24"/>
          <w:szCs w:val="24"/>
        </w:rPr>
        <w:t xml:space="preserve">75 </w:t>
      </w:r>
      <w:proofErr w:type="spellStart"/>
      <w:r w:rsidR="00DF1356" w:rsidRPr="003C38BE">
        <w:rPr>
          <w:rFonts w:ascii="Times New Roman" w:hAnsi="Times New Roman" w:cs="Times New Roman"/>
          <w:sz w:val="24"/>
          <w:szCs w:val="24"/>
        </w:rPr>
        <w:t>nmol∙L</w:t>
      </w:r>
      <w:r w:rsidR="00DF1356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2D4001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C83651" w:rsidRPr="003C38BE">
        <w:rPr>
          <w:rFonts w:ascii="Times New Roman" w:hAnsi="Times New Roman" w:cs="Times New Roman"/>
          <w:sz w:val="24"/>
          <w:szCs w:val="24"/>
        </w:rPr>
        <w:t>is not</w:t>
      </w:r>
      <w:r w:rsidR="002D4001" w:rsidRPr="003C38BE">
        <w:rPr>
          <w:rFonts w:ascii="Times New Roman" w:hAnsi="Times New Roman" w:cs="Times New Roman"/>
          <w:sz w:val="24"/>
          <w:szCs w:val="24"/>
        </w:rPr>
        <w:t xml:space="preserve"> known.</w:t>
      </w:r>
    </w:p>
    <w:p w14:paraId="7BAFBAC4" w14:textId="6BACC6AD" w:rsidR="008C1A18" w:rsidRPr="003C38BE" w:rsidRDefault="00CC2EDB" w:rsidP="00E223FB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Parathyroid hormone and b</w:t>
      </w:r>
      <w:r w:rsidR="008C1A18" w:rsidRPr="003C38BE">
        <w:rPr>
          <w:rFonts w:ascii="Times New Roman" w:hAnsi="Times New Roman" w:cs="Times New Roman"/>
          <w:b/>
          <w:sz w:val="24"/>
          <w:szCs w:val="24"/>
        </w:rPr>
        <w:t xml:space="preserve">one </w:t>
      </w:r>
      <w:r w:rsidR="00F213BD" w:rsidRPr="003C38BE">
        <w:rPr>
          <w:rFonts w:ascii="Times New Roman" w:hAnsi="Times New Roman" w:cs="Times New Roman"/>
          <w:b/>
          <w:sz w:val="24"/>
          <w:szCs w:val="24"/>
        </w:rPr>
        <w:t>metabolism</w:t>
      </w:r>
      <w:r w:rsidR="00C20007" w:rsidRPr="003C38BE">
        <w:rPr>
          <w:rFonts w:ascii="Times New Roman" w:hAnsi="Times New Roman" w:cs="Times New Roman"/>
          <w:b/>
          <w:sz w:val="24"/>
          <w:szCs w:val="24"/>
        </w:rPr>
        <w:t xml:space="preserve"> biomarkers</w:t>
      </w:r>
    </w:p>
    <w:p w14:paraId="19919914" w14:textId="46CAA17A" w:rsidR="00964035" w:rsidRPr="003C38BE" w:rsidRDefault="00654EBB" w:rsidP="00964035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We found</w:t>
      </w:r>
      <w:r w:rsidR="00AC302F" w:rsidRPr="003C38BE">
        <w:rPr>
          <w:rFonts w:ascii="Times New Roman" w:hAnsi="Times New Roman" w:cs="Times New Roman"/>
          <w:bCs/>
          <w:sz w:val="24"/>
          <w:szCs w:val="24"/>
        </w:rPr>
        <w:t xml:space="preserve"> plasma</w:t>
      </w:r>
      <w:r w:rsidR="00B63707" w:rsidRPr="003C38BE">
        <w:rPr>
          <w:rFonts w:ascii="Times New Roman" w:hAnsi="Times New Roman" w:cs="Times New Roman"/>
          <w:bCs/>
          <w:sz w:val="24"/>
          <w:szCs w:val="24"/>
        </w:rPr>
        <w:t xml:space="preserve"> PTH was lower in vitamin D supplemented participants at week 5 and 12</w:t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B63707" w:rsidRPr="003C38BE">
        <w:rPr>
          <w:rFonts w:ascii="Times New Roman" w:hAnsi="Times New Roman" w:cs="Times New Roman"/>
          <w:bCs/>
          <w:sz w:val="24"/>
          <w:szCs w:val="24"/>
        </w:rPr>
        <w:t xml:space="preserve"> compared with placebo</w:t>
      </w:r>
      <w:r w:rsidR="00BD0744" w:rsidRPr="003C38BE">
        <w:rPr>
          <w:rFonts w:ascii="Times New Roman" w:hAnsi="Times New Roman" w:cs="Times New Roman"/>
          <w:bCs/>
          <w:sz w:val="24"/>
          <w:szCs w:val="24"/>
        </w:rPr>
        <w:t>. This</w:t>
      </w:r>
      <w:r w:rsidR="00B6370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  <w:t xml:space="preserve">finding </w:t>
      </w:r>
      <w:r w:rsidR="00B63707" w:rsidRPr="003C38BE">
        <w:rPr>
          <w:rFonts w:ascii="Times New Roman" w:hAnsi="Times New Roman" w:cs="Times New Roman"/>
          <w:bCs/>
          <w:sz w:val="24"/>
          <w:szCs w:val="24"/>
        </w:rPr>
        <w:t xml:space="preserve">is consistent with </w:t>
      </w:r>
      <w:r w:rsidR="0060762F" w:rsidRPr="003C38BE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2213EA" w:rsidRPr="003C38BE">
        <w:rPr>
          <w:rFonts w:ascii="Times New Roman" w:hAnsi="Times New Roman" w:cs="Times New Roman"/>
          <w:bCs/>
          <w:sz w:val="24"/>
          <w:szCs w:val="24"/>
        </w:rPr>
        <w:t>previous stud</w:t>
      </w:r>
      <w:r w:rsidR="0060762F" w:rsidRPr="003C38BE">
        <w:rPr>
          <w:rFonts w:ascii="Times New Roman" w:hAnsi="Times New Roman" w:cs="Times New Roman"/>
          <w:bCs/>
          <w:sz w:val="24"/>
          <w:szCs w:val="24"/>
        </w:rPr>
        <w:t>y,</w:t>
      </w:r>
      <w:r w:rsidR="002213EA" w:rsidRPr="003C38BE">
        <w:rPr>
          <w:rFonts w:ascii="Times New Roman" w:hAnsi="Times New Roman" w:cs="Times New Roman"/>
          <w:bCs/>
          <w:sz w:val="24"/>
          <w:szCs w:val="24"/>
        </w:rPr>
        <w:t xml:space="preserve"> where</w:t>
      </w:r>
      <w:r w:rsidR="00B63707" w:rsidRPr="003C38BE">
        <w:rPr>
          <w:rFonts w:ascii="Times New Roman" w:hAnsi="Times New Roman" w:cs="Times New Roman"/>
          <w:bCs/>
          <w:sz w:val="24"/>
          <w:szCs w:val="24"/>
        </w:rPr>
        <w:t xml:space="preserve"> PTH was lower</w:t>
      </w:r>
      <w:r w:rsidR="00656EAA" w:rsidRPr="003C38BE">
        <w:rPr>
          <w:rFonts w:ascii="Times New Roman" w:hAnsi="Times New Roman" w:cs="Times New Roman"/>
          <w:bCs/>
          <w:sz w:val="24"/>
          <w:szCs w:val="24"/>
        </w:rPr>
        <w:t xml:space="preserve"> in military trainees </w:t>
      </w:r>
      <w:r w:rsidR="00BD0744" w:rsidRPr="003C38BE">
        <w:rPr>
          <w:rFonts w:ascii="Times New Roman" w:hAnsi="Times New Roman" w:cs="Times New Roman"/>
          <w:bCs/>
          <w:sz w:val="24"/>
          <w:szCs w:val="24"/>
        </w:rPr>
        <w:t>supplemented with</w:t>
      </w:r>
      <w:r w:rsidR="00656EA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63707" w:rsidRPr="003C38BE">
        <w:rPr>
          <w:rFonts w:ascii="Times New Roman" w:hAnsi="Times New Roman" w:cs="Times New Roman"/>
          <w:bCs/>
          <w:sz w:val="24"/>
          <w:szCs w:val="24"/>
        </w:rPr>
        <w:t xml:space="preserve">vitamin </w:t>
      </w:r>
      <w:r w:rsidR="002213EA" w:rsidRPr="003C38BE">
        <w:rPr>
          <w:rFonts w:ascii="Times New Roman" w:hAnsi="Times New Roman" w:cs="Times New Roman"/>
          <w:bCs/>
          <w:sz w:val="24"/>
          <w:szCs w:val="24"/>
        </w:rPr>
        <w:t>D and calciu</w:t>
      </w:r>
      <w:r w:rsidR="00BD0744" w:rsidRPr="003C38BE">
        <w:rPr>
          <w:rFonts w:ascii="Times New Roman" w:hAnsi="Times New Roman" w:cs="Times New Roman"/>
          <w:bCs/>
          <w:sz w:val="24"/>
          <w:szCs w:val="24"/>
        </w:rPr>
        <w:t>m</w:t>
      </w:r>
      <w:r w:rsidR="00656EAA" w:rsidRPr="003C38BE">
        <w:rPr>
          <w:rFonts w:ascii="Times New Roman" w:hAnsi="Times New Roman" w:cs="Times New Roman"/>
          <w:bCs/>
          <w:sz w:val="24"/>
          <w:szCs w:val="24"/>
        </w:rPr>
        <w:t xml:space="preserve"> for 9 weeks</w:t>
      </w:r>
      <w:r w:rsidR="00BD0744" w:rsidRPr="003C38BE">
        <w:rPr>
          <w:rFonts w:ascii="Times New Roman" w:hAnsi="Times New Roman" w:cs="Times New Roman"/>
          <w:bCs/>
          <w:sz w:val="24"/>
          <w:szCs w:val="24"/>
        </w:rPr>
        <w:t xml:space="preserve">, compared with placebo </w:t>
      </w:r>
      <w:r w:rsidR="00EF421E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ZmbmV5LVN0b21iZXJnPC9BdXRob3I+PFllYXI+MjAx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ZmbmV5LVN0b21iZXJnPC9BdXRob3I+PFllYXI+MjAx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F421E" w:rsidRPr="003C38BE">
        <w:rPr>
          <w:rFonts w:ascii="Times New Roman" w:hAnsi="Times New Roman" w:cs="Times New Roman"/>
          <w:bCs/>
          <w:sz w:val="24"/>
          <w:szCs w:val="24"/>
        </w:rPr>
      </w:r>
      <w:r w:rsidR="00EF421E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47)</w:t>
      </w:r>
      <w:r w:rsidR="00EF421E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D0744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791C7B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7BEA" w:rsidRPr="003C38BE">
        <w:rPr>
          <w:rFonts w:ascii="Times New Roman" w:hAnsi="Times New Roman" w:cs="Times New Roman"/>
          <w:bCs/>
          <w:sz w:val="24"/>
          <w:szCs w:val="24"/>
        </w:rPr>
        <w:t>Gaffney-Stomberg</w:t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t xml:space="preserve"> and colleagues</w:t>
      </w:r>
      <w:r w:rsidR="00095B90" w:rsidRPr="003C38B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r w:rsidR="00647BEA" w:rsidRPr="003C38BE">
        <w:rPr>
          <w:rFonts w:ascii="Times New Roman" w:hAnsi="Times New Roman" w:cs="Times New Roman"/>
          <w:bCs/>
          <w:sz w:val="24"/>
          <w:szCs w:val="24"/>
        </w:rPr>
        <w:t xml:space="preserve">also </w:t>
      </w:r>
      <w:r w:rsidR="00AA2BD5" w:rsidRPr="003C38BE">
        <w:rPr>
          <w:rFonts w:ascii="Times New Roman" w:hAnsi="Times New Roman" w:cs="Times New Roman"/>
          <w:bCs/>
          <w:sz w:val="24"/>
          <w:szCs w:val="24"/>
        </w:rPr>
        <w:t xml:space="preserve">reported </w:t>
      </w:r>
      <w:r w:rsidR="00F74619" w:rsidRPr="003C38BE">
        <w:rPr>
          <w:rFonts w:ascii="Times New Roman" w:hAnsi="Times New Roman" w:cs="Times New Roman"/>
          <w:bCs/>
          <w:sz w:val="24"/>
          <w:szCs w:val="24"/>
        </w:rPr>
        <w:t xml:space="preserve">the ratio of </w:t>
      </w:r>
      <w:proofErr w:type="spellStart"/>
      <w:r w:rsidR="00791C7B" w:rsidRPr="003C38BE">
        <w:rPr>
          <w:rFonts w:ascii="Times New Roman" w:hAnsi="Times New Roman" w:cs="Times New Roman"/>
          <w:bCs/>
          <w:sz w:val="24"/>
          <w:szCs w:val="24"/>
        </w:rPr>
        <w:t>osteoprotegerin</w:t>
      </w:r>
      <w:proofErr w:type="spellEnd"/>
      <w:r w:rsidR="00791C7B" w:rsidRPr="003C38BE">
        <w:rPr>
          <w:rFonts w:ascii="Times New Roman" w:hAnsi="Times New Roman" w:cs="Times New Roman"/>
          <w:bCs/>
          <w:sz w:val="24"/>
          <w:szCs w:val="24"/>
        </w:rPr>
        <w:t xml:space="preserve"> to receptor activator of nuclear factor B ligand (</w:t>
      </w:r>
      <w:proofErr w:type="spellStart"/>
      <w:r w:rsidR="00791C7B" w:rsidRPr="003C38BE">
        <w:rPr>
          <w:rFonts w:ascii="Times New Roman" w:hAnsi="Times New Roman" w:cs="Times New Roman"/>
          <w:bCs/>
          <w:sz w:val="24"/>
          <w:szCs w:val="24"/>
        </w:rPr>
        <w:t>OPG:RANKL</w:t>
      </w:r>
      <w:proofErr w:type="spellEnd"/>
      <w:r w:rsidR="00791C7B" w:rsidRPr="003C38BE">
        <w:rPr>
          <w:rFonts w:ascii="Times New Roman" w:hAnsi="Times New Roman" w:cs="Times New Roman"/>
          <w:bCs/>
          <w:sz w:val="24"/>
          <w:szCs w:val="24"/>
        </w:rPr>
        <w:t>) increased</w:t>
      </w:r>
      <w:r w:rsidR="00647BEA" w:rsidRPr="003C38BE">
        <w:rPr>
          <w:rFonts w:ascii="Times New Roman" w:hAnsi="Times New Roman" w:cs="Times New Roman"/>
          <w:bCs/>
          <w:sz w:val="24"/>
          <w:szCs w:val="24"/>
        </w:rPr>
        <w:t xml:space="preserve"> with vitamin D and calcium supplementation, indicating</w:t>
      </w:r>
      <w:r w:rsidR="00F74619" w:rsidRPr="003C38BE">
        <w:rPr>
          <w:rFonts w:ascii="Times New Roman" w:hAnsi="Times New Roman" w:cs="Times New Roman"/>
          <w:bCs/>
          <w:sz w:val="24"/>
          <w:szCs w:val="24"/>
        </w:rPr>
        <w:t xml:space="preserve"> decrease</w:t>
      </w:r>
      <w:r w:rsidRPr="003C38BE">
        <w:rPr>
          <w:rFonts w:ascii="Times New Roman" w:hAnsi="Times New Roman" w:cs="Times New Roman"/>
          <w:bCs/>
          <w:sz w:val="24"/>
          <w:szCs w:val="24"/>
        </w:rPr>
        <w:t>d</w:t>
      </w:r>
      <w:r w:rsidR="00F7461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7BEA" w:rsidRPr="003C38BE">
        <w:rPr>
          <w:rFonts w:ascii="Times New Roman" w:hAnsi="Times New Roman" w:cs="Times New Roman"/>
          <w:bCs/>
          <w:sz w:val="24"/>
          <w:szCs w:val="24"/>
        </w:rPr>
        <w:t>bone</w:t>
      </w:r>
      <w:r w:rsidR="00F74619" w:rsidRPr="003C38BE">
        <w:rPr>
          <w:rFonts w:ascii="Times New Roman" w:hAnsi="Times New Roman" w:cs="Times New Roman"/>
          <w:bCs/>
          <w:sz w:val="24"/>
          <w:szCs w:val="24"/>
        </w:rPr>
        <w:t xml:space="preserve"> resorption</w:t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  <w:t>; h</w:t>
      </w:r>
      <w:r w:rsidR="00773B0D" w:rsidRPr="003C38BE">
        <w:rPr>
          <w:rFonts w:ascii="Times New Roman" w:hAnsi="Times New Roman" w:cs="Times New Roman"/>
          <w:bCs/>
          <w:sz w:val="24"/>
          <w:szCs w:val="24"/>
        </w:rPr>
        <w:t xml:space="preserve">owever, 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neither we nor Gaffney-Stomberg </w:t>
      </w:r>
      <w:r w:rsidRPr="003C38BE">
        <w:rPr>
          <w:rFonts w:ascii="Times New Roman" w:hAnsi="Times New Roman" w:cs="Times New Roman"/>
          <w:bCs/>
          <w:i/>
          <w:iCs/>
          <w:sz w:val="24"/>
          <w:szCs w:val="24"/>
        </w:rPr>
        <w:t>et al.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observed</w:t>
      </w:r>
      <w:r w:rsidR="00773B0D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773B0D" w:rsidRPr="003C38BE">
        <w:rPr>
          <w:rFonts w:ascii="Times New Roman" w:hAnsi="Times New Roman" w:cs="Times New Roman"/>
          <w:bCs/>
          <w:sz w:val="24"/>
          <w:szCs w:val="24"/>
        </w:rPr>
        <w:t>between</w:t>
      </w:r>
      <w:r w:rsidR="0048759D" w:rsidRPr="003C38BE">
        <w:rPr>
          <w:rFonts w:ascii="Times New Roman" w:hAnsi="Times New Roman" w:cs="Times New Roman"/>
          <w:bCs/>
          <w:sz w:val="24"/>
          <w:szCs w:val="24"/>
        </w:rPr>
        <w:t>-</w:t>
      </w:r>
      <w:r w:rsidR="00773B0D" w:rsidRPr="003C38BE">
        <w:rPr>
          <w:rFonts w:ascii="Times New Roman" w:hAnsi="Times New Roman" w:cs="Times New Roman"/>
          <w:bCs/>
          <w:sz w:val="24"/>
          <w:szCs w:val="24"/>
        </w:rPr>
        <w:t xml:space="preserve">group difference in </w:t>
      </w:r>
      <w:proofErr w:type="spellStart"/>
      <w:r w:rsidR="00773B0D" w:rsidRPr="003C38BE">
        <w:rPr>
          <w:rFonts w:ascii="Times New Roman" w:hAnsi="Times New Roman" w:cs="Times New Roman"/>
          <w:bCs/>
          <w:sz w:val="24"/>
          <w:szCs w:val="24"/>
        </w:rPr>
        <w:t>CTX</w:t>
      </w:r>
      <w:proofErr w:type="spellEnd"/>
      <w:r w:rsidR="00773B0D" w:rsidRPr="003C38BE">
        <w:rPr>
          <w:rFonts w:ascii="Times New Roman" w:hAnsi="Times New Roman" w:cs="Times New Roman"/>
          <w:bCs/>
          <w:sz w:val="24"/>
          <w:szCs w:val="24"/>
        </w:rPr>
        <w:t xml:space="preserve"> or </w:t>
      </w:r>
      <w:proofErr w:type="spellStart"/>
      <w:r w:rsidR="00773B0D" w:rsidRPr="003C38BE">
        <w:rPr>
          <w:rFonts w:ascii="Times New Roman" w:hAnsi="Times New Roman" w:cs="Times New Roman"/>
          <w:bCs/>
          <w:sz w:val="24"/>
          <w:szCs w:val="24"/>
        </w:rPr>
        <w:t>P</w:t>
      </w:r>
      <w:r w:rsidR="00466721" w:rsidRPr="003C38BE">
        <w:rPr>
          <w:rFonts w:ascii="Times New Roman" w:hAnsi="Times New Roman" w:cs="Times New Roman"/>
          <w:bCs/>
          <w:sz w:val="24"/>
          <w:szCs w:val="24"/>
        </w:rPr>
        <w:t>I</w:t>
      </w:r>
      <w:r w:rsidR="00773B0D" w:rsidRPr="003C38BE">
        <w:rPr>
          <w:rFonts w:ascii="Times New Roman" w:hAnsi="Times New Roman" w:cs="Times New Roman"/>
          <w:bCs/>
          <w:sz w:val="24"/>
          <w:szCs w:val="24"/>
        </w:rPr>
        <w:t>NP</w:t>
      </w:r>
      <w:proofErr w:type="spellEnd"/>
      <w:r w:rsidRPr="003C38BE">
        <w:rPr>
          <w:rFonts w:ascii="Times New Roman" w:hAnsi="Times New Roman" w:cs="Times New Roman"/>
          <w:bCs/>
          <w:sz w:val="24"/>
          <w:szCs w:val="24"/>
        </w:rPr>
        <w:t xml:space="preserve">, markers of bone </w:t>
      </w:r>
      <w:r w:rsidR="00F213BD" w:rsidRPr="003C38BE">
        <w:rPr>
          <w:rFonts w:ascii="Times New Roman" w:hAnsi="Times New Roman" w:cs="Times New Roman"/>
          <w:bCs/>
          <w:sz w:val="24"/>
          <w:szCs w:val="24"/>
        </w:rPr>
        <w:t>metabolism</w:t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ZmbmV5LVN0b21iZXJnPC9BdXRob3I+PFllYXI+MjAx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ZmbmV5LVN0b21iZXJnPC9BdXRob3I+PFllYXI+MjAx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47)</w:t>
      </w:r>
      <w:r w:rsidR="00095B90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73B0D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5D38F2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51311" w:rsidRPr="003C38BE">
        <w:rPr>
          <w:rFonts w:ascii="Times New Roman" w:hAnsi="Times New Roman" w:cs="Times New Roman"/>
          <w:bCs/>
          <w:sz w:val="24"/>
          <w:szCs w:val="24"/>
        </w:rPr>
        <w:t>An increase in osteoclast activity</w:t>
      </w:r>
      <w:r w:rsidR="00A572A2" w:rsidRPr="003C38BE">
        <w:rPr>
          <w:rFonts w:ascii="Times New Roman" w:hAnsi="Times New Roman" w:cs="Times New Roman"/>
          <w:bCs/>
          <w:sz w:val="24"/>
          <w:szCs w:val="24"/>
        </w:rPr>
        <w:t xml:space="preserve"> typically occurs</w:t>
      </w:r>
      <w:r w:rsidR="00C51311" w:rsidRPr="003C38BE">
        <w:rPr>
          <w:rFonts w:ascii="Times New Roman" w:hAnsi="Times New Roman" w:cs="Times New Roman"/>
          <w:bCs/>
          <w:sz w:val="24"/>
          <w:szCs w:val="24"/>
        </w:rPr>
        <w:t xml:space="preserve"> in response to high-impact </w:t>
      </w:r>
      <w:r w:rsidR="001B3789" w:rsidRPr="003C38BE">
        <w:rPr>
          <w:rFonts w:ascii="Times New Roman" w:hAnsi="Times New Roman" w:cs="Times New Roman"/>
          <w:bCs/>
          <w:sz w:val="24"/>
          <w:szCs w:val="24"/>
        </w:rPr>
        <w:t xml:space="preserve">physical </w:t>
      </w:r>
      <w:r w:rsidR="00C51311" w:rsidRPr="003C38BE">
        <w:rPr>
          <w:rFonts w:ascii="Times New Roman" w:hAnsi="Times New Roman" w:cs="Times New Roman"/>
          <w:bCs/>
          <w:sz w:val="24"/>
          <w:szCs w:val="24"/>
        </w:rPr>
        <w:t>activit</w:t>
      </w:r>
      <w:r w:rsidR="001B3789" w:rsidRPr="003C38BE">
        <w:rPr>
          <w:rFonts w:ascii="Times New Roman" w:hAnsi="Times New Roman" w:cs="Times New Roman"/>
          <w:bCs/>
          <w:sz w:val="24"/>
          <w:szCs w:val="24"/>
        </w:rPr>
        <w:t>y</w:t>
      </w:r>
      <w:r w:rsidR="00A572A2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B378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bWl0aDwvQXV0aG9yPjxZZWFyPjIwMjE8L1llYXI+PFJl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bWl0aDwvQXV0aG9yPjxZZWFyPjIwMjE8L1llYXI+PFJl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B3789" w:rsidRPr="003C38BE">
        <w:rPr>
          <w:rFonts w:ascii="Times New Roman" w:hAnsi="Times New Roman" w:cs="Times New Roman"/>
          <w:bCs/>
          <w:sz w:val="24"/>
          <w:szCs w:val="24"/>
        </w:rPr>
      </w:r>
      <w:r w:rsidR="001B3789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48)</w:t>
      </w:r>
      <w:r w:rsidR="001B378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572A2" w:rsidRPr="003C38BE">
        <w:rPr>
          <w:rFonts w:ascii="Times New Roman" w:hAnsi="Times New Roman" w:cs="Times New Roman"/>
          <w:bCs/>
          <w:sz w:val="24"/>
          <w:szCs w:val="24"/>
        </w:rPr>
        <w:t xml:space="preserve">; however, we observed a decrease in </w:t>
      </w:r>
      <w:proofErr w:type="spellStart"/>
      <w:r w:rsidR="00A572A2" w:rsidRPr="003C38BE">
        <w:rPr>
          <w:rFonts w:ascii="Times New Roman" w:hAnsi="Times New Roman" w:cs="Times New Roman"/>
          <w:bCs/>
          <w:sz w:val="24"/>
          <w:szCs w:val="24"/>
        </w:rPr>
        <w:t>CTX</w:t>
      </w:r>
      <w:proofErr w:type="spellEnd"/>
      <w:r w:rsidR="001F2704" w:rsidRPr="003C38BE">
        <w:rPr>
          <w:rFonts w:ascii="Times New Roman" w:hAnsi="Times New Roman" w:cs="Times New Roman"/>
          <w:bCs/>
          <w:sz w:val="24"/>
          <w:szCs w:val="24"/>
        </w:rPr>
        <w:t xml:space="preserve">, a marker of bone resorption released during type I collagen breakdown, </w:t>
      </w:r>
      <w:r w:rsidR="001B3789" w:rsidRPr="003C38BE">
        <w:rPr>
          <w:rFonts w:ascii="Times New Roman" w:hAnsi="Times New Roman" w:cs="Times New Roman"/>
          <w:bCs/>
          <w:sz w:val="24"/>
          <w:szCs w:val="24"/>
        </w:rPr>
        <w:t>in both groups</w:t>
      </w:r>
      <w:r w:rsidR="00A572A2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BA53C5" w:rsidRPr="003C38BE">
        <w:rPr>
          <w:rFonts w:ascii="Times New Roman" w:hAnsi="Times New Roman" w:cs="Times New Roman"/>
          <w:bCs/>
          <w:sz w:val="24"/>
          <w:szCs w:val="24"/>
        </w:rPr>
        <w:t xml:space="preserve"> We observed an increase in </w:t>
      </w:r>
      <w:proofErr w:type="spellStart"/>
      <w:r w:rsidR="00BA53C5" w:rsidRPr="003C38BE">
        <w:rPr>
          <w:rFonts w:ascii="Times New Roman" w:hAnsi="Times New Roman" w:cs="Times New Roman"/>
          <w:bCs/>
          <w:sz w:val="24"/>
          <w:szCs w:val="24"/>
        </w:rPr>
        <w:t>PINP</w:t>
      </w:r>
      <w:proofErr w:type="spellEnd"/>
      <w:r w:rsidR="00BA53C5" w:rsidRPr="003C38BE">
        <w:rPr>
          <w:rFonts w:ascii="Times New Roman" w:hAnsi="Times New Roman" w:cs="Times New Roman"/>
          <w:bCs/>
          <w:sz w:val="24"/>
          <w:szCs w:val="24"/>
        </w:rPr>
        <w:t xml:space="preserve">, a marker of bone formation released during type I collagen synthesis, in both groups, which given the decrease in </w:t>
      </w:r>
      <w:proofErr w:type="spellStart"/>
      <w:r w:rsidR="00BA53C5" w:rsidRPr="003C38BE">
        <w:rPr>
          <w:rFonts w:ascii="Times New Roman" w:hAnsi="Times New Roman" w:cs="Times New Roman"/>
          <w:bCs/>
          <w:sz w:val="24"/>
          <w:szCs w:val="24"/>
        </w:rPr>
        <w:t>CTX</w:t>
      </w:r>
      <w:proofErr w:type="spellEnd"/>
      <w:r w:rsidR="00BA53C5" w:rsidRPr="003C38BE">
        <w:rPr>
          <w:rFonts w:ascii="Times New Roman" w:hAnsi="Times New Roman" w:cs="Times New Roman"/>
          <w:bCs/>
          <w:sz w:val="24"/>
          <w:szCs w:val="24"/>
        </w:rPr>
        <w:t>, most likely reflects adaptive bone formation.</w:t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5455F" w:rsidRPr="003C38BE">
        <w:rPr>
          <w:rFonts w:ascii="Times New Roman" w:hAnsi="Times New Roman" w:cs="Times New Roman"/>
          <w:bCs/>
          <w:sz w:val="24"/>
          <w:szCs w:val="24"/>
        </w:rPr>
        <w:t>C</w:t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t xml:space="preserve">ombined vitamin D and calcium supplementation has been shown to prevent increases in </w:t>
      </w:r>
      <w:proofErr w:type="spellStart"/>
      <w:r w:rsidR="00BA64FA" w:rsidRPr="003C38BE">
        <w:rPr>
          <w:rFonts w:ascii="Times New Roman" w:hAnsi="Times New Roman" w:cs="Times New Roman"/>
          <w:bCs/>
          <w:sz w:val="24"/>
          <w:szCs w:val="24"/>
        </w:rPr>
        <w:t>CTX</w:t>
      </w:r>
      <w:proofErr w:type="spellEnd"/>
      <w:r w:rsidR="00BA64FA" w:rsidRPr="003C38BE">
        <w:rPr>
          <w:rFonts w:ascii="Times New Roman" w:hAnsi="Times New Roman" w:cs="Times New Roman"/>
          <w:bCs/>
          <w:sz w:val="24"/>
          <w:szCs w:val="24"/>
        </w:rPr>
        <w:t xml:space="preserve"> during military training </w:t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ZmbmV5LVN0b21iZXJnPC9BdXRob3I+PFllYXI+MjAy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ZmbmV5LVN0b21iZXJnPC9BdXRob3I+PFllYXI+MjAy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49)</w:t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9D08C2" w:rsidRPr="003C38BE">
        <w:rPr>
          <w:rFonts w:ascii="Times New Roman" w:hAnsi="Times New Roman" w:cs="Times New Roman"/>
          <w:bCs/>
          <w:sz w:val="24"/>
          <w:szCs w:val="24"/>
        </w:rPr>
        <w:t xml:space="preserve"> Increases, decreases, and no change</w:t>
      </w:r>
      <w:r w:rsidR="0005455F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9D08C2" w:rsidRPr="003C38BE">
        <w:rPr>
          <w:rFonts w:ascii="Times New Roman" w:hAnsi="Times New Roman" w:cs="Times New Roman"/>
          <w:bCs/>
          <w:sz w:val="24"/>
          <w:szCs w:val="24"/>
        </w:rPr>
        <w:t xml:space="preserve"> in bone </w:t>
      </w:r>
      <w:r w:rsidR="00F213BD" w:rsidRPr="003C38BE">
        <w:rPr>
          <w:rFonts w:ascii="Times New Roman" w:hAnsi="Times New Roman" w:cs="Times New Roman"/>
          <w:bCs/>
          <w:sz w:val="24"/>
          <w:szCs w:val="24"/>
        </w:rPr>
        <w:t>metabolism</w:t>
      </w:r>
      <w:r w:rsidR="009D08C2" w:rsidRPr="003C38BE">
        <w:rPr>
          <w:rFonts w:ascii="Times New Roman" w:hAnsi="Times New Roman" w:cs="Times New Roman"/>
          <w:bCs/>
          <w:sz w:val="24"/>
          <w:szCs w:val="24"/>
        </w:rPr>
        <w:t xml:space="preserve"> biomarkers have been reported during military training</w:t>
      </w:r>
      <w:r w:rsidR="00921A6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21A68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cmVldmVzPC9BdXRob3I+PFllYXI+MjAyMzwvWWVhcj48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cmVldmVzPC9BdXRob3I+PFllYXI+MjAyMzwvWWVhcj48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21A68" w:rsidRPr="003C38BE">
        <w:rPr>
          <w:rFonts w:ascii="Times New Roman" w:hAnsi="Times New Roman" w:cs="Times New Roman"/>
          <w:bCs/>
          <w:sz w:val="24"/>
          <w:szCs w:val="24"/>
        </w:rPr>
      </w:r>
      <w:r w:rsidR="00921A68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50)</w:t>
      </w:r>
      <w:r w:rsidR="00921A68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t xml:space="preserve">. These divergent findings are </w:t>
      </w:r>
      <w:r w:rsidR="00352B24" w:rsidRPr="003C38BE">
        <w:rPr>
          <w:rFonts w:ascii="Times New Roman" w:hAnsi="Times New Roman" w:cs="Times New Roman"/>
          <w:bCs/>
          <w:sz w:val="24"/>
          <w:szCs w:val="24"/>
        </w:rPr>
        <w:t>potentially</w:t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t xml:space="preserve"> due to variability in baseline bone density</w:t>
      </w:r>
      <w:r w:rsidR="00352B2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A64FA" w:rsidRPr="003C38BE">
        <w:rPr>
          <w:rFonts w:ascii="Times New Roman" w:hAnsi="Times New Roman" w:cs="Times New Roman"/>
          <w:bCs/>
          <w:sz w:val="24"/>
          <w:szCs w:val="24"/>
        </w:rPr>
        <w:t>and the intensity of training</w:t>
      </w:r>
      <w:r w:rsidR="009D08C2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AE137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  <w:t>N</w:t>
      </w:r>
      <w:r w:rsidR="00AE1377" w:rsidRPr="003C38BE">
        <w:rPr>
          <w:rFonts w:ascii="Times New Roman" w:hAnsi="Times New Roman" w:cs="Times New Roman"/>
          <w:bCs/>
          <w:sz w:val="24"/>
          <w:szCs w:val="24"/>
        </w:rPr>
        <w:t xml:space="preserve">o relationship between markers of bone </w:t>
      </w:r>
      <w:r w:rsidR="00F213BD" w:rsidRPr="003C38BE">
        <w:rPr>
          <w:rFonts w:ascii="Times New Roman" w:hAnsi="Times New Roman" w:cs="Times New Roman"/>
          <w:bCs/>
          <w:sz w:val="24"/>
          <w:szCs w:val="24"/>
        </w:rPr>
        <w:t>metabolism</w:t>
      </w:r>
      <w:r w:rsidR="00AE1377" w:rsidRPr="003C38BE">
        <w:rPr>
          <w:rFonts w:ascii="Times New Roman" w:hAnsi="Times New Roman" w:cs="Times New Roman"/>
          <w:bCs/>
          <w:sz w:val="24"/>
          <w:szCs w:val="24"/>
        </w:rPr>
        <w:t xml:space="preserve"> and bone stress injury risk h</w:t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  <w:t>ave</w:t>
      </w:r>
      <w:r w:rsidR="00AE1377" w:rsidRPr="003C38BE">
        <w:rPr>
          <w:rFonts w:ascii="Times New Roman" w:hAnsi="Times New Roman" w:cs="Times New Roman"/>
          <w:bCs/>
          <w:sz w:val="24"/>
          <w:szCs w:val="24"/>
        </w:rPr>
        <w:t xml:space="preserve"> been </w:t>
      </w:r>
      <w:r w:rsidR="000B0E3B" w:rsidRPr="003C38BE">
        <w:rPr>
          <w:rFonts w:ascii="Times New Roman" w:hAnsi="Times New Roman" w:cs="Times New Roman"/>
          <w:bCs/>
          <w:sz w:val="24"/>
          <w:szCs w:val="24"/>
        </w:rPr>
        <w:t>observed</w:t>
      </w:r>
      <w:r w:rsidR="00AE1377" w:rsidRPr="003C38BE">
        <w:rPr>
          <w:rFonts w:ascii="Times New Roman" w:hAnsi="Times New Roman" w:cs="Times New Roman"/>
          <w:bCs/>
          <w:sz w:val="24"/>
          <w:szCs w:val="24"/>
        </w:rPr>
        <w:t xml:space="preserve"> in observational studies</w:t>
      </w:r>
      <w:r w:rsidR="00352B24" w:rsidRPr="003C38BE">
        <w:rPr>
          <w:rFonts w:ascii="Times New Roman" w:hAnsi="Times New Roman" w:cs="Times New Roman"/>
          <w:bCs/>
          <w:sz w:val="24"/>
          <w:szCs w:val="24"/>
        </w:rPr>
        <w:t xml:space="preserve"> of military training</w:t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  <w:t xml:space="preserve">, suggesting these biomarkers are of limited use for monitoring injury risk or adaptive bone formation </w:t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cmVldmVzPC9BdXRob3I+PFllYXI+MjAyMzwvWWVhcj48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cmVldmVzPC9BdXRob3I+PFllYXI+MjAyMzwvWWVhcj48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50)</w:t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64035" w:rsidRPr="003C38BE">
        <w:rPr>
          <w:rFonts w:ascii="Times New Roman" w:hAnsi="Times New Roman" w:cs="Times New Roman"/>
          <w:bCs/>
          <w:sz w:val="24"/>
          <w:szCs w:val="24"/>
        </w:rPr>
        <w:t>.</w:t>
      </w:r>
    </w:p>
    <w:p w14:paraId="3826DE95" w14:textId="736C3747" w:rsidR="00FA4B28" w:rsidRPr="003C38BE" w:rsidRDefault="00FA4B28" w:rsidP="004D6900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lastRenderedPageBreak/>
        <w:t>Overuse musculoskeletal injury</w:t>
      </w:r>
    </w:p>
    <w:p w14:paraId="0B7878E4" w14:textId="764F71EE" w:rsidR="00414C30" w:rsidRPr="003C38BE" w:rsidRDefault="003C3329" w:rsidP="008119B6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In agreement with the null effect</w:t>
      </w:r>
      <w:r w:rsidR="003E5609" w:rsidRPr="003C38BE">
        <w:rPr>
          <w:rFonts w:ascii="Times New Roman" w:hAnsi="Times New Roman" w:cs="Times New Roman"/>
          <w:bCs/>
          <w:sz w:val="24"/>
          <w:szCs w:val="24"/>
        </w:rPr>
        <w:t xml:space="preserve"> on injury risk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07233" w:rsidRPr="003C38BE">
        <w:rPr>
          <w:rFonts w:ascii="Times New Roman" w:hAnsi="Times New Roman" w:cs="Times New Roman"/>
          <w:bCs/>
          <w:sz w:val="24"/>
          <w:szCs w:val="24"/>
        </w:rPr>
        <w:t xml:space="preserve">which 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we observed, </w:t>
      </w:r>
      <w:r w:rsidR="008F4A6B" w:rsidRPr="003C38BE">
        <w:rPr>
          <w:rFonts w:ascii="Times New Roman" w:hAnsi="Times New Roman" w:cs="Times New Roman"/>
          <w:bCs/>
          <w:sz w:val="24"/>
          <w:szCs w:val="24"/>
        </w:rPr>
        <w:t>vitamin D supplementation (2000</w:t>
      </w:r>
      <w:r w:rsidR="008F4A6B" w:rsidRPr="003C38B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8F4A6B" w:rsidRPr="003C38BE">
        <w:rPr>
          <w:rFonts w:ascii="Times New Roman" w:hAnsi="Times New Roman" w:cs="Times New Roman"/>
          <w:iCs/>
          <w:sz w:val="24"/>
          <w:szCs w:val="24"/>
        </w:rPr>
        <w:t>IU</w:t>
      </w:r>
      <w:r w:rsidR="008F4A6B" w:rsidRPr="003C38BE">
        <w:rPr>
          <w:rFonts w:ascii="Times New Roman" w:hAnsi="Times New Roman" w:cs="Times New Roman"/>
          <w:sz w:val="24"/>
          <w:szCs w:val="24"/>
        </w:rPr>
        <w:t>∙d</w:t>
      </w:r>
      <w:r w:rsidR="008F4A6B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8F4A6B" w:rsidRPr="003C38BE">
        <w:rPr>
          <w:rFonts w:ascii="Times New Roman" w:hAnsi="Times New Roman" w:cs="Times New Roman"/>
          <w:sz w:val="24"/>
          <w:szCs w:val="24"/>
        </w:rPr>
        <w:t xml:space="preserve">) </w:t>
      </w:r>
      <w:r w:rsidR="008F4A6B" w:rsidRPr="003C38BE">
        <w:rPr>
          <w:rFonts w:ascii="Times New Roman" w:hAnsi="Times New Roman" w:cs="Times New Roman"/>
          <w:bCs/>
          <w:sz w:val="24"/>
          <w:szCs w:val="24"/>
        </w:rPr>
        <w:t xml:space="preserve">did not </w:t>
      </w:r>
      <w:r w:rsidRPr="003C38BE">
        <w:rPr>
          <w:rFonts w:ascii="Times New Roman" w:hAnsi="Times New Roman" w:cs="Times New Roman"/>
          <w:bCs/>
          <w:sz w:val="24"/>
          <w:szCs w:val="24"/>
        </w:rPr>
        <w:t>affect musculoskeletal outcomes, including fracture risk and bone mineral density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in two large cohorts of 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 xml:space="preserve">generally healthy </w:t>
      </w:r>
      <w:r w:rsidRPr="003C38BE">
        <w:rPr>
          <w:rFonts w:ascii="Times New Roman" w:hAnsi="Times New Roman" w:cs="Times New Roman"/>
          <w:bCs/>
          <w:sz w:val="24"/>
          <w:szCs w:val="24"/>
        </w:rPr>
        <w:t>older men and women (</w:t>
      </w:r>
      <w:r w:rsidRPr="003C38BE">
        <w:rPr>
          <w:rFonts w:ascii="Times New Roman" w:hAnsi="Times New Roman" w:cs="Times New Roman"/>
          <w:bCs/>
          <w:i/>
          <w:iCs/>
          <w:sz w:val="24"/>
          <w:szCs w:val="24"/>
        </w:rPr>
        <w:t>n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= 28,028) 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ZUJvZmY8L0F1dGhvcj48WWVhcj4yMDIzPC9ZZWFyPjxS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ZUJvZmY8L0F1dGhvcj48WWVhcj4yMDIzPC9ZZWFyPjxS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51)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D4863" w:rsidRPr="003C38BE">
        <w:rPr>
          <w:rFonts w:ascii="Times New Roman" w:hAnsi="Times New Roman" w:cs="Times New Roman"/>
          <w:bCs/>
          <w:sz w:val="24"/>
          <w:szCs w:val="24"/>
        </w:rPr>
        <w:t>I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>n contrast to ou</w:t>
      </w:r>
      <w:r w:rsidR="009F318E" w:rsidRPr="003C38BE">
        <w:rPr>
          <w:rFonts w:ascii="Times New Roman" w:hAnsi="Times New Roman" w:cs="Times New Roman"/>
          <w:bCs/>
          <w:sz w:val="24"/>
          <w:szCs w:val="24"/>
        </w:rPr>
        <w:t>r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 xml:space="preserve"> study,</w:t>
      </w:r>
      <w:r w:rsidR="00B5727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>the participants in those studies were</w:t>
      </w:r>
      <w:r w:rsidR="00CD4863" w:rsidRPr="003C38BE">
        <w:rPr>
          <w:rFonts w:ascii="Times New Roman" w:hAnsi="Times New Roman" w:cs="Times New Roman"/>
          <w:bCs/>
          <w:sz w:val="24"/>
          <w:szCs w:val="24"/>
        </w:rPr>
        <w:t xml:space="preserve"> older adults and</w:t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F318E" w:rsidRPr="003C38BE">
        <w:rPr>
          <w:rFonts w:ascii="Times New Roman" w:hAnsi="Times New Roman" w:cs="Times New Roman"/>
          <w:bCs/>
          <w:sz w:val="24"/>
          <w:szCs w:val="24"/>
        </w:rPr>
        <w:t xml:space="preserve">not vitamin D deficient or insufficient at baseline </w:t>
      </w:r>
      <w:r w:rsidR="009F318E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ZUJvZmY8L0F1dGhvcj48WWVhcj4yMDIzPC9ZZWFyPjxS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ZUJvZmY8L0F1dGhvcj48WWVhcj4yMDIzPC9ZZWFyPjxS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F318E" w:rsidRPr="003C38BE">
        <w:rPr>
          <w:rFonts w:ascii="Times New Roman" w:hAnsi="Times New Roman" w:cs="Times New Roman"/>
          <w:bCs/>
          <w:sz w:val="24"/>
          <w:szCs w:val="24"/>
        </w:rPr>
      </w:r>
      <w:r w:rsidR="009F318E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51)</w:t>
      </w:r>
      <w:r w:rsidR="009F318E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F24E9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711F78" w:rsidRPr="003C38BE">
        <w:rPr>
          <w:rFonts w:ascii="Times New Roman" w:hAnsi="Times New Roman" w:cs="Times New Roman"/>
          <w:bCs/>
          <w:sz w:val="24"/>
          <w:szCs w:val="24"/>
        </w:rPr>
        <w:t xml:space="preserve"> We supplemented participants whilst they</w:t>
      </w:r>
      <w:r w:rsidR="001E17F5" w:rsidRPr="003C38BE">
        <w:rPr>
          <w:rFonts w:ascii="Times New Roman" w:hAnsi="Times New Roman" w:cs="Times New Roman"/>
          <w:bCs/>
          <w:sz w:val="24"/>
          <w:szCs w:val="24"/>
        </w:rPr>
        <w:t xml:space="preserve"> were undertaking initial military training, meaning they</w:t>
      </w:r>
      <w:r w:rsidR="00711F78" w:rsidRPr="003C38BE">
        <w:rPr>
          <w:rFonts w:ascii="Times New Roman" w:hAnsi="Times New Roman" w:cs="Times New Roman"/>
          <w:bCs/>
          <w:sz w:val="24"/>
          <w:szCs w:val="24"/>
        </w:rPr>
        <w:t xml:space="preserve"> were</w:t>
      </w:r>
      <w:r w:rsidR="001E17F5" w:rsidRPr="003C38BE">
        <w:rPr>
          <w:rFonts w:ascii="Times New Roman" w:hAnsi="Times New Roman" w:cs="Times New Roman"/>
          <w:bCs/>
          <w:sz w:val="24"/>
          <w:szCs w:val="24"/>
        </w:rPr>
        <w:t xml:space="preserve"> exposed to a novel musculoskeletal stimulus at the same time as receiving vitamin D</w:t>
      </w:r>
      <w:r w:rsidR="00CC092A" w:rsidRPr="003C38BE">
        <w:rPr>
          <w:rFonts w:ascii="Times New Roman" w:hAnsi="Times New Roman" w:cs="Times New Roman"/>
          <w:sz w:val="24"/>
          <w:szCs w:val="24"/>
        </w:rPr>
        <w:t>.</w:t>
      </w:r>
      <w:r w:rsidR="00CC092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C3392" w:rsidRPr="003C38BE">
        <w:rPr>
          <w:rFonts w:ascii="Times New Roman" w:hAnsi="Times New Roman" w:cs="Times New Roman"/>
          <w:bCs/>
          <w:sz w:val="24"/>
          <w:szCs w:val="24"/>
        </w:rPr>
        <w:t>Using observational study designs, s</w:t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  <w:t xml:space="preserve">erum 25(OH)D was not associated with bone health or musculoskeletal injury in </w:t>
      </w:r>
      <w:r w:rsidR="00AC3392" w:rsidRPr="003C38BE">
        <w:rPr>
          <w:rFonts w:ascii="Times New Roman" w:hAnsi="Times New Roman" w:cs="Times New Roman"/>
          <w:bCs/>
          <w:sz w:val="24"/>
          <w:szCs w:val="24"/>
        </w:rPr>
        <w:t>several studies</w:t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DC257A" w:rsidRPr="003C38BE">
        <w:rPr>
          <w:rFonts w:ascii="Times New Roman" w:hAnsi="Times New Roman" w:cs="Times New Roman"/>
          <w:bCs/>
          <w:sz w:val="24"/>
          <w:szCs w:val="24"/>
        </w:rPr>
        <w:t>athletic and military cohorts</w:t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bGxpc29uPC9BdXRob3I+PFllYXI+MjAxNTwvWWVhcj48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bGxpc29uPC9BdXRob3I+PFllYXI+MjAxNTwvWWVhcj48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15, 52-55)</w:t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5743D" w:rsidRPr="003C38BE">
        <w:rPr>
          <w:rFonts w:ascii="Times New Roman" w:hAnsi="Times New Roman" w:cs="Times New Roman"/>
          <w:bCs/>
          <w:sz w:val="24"/>
          <w:szCs w:val="24"/>
        </w:rPr>
        <w:t>. In contrast, a</w:t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t xml:space="preserve">thletes and military personnel who sustained a musculoskeletal injury </w:t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SZWJvbGxlZG88L0F1dGhvcj48WWVhcj4yMDE4PC9ZZWFy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SZWJvbGxlZG88L0F1dGhvcj48WWVhcj4yMDE4PC9ZZWFy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56, 57)</w:t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t xml:space="preserve">, including bone stress injury </w:t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EYW88L0F1dGhvcj48WWVhcj4yMDE1PC9ZZWFyPjxSZWNO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EYW88L0F1dGhvcj48WWVhcj4yMDE1PC9ZZWFyPjxSZWNO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13, 58)</w:t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C368E" w:rsidRPr="003C38BE">
        <w:rPr>
          <w:rFonts w:ascii="Times New Roman" w:hAnsi="Times New Roman" w:cs="Times New Roman"/>
          <w:bCs/>
          <w:sz w:val="24"/>
          <w:szCs w:val="24"/>
        </w:rPr>
        <w:t>, had lower serum 25(OH)D concentrations than their uninjured peers.</w:t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  <w:t xml:space="preserve"> Serum 25(OH)D and 1,25(OH)</w:t>
      </w:r>
      <w:proofErr w:type="spellStart"/>
      <w:r w:rsidR="00E5739F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E5739F" w:rsidRPr="003C38BE">
        <w:rPr>
          <w:rFonts w:ascii="Times New Roman" w:hAnsi="Times New Roman" w:cs="Times New Roman"/>
          <w:bCs/>
          <w:sz w:val="24"/>
          <w:szCs w:val="24"/>
        </w:rPr>
        <w:t xml:space="preserve"> were not related to overuse musculoskeletal injury in military recruits when examined in isolation from 24,25(OH)</w:t>
      </w:r>
      <w:proofErr w:type="spellStart"/>
      <w:r w:rsidR="00E5739F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E5739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6)</w:t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5739F"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244155" w:rsidRPr="003C38BE">
        <w:rPr>
          <w:rFonts w:ascii="Times New Roman" w:hAnsi="Times New Roman" w:cs="Times New Roman"/>
          <w:bCs/>
          <w:sz w:val="24"/>
          <w:szCs w:val="24"/>
        </w:rPr>
        <w:t xml:space="preserve">Whether 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>supplementation with 24,25(OH)</w:t>
      </w:r>
      <w:proofErr w:type="spellStart"/>
      <w:r w:rsidR="00DF0540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DF0540" w:rsidRPr="003C38BE">
        <w:rPr>
          <w:rFonts w:ascii="Times New Roman" w:hAnsi="Times New Roman" w:cs="Times New Roman"/>
          <w:bCs/>
          <w:sz w:val="24"/>
          <w:szCs w:val="24"/>
        </w:rPr>
        <w:t xml:space="preserve"> can </w:t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  <w:t>decrease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 xml:space="preserve"> 1,25(OH)</w:t>
      </w:r>
      <w:proofErr w:type="spellStart"/>
      <w:r w:rsidR="00DF0540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>D:24,25</w:t>
      </w:r>
      <w:proofErr w:type="spellEnd"/>
      <w:r w:rsidR="00DF0540" w:rsidRPr="003C38BE">
        <w:rPr>
          <w:rFonts w:ascii="Times New Roman" w:hAnsi="Times New Roman" w:cs="Times New Roman"/>
          <w:bCs/>
          <w:sz w:val="24"/>
          <w:szCs w:val="24"/>
        </w:rPr>
        <w:t>(OH)</w:t>
      </w:r>
      <w:proofErr w:type="spellStart"/>
      <w:r w:rsidR="00DF0540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DF0540" w:rsidRPr="003C38BE">
        <w:rPr>
          <w:rFonts w:ascii="Times New Roman" w:hAnsi="Times New Roman" w:cs="Times New Roman"/>
          <w:bCs/>
          <w:sz w:val="24"/>
          <w:szCs w:val="24"/>
        </w:rPr>
        <w:t xml:space="preserve"> to ≤32</w:t>
      </w:r>
      <w:r w:rsidR="00AC302F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 xml:space="preserve"> increase 24,25(OH)</w:t>
      </w:r>
      <w:proofErr w:type="spellStart"/>
      <w:r w:rsidR="00DF0540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DF0540" w:rsidRPr="003C38BE">
        <w:rPr>
          <w:rFonts w:ascii="Times New Roman" w:hAnsi="Times New Roman" w:cs="Times New Roman"/>
          <w:bCs/>
          <w:sz w:val="24"/>
          <w:szCs w:val="24"/>
        </w:rPr>
        <w:t xml:space="preserve"> to </w:t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  <w:t>≥</w:t>
      </w:r>
      <w:r w:rsidR="00DF0540" w:rsidRPr="003C38BE">
        <w:rPr>
          <w:rFonts w:ascii="Times New Roman" w:hAnsi="Times New Roman" w:cs="Times New Roman"/>
          <w:bCs/>
          <w:sz w:val="24"/>
          <w:szCs w:val="24"/>
        </w:rPr>
        <w:t xml:space="preserve">7.7 </w:t>
      </w:r>
      <w:proofErr w:type="spellStart"/>
      <w:r w:rsidR="00C45DC7" w:rsidRPr="003C38BE">
        <w:rPr>
          <w:rFonts w:ascii="Times New Roman" w:hAnsi="Times New Roman" w:cs="Times New Roman"/>
          <w:sz w:val="24"/>
          <w:szCs w:val="24"/>
        </w:rPr>
        <w:t>nmol∙L</w:t>
      </w:r>
      <w:r w:rsidR="00C45DC7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C45DC7" w:rsidRPr="003C38BE">
        <w:rPr>
          <w:rFonts w:ascii="Times New Roman" w:hAnsi="Times New Roman" w:cs="Times New Roman"/>
          <w:bCs/>
          <w:sz w:val="24"/>
          <w:szCs w:val="24"/>
        </w:rPr>
        <w:t xml:space="preserve">, and reduce the </w:t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  <w:t xml:space="preserve">risk of overuse musculoskeletal injury </w:t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6)</w:t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82EBF" w:rsidRPr="003C38BE">
        <w:rPr>
          <w:rFonts w:ascii="Times New Roman" w:hAnsi="Times New Roman" w:cs="Times New Roman"/>
          <w:bCs/>
          <w:sz w:val="24"/>
          <w:szCs w:val="24"/>
        </w:rPr>
        <w:t xml:space="preserve"> remains to be determined.</w:t>
      </w:r>
      <w:r w:rsidR="00BF4959" w:rsidRPr="003C38BE">
        <w:rPr>
          <w:rFonts w:ascii="Times New Roman" w:hAnsi="Times New Roman" w:cs="Times New Roman"/>
          <w:bCs/>
          <w:sz w:val="24"/>
          <w:szCs w:val="24"/>
        </w:rPr>
        <w:t xml:space="preserve"> Supplementation with 24,25(OH)</w:t>
      </w:r>
      <w:proofErr w:type="spellStart"/>
      <w:r w:rsidR="00BF4959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BF4959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BF4959" w:rsidRPr="003C38BE">
        <w:rPr>
          <w:rFonts w:ascii="Times New Roman" w:hAnsi="Times New Roman" w:cs="Times New Roman"/>
          <w:bCs/>
          <w:sz w:val="24"/>
          <w:szCs w:val="24"/>
        </w:rPr>
        <w:t xml:space="preserve"> has been </w:t>
      </w:r>
      <w:r w:rsidR="00C262E9" w:rsidRPr="003C38BE">
        <w:rPr>
          <w:rFonts w:ascii="Times New Roman" w:hAnsi="Times New Roman" w:cs="Times New Roman"/>
          <w:bCs/>
          <w:sz w:val="24"/>
          <w:szCs w:val="24"/>
        </w:rPr>
        <w:t>shown</w:t>
      </w:r>
      <w:r w:rsidR="00BF4959" w:rsidRPr="003C38BE">
        <w:rPr>
          <w:rFonts w:ascii="Times New Roman" w:hAnsi="Times New Roman" w:cs="Times New Roman"/>
          <w:bCs/>
          <w:sz w:val="24"/>
          <w:szCs w:val="24"/>
        </w:rPr>
        <w:t xml:space="preserve"> to </w:t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t>promote</w:t>
      </w:r>
      <w:r w:rsidR="00BF4959" w:rsidRPr="003C38BE">
        <w:rPr>
          <w:rFonts w:ascii="Times New Roman" w:hAnsi="Times New Roman" w:cs="Times New Roman"/>
          <w:bCs/>
          <w:sz w:val="24"/>
          <w:szCs w:val="24"/>
        </w:rPr>
        <w:t xml:space="preserve"> fracture healing in mice</w:t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NYXJ0aW5lYXU8L0F1dGhvcj48WWVhcj4yMDE4PC9ZZWFy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NYXJ0aW5lYXU8L0F1dGhvcj48WWVhcj4yMDE4PC9ZZWFy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59)</w:t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t>, and 24,25(OH)</w:t>
      </w:r>
      <w:proofErr w:type="spellStart"/>
      <w:r w:rsidR="006C062B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6C062B" w:rsidRPr="003C38BE">
        <w:rPr>
          <w:rFonts w:ascii="Times New Roman" w:hAnsi="Times New Roman" w:cs="Times New Roman"/>
          <w:bCs/>
          <w:sz w:val="24"/>
          <w:szCs w:val="24"/>
        </w:rPr>
        <w:t xml:space="preserve"> improves skeletal mineralisation in individuals with X-linked hypophosphatemia </w:t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wZW50ZXI8L0F1dGhvcj48WWVhcj4xOTk2PC9ZZWFy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wZW50ZXI8L0F1dGhvcj48WWVhcj4xOTk2PC9ZZWFy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0)</w:t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C062B" w:rsidRPr="003C38BE">
        <w:rPr>
          <w:rFonts w:ascii="Times New Roman" w:hAnsi="Times New Roman" w:cs="Times New Roman"/>
          <w:bCs/>
          <w:sz w:val="24"/>
          <w:szCs w:val="24"/>
        </w:rPr>
        <w:t xml:space="preserve"> and renal insufficiency</w:t>
      </w:r>
      <w:r w:rsidR="00F5031B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5031B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CaXJrZW5oYWdlci1GcmVua2VsPC9BdXRob3I+PFllYXI+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CaXJrZW5oYWdlci1GcmVua2VsPC9BdXRob3I+PFllYXI+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F5031B" w:rsidRPr="003C38BE">
        <w:rPr>
          <w:rFonts w:ascii="Times New Roman" w:hAnsi="Times New Roman" w:cs="Times New Roman"/>
          <w:bCs/>
          <w:sz w:val="24"/>
          <w:szCs w:val="24"/>
        </w:rPr>
      </w:r>
      <w:r w:rsidR="00F5031B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1)</w:t>
      </w:r>
      <w:r w:rsidR="00F5031B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F5031B" w:rsidRPr="003C38BE">
        <w:rPr>
          <w:rFonts w:ascii="Times New Roman" w:hAnsi="Times New Roman" w:cs="Times New Roman"/>
          <w:bCs/>
          <w:sz w:val="24"/>
          <w:szCs w:val="24"/>
        </w:rPr>
        <w:t xml:space="preserve">, demonstrating a role of this metabolite in promoting skeletal health and </w:t>
      </w:r>
      <w:r w:rsidR="00507FD7" w:rsidRPr="003C38BE">
        <w:rPr>
          <w:rFonts w:ascii="Times New Roman" w:hAnsi="Times New Roman" w:cs="Times New Roman"/>
          <w:bCs/>
          <w:sz w:val="24"/>
          <w:szCs w:val="24"/>
        </w:rPr>
        <w:t xml:space="preserve">thereby </w:t>
      </w:r>
      <w:r w:rsidR="00F5031B" w:rsidRPr="003C38BE">
        <w:rPr>
          <w:rFonts w:ascii="Times New Roman" w:hAnsi="Times New Roman" w:cs="Times New Roman"/>
          <w:bCs/>
          <w:sz w:val="24"/>
          <w:szCs w:val="24"/>
        </w:rPr>
        <w:t>potentially reducing injury risk.</w:t>
      </w:r>
    </w:p>
    <w:p w14:paraId="2D406744" w14:textId="1CB2D965" w:rsidR="005F3454" w:rsidRPr="003C38BE" w:rsidRDefault="00414C30" w:rsidP="008119B6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 xml:space="preserve">Lappe </w:t>
      </w:r>
      <w:r w:rsidRPr="003C38BE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Pr="003C38BE">
        <w:rPr>
          <w:rFonts w:ascii="Times New Roman" w:hAnsi="Times New Roman" w:cs="Times New Roman"/>
          <w:sz w:val="24"/>
          <w:szCs w:val="24"/>
        </w:rPr>
        <w:t xml:space="preserve">. (2008) </w:t>
      </w:r>
      <w:r w:rsidR="00E11729" w:rsidRPr="003C38BE">
        <w:rPr>
          <w:rFonts w:ascii="Times New Roman" w:hAnsi="Times New Roman" w:cs="Times New Roman"/>
          <w:sz w:val="24"/>
          <w:szCs w:val="24"/>
        </w:rPr>
        <w:t xml:space="preserve">reported that </w:t>
      </w:r>
      <w:r w:rsidRPr="003C38BE">
        <w:rPr>
          <w:rFonts w:ascii="Times New Roman" w:hAnsi="Times New Roman" w:cs="Times New Roman"/>
          <w:sz w:val="24"/>
          <w:szCs w:val="24"/>
        </w:rPr>
        <w:t xml:space="preserve">8 weeks of vitamin D and calcium supplementation reduced the incidence of bone stress injury by 20% in young women during military training </w:t>
      </w:r>
      <w:r w:rsidRPr="003C38BE">
        <w:rPr>
          <w:rFonts w:ascii="Times New Roman" w:hAnsi="Times New Roman" w:cs="Times New Roman"/>
          <w:sz w:val="24"/>
          <w:szCs w:val="24"/>
        </w:rPr>
        <w:fldChar w:fldCharType="begin"/>
      </w:r>
      <w:r w:rsidR="006C3FF7" w:rsidRPr="003C38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ppe&lt;/Author&gt;&lt;Year&gt;2008&lt;/Year&gt;&lt;RecNum&gt;175&lt;/RecNum&gt;&lt;DisplayText&gt;&lt;style face="superscript"&gt;(14)&lt;/style&gt;&lt;/DisplayText&gt;&lt;record&gt;&lt;rec-number&gt;175&lt;/rec-number&gt;&lt;foreign-keys&gt;&lt;key app="EN" db-id="sstew5s2g50tt6e2ppgpszf92x9ffatafdxe" timestamp="1445960596"&gt;175&lt;/key&gt;&lt;/foreign-keys&gt;&lt;ref-type name="Journal Article"&gt;17&lt;/ref-type&gt;&lt;contributors&gt;&lt;authors&gt;&lt;author&gt;Lappe, J.&lt;/author&gt;&lt;author&gt;Cullen, D.&lt;/author&gt;&lt;author&gt;Haynatzki, G.&lt;/author&gt;&lt;author&gt;Recker, R.&lt;/author&gt;&lt;author&gt;Ahlf, R.&lt;/author&gt;&lt;author&gt;Thompson, K.&lt;/author&gt;&lt;/authors&gt;&lt;/contributors&gt;&lt;auth-address&gt;Creighton University Osteoporosis Research Center, Omaha, Nebraska, USA&lt;/auth-address&gt;&lt;titles&gt;&lt;title&gt;Calcium and vitamin D supplementation decreases incidence of stress fractures in female navy recruits&lt;/title&gt;&lt;secondary-title&gt;J. Bone. Miner. Res.&lt;/secondary-title&gt;&lt;/titles&gt;&lt;periodical&gt;&lt;full-title&gt;J. Bone. Miner. Res.&lt;/full-title&gt;&lt;/periodical&gt;&lt;pages&gt;741-749&lt;/pages&gt;&lt;volume&gt;23&lt;/volume&gt;&lt;number&gt;5&lt;/number&gt;&lt;reprint-edition&gt;Not in File&lt;/reprint-edition&gt;&lt;keywords&gt;&lt;keyword&gt;administration &amp;amp; dosage&lt;/keyword&gt;&lt;keyword&gt;Adult&lt;/keyword&gt;&lt;keyword&gt;analysis&lt;/keyword&gt;&lt;keyword&gt;Calcium&lt;/keyword&gt;&lt;keyword&gt;Double-Blind Method&lt;/keyword&gt;&lt;keyword&gt;Female&lt;/keyword&gt;&lt;keyword&gt;Fractures,Stress&lt;/keyword&gt;&lt;keyword&gt;Humans&lt;/keyword&gt;&lt;keyword&gt;Incidence&lt;/keyword&gt;&lt;keyword&gt;methods&lt;/keyword&gt;&lt;keyword&gt;Military Personnel&lt;/keyword&gt;&lt;keyword&gt;Nebraska&lt;/keyword&gt;&lt;keyword&gt;Osteoporosis&lt;/keyword&gt;&lt;keyword&gt;Placebos&lt;/keyword&gt;&lt;keyword&gt;prevention &amp;amp; control&lt;/keyword&gt;&lt;keyword&gt;United States&lt;/keyword&gt;&lt;keyword&gt;Vitamin D&lt;/keyword&gt;&lt;/keywords&gt;&lt;dates&gt;&lt;year&gt;2008&lt;/year&gt;&lt;pub-dates&gt;&lt;date&gt;5/2008&lt;/date&gt;&lt;/pub-dates&gt;&lt;/dates&gt;&lt;label&gt;175&lt;/label&gt;&lt;urls&gt;&lt;related-urls&gt;&lt;url&gt;http://www.ncbi.nlm.nih.gov/pubmed/18433305&lt;/url&gt;&lt;/related-urls&gt;&lt;/urls&gt;&lt;electronic-resource-num&gt;10.1359/jbmr.080102 [doi]&lt;/electronic-resource-num&gt;&lt;/record&gt;&lt;/Cite&gt;&lt;/EndNote&gt;</w:instrText>
      </w:r>
      <w:r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14)</w:t>
      </w:r>
      <w:r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Pr="003C38BE">
        <w:rPr>
          <w:rFonts w:ascii="Times New Roman" w:hAnsi="Times New Roman" w:cs="Times New Roman"/>
          <w:sz w:val="24"/>
          <w:szCs w:val="24"/>
        </w:rPr>
        <w:t xml:space="preserve">. </w:t>
      </w:r>
      <w:r w:rsidR="005F3454" w:rsidRPr="003C38BE">
        <w:rPr>
          <w:rFonts w:ascii="Times New Roman" w:hAnsi="Times New Roman" w:cs="Times New Roman"/>
          <w:bCs/>
          <w:sz w:val="24"/>
          <w:szCs w:val="24"/>
        </w:rPr>
        <w:t>The</w:t>
      </w:r>
      <w:r w:rsidR="00597CC0" w:rsidRPr="003C38BE">
        <w:rPr>
          <w:rFonts w:ascii="Times New Roman" w:hAnsi="Times New Roman" w:cs="Times New Roman"/>
          <w:bCs/>
          <w:sz w:val="24"/>
          <w:szCs w:val="24"/>
        </w:rPr>
        <w:t xml:space="preserve"> need for</w:t>
      </w:r>
      <w:r w:rsidR="005F3454" w:rsidRPr="003C38BE">
        <w:rPr>
          <w:rFonts w:ascii="Times New Roman" w:hAnsi="Times New Roman" w:cs="Times New Roman"/>
          <w:bCs/>
          <w:sz w:val="24"/>
          <w:szCs w:val="24"/>
        </w:rPr>
        <w:t xml:space="preserve"> calcium supplementation in addition to vitamin D to reduce injury risk remains</w:t>
      </w:r>
      <w:r w:rsidR="00597CC0" w:rsidRPr="003C38BE">
        <w:rPr>
          <w:rFonts w:ascii="Times New Roman" w:hAnsi="Times New Roman" w:cs="Times New Roman"/>
          <w:bCs/>
          <w:sz w:val="24"/>
          <w:szCs w:val="24"/>
        </w:rPr>
        <w:t xml:space="preserve"> to be determined but </w:t>
      </w:r>
      <w:r w:rsidR="001F2704" w:rsidRPr="003C38BE">
        <w:rPr>
          <w:rFonts w:ascii="Times New Roman" w:hAnsi="Times New Roman" w:cs="Times New Roman"/>
          <w:bCs/>
          <w:sz w:val="24"/>
          <w:szCs w:val="24"/>
        </w:rPr>
        <w:t>is likely</w:t>
      </w:r>
      <w:r w:rsidR="00597CC0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119B6" w:rsidRPr="003C38BE">
        <w:rPr>
          <w:rFonts w:ascii="Times New Roman" w:hAnsi="Times New Roman" w:cs="Times New Roman"/>
          <w:bCs/>
          <w:sz w:val="24"/>
          <w:szCs w:val="24"/>
        </w:rPr>
        <w:t>necessary</w:t>
      </w:r>
      <w:r w:rsidR="00597CC0" w:rsidRPr="003C38BE">
        <w:rPr>
          <w:rFonts w:ascii="Times New Roman" w:hAnsi="Times New Roman" w:cs="Times New Roman"/>
          <w:bCs/>
          <w:sz w:val="24"/>
          <w:szCs w:val="24"/>
        </w:rPr>
        <w:t xml:space="preserve"> if dietary calcium intake is </w:t>
      </w:r>
      <w:r w:rsidR="008F044E" w:rsidRPr="003C38BE">
        <w:rPr>
          <w:rFonts w:ascii="Times New Roman" w:hAnsi="Times New Roman" w:cs="Times New Roman"/>
          <w:bCs/>
          <w:sz w:val="24"/>
          <w:szCs w:val="24"/>
        </w:rPr>
        <w:t>insufficient</w:t>
      </w:r>
      <w:r w:rsidR="00597CC0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0D7BE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D51A9" w:rsidRPr="003C38BE">
        <w:rPr>
          <w:rFonts w:ascii="Times New Roman" w:hAnsi="Times New Roman" w:cs="Times New Roman"/>
          <w:bCs/>
          <w:sz w:val="24"/>
          <w:szCs w:val="24"/>
        </w:rPr>
        <w:t>Prolonged exercise can</w:t>
      </w:r>
      <w:r w:rsidR="004C3956" w:rsidRPr="003C38BE">
        <w:rPr>
          <w:rFonts w:ascii="Times New Roman" w:hAnsi="Times New Roman" w:cs="Times New Roman"/>
          <w:bCs/>
          <w:sz w:val="24"/>
          <w:szCs w:val="24"/>
        </w:rPr>
        <w:t xml:space="preserve"> cause a</w:t>
      </w:r>
      <w:r w:rsidR="005D51A9" w:rsidRPr="003C38BE">
        <w:rPr>
          <w:rFonts w:ascii="Times New Roman" w:hAnsi="Times New Roman" w:cs="Times New Roman"/>
          <w:bCs/>
          <w:sz w:val="24"/>
          <w:szCs w:val="24"/>
        </w:rPr>
        <w:t xml:space="preserve"> decrease</w:t>
      </w:r>
      <w:r w:rsidR="004C3956" w:rsidRPr="003C38BE">
        <w:rPr>
          <w:rFonts w:ascii="Times New Roman" w:hAnsi="Times New Roman" w:cs="Times New Roman"/>
          <w:bCs/>
          <w:sz w:val="24"/>
          <w:szCs w:val="24"/>
        </w:rPr>
        <w:t xml:space="preserve"> in</w:t>
      </w:r>
      <w:r w:rsidR="005D51A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3956" w:rsidRPr="003C38BE">
        <w:rPr>
          <w:rFonts w:ascii="Times New Roman" w:hAnsi="Times New Roman" w:cs="Times New Roman"/>
          <w:bCs/>
          <w:sz w:val="24"/>
          <w:szCs w:val="24"/>
        </w:rPr>
        <w:t xml:space="preserve">serum calcium and increases in PTH and bone resorption </w:t>
      </w:r>
      <w:r w:rsidR="00B64441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GVycnk8L0F1dGhvcj48WWVhcj4yMDIyPC9ZZWFyPjxS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GVycnk8L0F1dGhvcj48WWVhcj4yMDIyPC9ZZWFyPjxS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64441" w:rsidRPr="003C38BE">
        <w:rPr>
          <w:rFonts w:ascii="Times New Roman" w:hAnsi="Times New Roman" w:cs="Times New Roman"/>
          <w:bCs/>
          <w:sz w:val="24"/>
          <w:szCs w:val="24"/>
        </w:rPr>
      </w:r>
      <w:r w:rsidR="00B64441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2)</w:t>
      </w:r>
      <w:r w:rsidR="00B64441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C3956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D64200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64441" w:rsidRPr="003C38BE">
        <w:rPr>
          <w:rFonts w:ascii="Times New Roman" w:hAnsi="Times New Roman" w:cs="Times New Roman"/>
          <w:bCs/>
          <w:sz w:val="24"/>
          <w:szCs w:val="24"/>
        </w:rPr>
        <w:t xml:space="preserve">Calcium </w:t>
      </w:r>
      <w:r w:rsidR="00B64441" w:rsidRPr="003C38BE">
        <w:rPr>
          <w:rFonts w:ascii="Times New Roman" w:hAnsi="Times New Roman" w:cs="Times New Roman"/>
          <w:bCs/>
          <w:sz w:val="24"/>
          <w:szCs w:val="24"/>
        </w:rPr>
        <w:lastRenderedPageBreak/>
        <w:t>supplementation before exercise</w:t>
      </w:r>
      <w:r w:rsidR="00C16586" w:rsidRPr="003C38BE">
        <w:rPr>
          <w:rFonts w:ascii="Times New Roman" w:hAnsi="Times New Roman" w:cs="Times New Roman"/>
          <w:bCs/>
          <w:sz w:val="24"/>
          <w:szCs w:val="24"/>
        </w:rPr>
        <w:t xml:space="preserve"> maintains circulating ionised calcium, suppresses PTH, decreases bone resorption, and may improve bone calcium balance</w: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b29tYnM8L0F1dGhvcj48WWVhcj4yMDI1PC9ZZWFyPjxS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b29tYnM8L0F1dGhvcj48WWVhcj4yMDI1PC9ZZWFyPjxS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13EE9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3)</w: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t>;</w:t>
      </w:r>
      <w:r w:rsidR="00C16586" w:rsidRPr="003C38BE">
        <w:rPr>
          <w:rFonts w:ascii="Times New Roman" w:hAnsi="Times New Roman" w:cs="Times New Roman"/>
          <w:bCs/>
          <w:sz w:val="24"/>
          <w:szCs w:val="24"/>
        </w:rPr>
        <w:t xml:space="preserve"> therefore, calcium intake before exercise is an important consideration for athletes and military personnel.</w:t>
      </w:r>
      <w:r w:rsidR="005075B3" w:rsidRPr="003C38BE">
        <w:rPr>
          <w:rFonts w:ascii="Times New Roman" w:hAnsi="Times New Roman" w:cs="Times New Roman"/>
          <w:bCs/>
          <w:sz w:val="24"/>
          <w:szCs w:val="24"/>
        </w:rPr>
        <w:t xml:space="preserve"> Combined</w:t>
      </w:r>
      <w:r w:rsidR="008F044E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075B3" w:rsidRPr="003C38BE">
        <w:rPr>
          <w:rFonts w:ascii="Times New Roman" w:hAnsi="Times New Roman" w:cs="Times New Roman"/>
          <w:bCs/>
          <w:sz w:val="24"/>
          <w:szCs w:val="24"/>
        </w:rPr>
        <w:t>v</w:t>
      </w:r>
      <w:r w:rsidR="0012334A" w:rsidRPr="003C38BE">
        <w:rPr>
          <w:rFonts w:ascii="Times New Roman" w:hAnsi="Times New Roman" w:cs="Times New Roman"/>
          <w:bCs/>
          <w:sz w:val="24"/>
          <w:szCs w:val="24"/>
        </w:rPr>
        <w:t>itamin D and calcium has been demonstrated to prevent bone loss in postmenopausal women and men aged over 60 years, whereas vitamin D alone did not affect bone mineral density</w:t>
      </w:r>
      <w:r w:rsidR="00667CA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67CAA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cmFubmV5PC9BdXRob3I+PFllYXI+MjAwODwvWWVhcj48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cmFubmV5PC9BdXRob3I+PFllYXI+MjAwODwvWWVhcj48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67CAA" w:rsidRPr="003C38BE">
        <w:rPr>
          <w:rFonts w:ascii="Times New Roman" w:hAnsi="Times New Roman" w:cs="Times New Roman"/>
          <w:bCs/>
          <w:sz w:val="24"/>
          <w:szCs w:val="24"/>
        </w:rPr>
      </w:r>
      <w:r w:rsidR="00667CAA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13EE9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4)</w:t>
      </w:r>
      <w:r w:rsidR="00667CAA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B45EA" w:rsidRPr="003C38BE">
        <w:rPr>
          <w:rFonts w:ascii="Times New Roman" w:hAnsi="Times New Roman" w:cs="Times New Roman"/>
          <w:bCs/>
          <w:sz w:val="24"/>
          <w:szCs w:val="24"/>
        </w:rPr>
        <w:t>, which</w:t>
      </w:r>
      <w:r w:rsidR="00667CAA" w:rsidRPr="003C38BE">
        <w:rPr>
          <w:rFonts w:ascii="Times New Roman" w:hAnsi="Times New Roman" w:cs="Times New Roman"/>
          <w:bCs/>
          <w:sz w:val="24"/>
          <w:szCs w:val="24"/>
        </w:rPr>
        <w:t xml:space="preserve"> support</w:t>
      </w:r>
      <w:r w:rsidR="00FE7122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667CAA" w:rsidRPr="003C38BE">
        <w:rPr>
          <w:rFonts w:ascii="Times New Roman" w:hAnsi="Times New Roman" w:cs="Times New Roman"/>
          <w:bCs/>
          <w:sz w:val="24"/>
          <w:szCs w:val="24"/>
        </w:rPr>
        <w:t xml:space="preserve"> the idea that vitamin D combined with calcium may be necessary for skeletal health benefits</w:t>
      </w:r>
      <w:r w:rsidR="002B45EA" w:rsidRPr="003C38BE">
        <w:rPr>
          <w:rFonts w:ascii="Times New Roman" w:hAnsi="Times New Roman" w:cs="Times New Roman"/>
          <w:bCs/>
          <w:sz w:val="24"/>
          <w:szCs w:val="24"/>
        </w:rPr>
        <w:t xml:space="preserve"> to occur</w:t>
      </w:r>
      <w:r w:rsidR="0012334A" w:rsidRPr="003C38BE">
        <w:rPr>
          <w:rFonts w:ascii="Times New Roman" w:hAnsi="Times New Roman" w:cs="Times New Roman"/>
          <w:bCs/>
          <w:sz w:val="24"/>
          <w:szCs w:val="24"/>
        </w:rPr>
        <w:t>.</w:t>
      </w:r>
    </w:p>
    <w:p w14:paraId="4408DF55" w14:textId="57F49B26" w:rsidR="002D4001" w:rsidRPr="003C38BE" w:rsidRDefault="00F16DE7" w:rsidP="00282EBF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V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itamin D supplementation has been demonstrated to enhance the recovery of skeletal muscle </w:t>
      </w:r>
      <w:r w:rsidR="00365FB5" w:rsidRPr="003C38BE">
        <w:rPr>
          <w:rFonts w:ascii="Times New Roman" w:hAnsi="Times New Roman" w:cs="Times New Roman"/>
          <w:bCs/>
          <w:sz w:val="24"/>
          <w:szCs w:val="24"/>
        </w:rPr>
        <w:t>following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the damaging effect</w:t>
      </w:r>
      <w:r w:rsidR="00E11729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of eccentric exercise (4000 </w:t>
      </w:r>
      <w:proofErr w:type="spellStart"/>
      <w:r w:rsidR="003B6472" w:rsidRPr="003C38BE">
        <w:rPr>
          <w:rFonts w:ascii="Times New Roman" w:hAnsi="Times New Roman" w:cs="Times New Roman"/>
          <w:bCs/>
          <w:sz w:val="24"/>
          <w:szCs w:val="24"/>
        </w:rPr>
        <w:t>IU</w:t>
      </w:r>
      <w:r w:rsidR="003B6472" w:rsidRPr="003C38BE">
        <w:rPr>
          <w:rFonts w:ascii="Times New Roman" w:hAnsi="Times New Roman" w:cs="Times New Roman"/>
          <w:sz w:val="24"/>
          <w:szCs w:val="24"/>
        </w:rPr>
        <w:t>∙d</w:t>
      </w:r>
      <w:r w:rsidR="003B6472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for 6 weeks) 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Pd2VuczwvQXV0aG9yPjxZZWFyPjIwMTU8L1llYXI+PFJl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Pd2VuczwvQXV0aG9yPjxZZWFyPjIwMTU8L1llYXI+PFJl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13EE9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5)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>; and reduce proinflammatory cytokines</w:t>
      </w:r>
      <w:r w:rsidR="00365FB5" w:rsidRPr="003C38BE">
        <w:rPr>
          <w:rFonts w:ascii="Times New Roman" w:hAnsi="Times New Roman" w:cs="Times New Roman"/>
          <w:bCs/>
          <w:sz w:val="24"/>
          <w:szCs w:val="24"/>
        </w:rPr>
        <w:t xml:space="preserve"> production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following eccentric contractions (2000 </w:t>
      </w:r>
      <w:proofErr w:type="spellStart"/>
      <w:r w:rsidR="003B6472" w:rsidRPr="003C38BE">
        <w:rPr>
          <w:rFonts w:ascii="Times New Roman" w:hAnsi="Times New Roman" w:cs="Times New Roman"/>
          <w:bCs/>
          <w:sz w:val="24"/>
          <w:szCs w:val="24"/>
        </w:rPr>
        <w:t>IU</w:t>
      </w:r>
      <w:r w:rsidR="003B6472" w:rsidRPr="003C38BE">
        <w:rPr>
          <w:rFonts w:ascii="Times New Roman" w:hAnsi="Times New Roman" w:cs="Times New Roman"/>
          <w:sz w:val="24"/>
          <w:szCs w:val="24"/>
        </w:rPr>
        <w:t>∙d</w:t>
      </w:r>
      <w:r w:rsidR="003B6472" w:rsidRPr="003C38B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proofErr w:type="spellEnd"/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for 3 weeks), which</w:t>
      </w:r>
      <w:r w:rsidR="000A345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119B6" w:rsidRPr="003C38BE">
        <w:rPr>
          <w:rFonts w:ascii="Times New Roman" w:hAnsi="Times New Roman" w:cs="Times New Roman"/>
          <w:bCs/>
          <w:sz w:val="24"/>
          <w:szCs w:val="24"/>
        </w:rPr>
        <w:t xml:space="preserve">in theory </w:t>
      </w:r>
      <w:r w:rsidR="00D34596" w:rsidRPr="003C38BE">
        <w:rPr>
          <w:rFonts w:ascii="Times New Roman" w:hAnsi="Times New Roman" w:cs="Times New Roman"/>
          <w:bCs/>
          <w:sz w:val="24"/>
          <w:szCs w:val="24"/>
        </w:rPr>
        <w:t>could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help to protect against musculoskeletal injuries 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ZWJyb3dza2E8L0F1dGhvcj48WWVhcj4yMDIwPC9ZZWFy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=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ZWJyb3dza2E8L0F1dGhvcj48WWVhcj4yMDIwPC9ZZWFy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=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13EE9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6)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D34596" w:rsidRPr="003C38BE">
        <w:rPr>
          <w:rFonts w:ascii="Times New Roman" w:hAnsi="Times New Roman" w:cs="Times New Roman"/>
          <w:bCs/>
          <w:sz w:val="24"/>
          <w:szCs w:val="24"/>
        </w:rPr>
        <w:t xml:space="preserve">; </w:t>
      </w:r>
      <w:r w:rsidR="000A345F" w:rsidRPr="003C38BE">
        <w:rPr>
          <w:rFonts w:ascii="Times New Roman" w:hAnsi="Times New Roman" w:cs="Times New Roman"/>
          <w:bCs/>
          <w:sz w:val="24"/>
          <w:szCs w:val="24"/>
        </w:rPr>
        <w:t>but</w:t>
      </w:r>
      <w:r w:rsidR="00D34596" w:rsidRPr="003C38BE">
        <w:rPr>
          <w:rFonts w:ascii="Times New Roman" w:hAnsi="Times New Roman" w:cs="Times New Roman"/>
          <w:bCs/>
          <w:sz w:val="24"/>
          <w:szCs w:val="24"/>
        </w:rPr>
        <w:t>, empirical injury data to support this</w:t>
      </w:r>
      <w:r w:rsidR="000A345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119B6" w:rsidRPr="003C38BE">
        <w:rPr>
          <w:rFonts w:ascii="Times New Roman" w:hAnsi="Times New Roman" w:cs="Times New Roman"/>
          <w:bCs/>
          <w:sz w:val="24"/>
          <w:szCs w:val="24"/>
        </w:rPr>
        <w:t>hypothesis</w:t>
      </w:r>
      <w:r w:rsidR="000A345F" w:rsidRPr="003C38BE">
        <w:rPr>
          <w:rFonts w:ascii="Times New Roman" w:hAnsi="Times New Roman" w:cs="Times New Roman"/>
          <w:bCs/>
          <w:sz w:val="24"/>
          <w:szCs w:val="24"/>
        </w:rPr>
        <w:t xml:space="preserve"> are </w:t>
      </w:r>
      <w:r w:rsidR="00326B0B" w:rsidRPr="003C38BE">
        <w:rPr>
          <w:rFonts w:ascii="Times New Roman" w:hAnsi="Times New Roman" w:cs="Times New Roman"/>
          <w:bCs/>
          <w:sz w:val="24"/>
          <w:szCs w:val="24"/>
        </w:rPr>
        <w:t>need</w:t>
      </w:r>
      <w:r w:rsidR="000A345F" w:rsidRPr="003C38BE">
        <w:rPr>
          <w:rFonts w:ascii="Times New Roman" w:hAnsi="Times New Roman" w:cs="Times New Roman"/>
          <w:bCs/>
          <w:sz w:val="24"/>
          <w:szCs w:val="24"/>
        </w:rPr>
        <w:t>ed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5F345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261AE6DE" w14:textId="6E1FEB18" w:rsidR="0069271D" w:rsidRPr="003C38BE" w:rsidRDefault="0069271D" w:rsidP="00830E56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Strengths and limitation</w:t>
      </w:r>
      <w:r w:rsidR="00EA5FA4" w:rsidRPr="003C38BE">
        <w:rPr>
          <w:rFonts w:ascii="Times New Roman" w:hAnsi="Times New Roman" w:cs="Times New Roman"/>
          <w:b/>
          <w:sz w:val="24"/>
          <w:szCs w:val="24"/>
        </w:rPr>
        <w:t>s</w:t>
      </w:r>
    </w:p>
    <w:p w14:paraId="70440C58" w14:textId="416D6469" w:rsidR="00AB3813" w:rsidRPr="003C38BE" w:rsidRDefault="00CC6871" w:rsidP="00AB3813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Blinding</w:t>
      </w:r>
      <w:r w:rsidR="00035B08" w:rsidRPr="003C38BE">
        <w:rPr>
          <w:rFonts w:ascii="Times New Roman" w:hAnsi="Times New Roman" w:cs="Times New Roman"/>
          <w:bCs/>
          <w:sz w:val="24"/>
          <w:szCs w:val="24"/>
        </w:rPr>
        <w:t xml:space="preserve"> was effective</w:t>
      </w:r>
      <w:r w:rsidR="007B5812" w:rsidRPr="003C38BE">
        <w:rPr>
          <w:rFonts w:ascii="Times New Roman" w:hAnsi="Times New Roman" w:cs="Times New Roman"/>
          <w:bCs/>
          <w:sz w:val="24"/>
          <w:szCs w:val="24"/>
        </w:rPr>
        <w:t xml:space="preserve"> in this</w:t>
      </w:r>
      <w:r w:rsidR="00326B0B" w:rsidRPr="003C38BE">
        <w:rPr>
          <w:rFonts w:ascii="Times New Roman" w:hAnsi="Times New Roman" w:cs="Times New Roman"/>
          <w:bCs/>
          <w:sz w:val="24"/>
          <w:szCs w:val="24"/>
        </w:rPr>
        <w:t xml:space="preserve"> randomi</w:t>
      </w:r>
      <w:r w:rsidR="00C05A96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326B0B" w:rsidRPr="003C38BE">
        <w:rPr>
          <w:rFonts w:ascii="Times New Roman" w:hAnsi="Times New Roman" w:cs="Times New Roman"/>
          <w:bCs/>
          <w:sz w:val="24"/>
          <w:szCs w:val="24"/>
        </w:rPr>
        <w:t>ed</w:t>
      </w:r>
      <w:r w:rsidR="007B5812" w:rsidRPr="003C38BE">
        <w:rPr>
          <w:rFonts w:ascii="Times New Roman" w:hAnsi="Times New Roman" w:cs="Times New Roman"/>
          <w:bCs/>
          <w:sz w:val="24"/>
          <w:szCs w:val="24"/>
        </w:rPr>
        <w:t xml:space="preserve"> placebo-controlled trial</w:t>
      </w:r>
      <w:r w:rsidR="00035B0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B5812" w:rsidRPr="003C38BE">
        <w:rPr>
          <w:rFonts w:ascii="Times New Roman" w:hAnsi="Times New Roman" w:cs="Times New Roman"/>
          <w:bCs/>
          <w:sz w:val="24"/>
          <w:szCs w:val="24"/>
        </w:rPr>
        <w:t>because</w:t>
      </w:r>
      <w:r w:rsidR="00035B0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D5693" w:rsidRPr="003C38BE">
        <w:rPr>
          <w:rFonts w:ascii="Times New Roman" w:hAnsi="Times New Roman" w:cs="Times New Roman"/>
          <w:bCs/>
          <w:sz w:val="24"/>
          <w:szCs w:val="24"/>
        </w:rPr>
        <w:t>less than half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of</w:t>
      </w:r>
      <w:r w:rsidR="003D5E6A" w:rsidRPr="003C38BE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participants</w:t>
      </w:r>
      <w:r w:rsidR="00035B0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D5693" w:rsidRPr="003C38BE">
        <w:rPr>
          <w:rFonts w:ascii="Times New Roman" w:hAnsi="Times New Roman" w:cs="Times New Roman"/>
          <w:bCs/>
          <w:sz w:val="24"/>
          <w:szCs w:val="24"/>
        </w:rPr>
        <w:t>(</w:t>
      </w:r>
      <w:r w:rsidR="00035B08" w:rsidRPr="003C38BE">
        <w:rPr>
          <w:rFonts w:ascii="Times New Roman" w:hAnsi="Times New Roman" w:cs="Times New Roman"/>
          <w:bCs/>
          <w:sz w:val="24"/>
          <w:szCs w:val="24"/>
        </w:rPr>
        <w:t>3</w:t>
      </w:r>
      <w:r w:rsidR="001C431C" w:rsidRPr="003C38BE">
        <w:rPr>
          <w:rFonts w:ascii="Times New Roman" w:hAnsi="Times New Roman" w:cs="Times New Roman"/>
          <w:bCs/>
          <w:sz w:val="24"/>
          <w:szCs w:val="24"/>
        </w:rPr>
        <w:t>6</w:t>
      </w:r>
      <w:r w:rsidR="00035B08" w:rsidRPr="003C38BE">
        <w:rPr>
          <w:rFonts w:ascii="Times New Roman" w:hAnsi="Times New Roman" w:cs="Times New Roman"/>
          <w:bCs/>
          <w:sz w:val="24"/>
          <w:szCs w:val="24"/>
        </w:rPr>
        <w:t>%</w:t>
      </w:r>
      <w:r w:rsidR="008D5693" w:rsidRPr="003C38BE">
        <w:rPr>
          <w:rFonts w:ascii="Times New Roman" w:hAnsi="Times New Roman" w:cs="Times New Roman"/>
          <w:bCs/>
          <w:sz w:val="24"/>
          <w:szCs w:val="24"/>
        </w:rPr>
        <w:t>)</w:t>
      </w:r>
      <w:r w:rsidR="00035B08" w:rsidRPr="003C38BE">
        <w:rPr>
          <w:rFonts w:ascii="Times New Roman" w:hAnsi="Times New Roman" w:cs="Times New Roman"/>
          <w:bCs/>
          <w:sz w:val="24"/>
          <w:szCs w:val="24"/>
        </w:rPr>
        <w:t xml:space="preserve"> correctly guessed their allocated intervention</w:t>
      </w:r>
      <w:r w:rsidR="008D5693" w:rsidRPr="003C38BE">
        <w:rPr>
          <w:rFonts w:ascii="Times New Roman" w:hAnsi="Times New Roman" w:cs="Times New Roman"/>
          <w:bCs/>
          <w:sz w:val="24"/>
          <w:szCs w:val="24"/>
        </w:rPr>
        <w:t>. Musculoskeletal injuries were diagnosed by clinicians</w:t>
      </w:r>
      <w:r w:rsidR="00335BB2" w:rsidRPr="003C38BE">
        <w:rPr>
          <w:rFonts w:ascii="Times New Roman" w:hAnsi="Times New Roman" w:cs="Times New Roman"/>
          <w:bCs/>
          <w:sz w:val="24"/>
          <w:szCs w:val="24"/>
        </w:rPr>
        <w:t xml:space="preserve"> and days lost training or on reduced duties were recorded to quantify the severity and burden of injury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714236" w:rsidRPr="003C38BE">
        <w:rPr>
          <w:rFonts w:ascii="Times New Roman" w:hAnsi="Times New Roman" w:cs="Times New Roman"/>
          <w:bCs/>
          <w:sz w:val="24"/>
          <w:szCs w:val="24"/>
        </w:rPr>
        <w:t xml:space="preserve">We recognise this study has limitations. </w:t>
      </w:r>
      <w:r w:rsidRPr="003C38BE">
        <w:rPr>
          <w:rFonts w:ascii="Times New Roman" w:hAnsi="Times New Roman" w:cs="Times New Roman"/>
          <w:bCs/>
          <w:sz w:val="24"/>
          <w:szCs w:val="24"/>
        </w:rPr>
        <w:t>Participation was limited to men</w:t>
      </w:r>
      <w:r w:rsidR="00714236" w:rsidRPr="003C38BE">
        <w:rPr>
          <w:rFonts w:ascii="Times New Roman" w:hAnsi="Times New Roman" w:cs="Times New Roman"/>
          <w:bCs/>
          <w:sz w:val="24"/>
          <w:szCs w:val="24"/>
        </w:rPr>
        <w:t xml:space="preserve"> with </w:t>
      </w:r>
      <w:r w:rsidR="00714236" w:rsidRPr="003C38BE">
        <w:rPr>
          <w:rFonts w:ascii="Times New Roman" w:hAnsi="Times New Roman" w:cs="Times New Roman"/>
          <w:sz w:val="24"/>
          <w:szCs w:val="24"/>
        </w:rPr>
        <w:t>sun-reactive skin type I to IV</w:t>
      </w:r>
      <w:r w:rsidR="00714236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because women </w:t>
      </w:r>
      <w:r w:rsidR="00714236" w:rsidRPr="003C38BE">
        <w:rPr>
          <w:rFonts w:ascii="Times New Roman" w:hAnsi="Times New Roman" w:cs="Times New Roman"/>
          <w:bCs/>
          <w:sz w:val="24"/>
          <w:szCs w:val="24"/>
        </w:rPr>
        <w:t xml:space="preserve">were not allowed to undertake </w:t>
      </w:r>
      <w:r w:rsidR="007F1260" w:rsidRPr="003C38BE">
        <w:rPr>
          <w:rFonts w:ascii="Times New Roman" w:hAnsi="Times New Roman" w:cs="Times New Roman"/>
          <w:bCs/>
          <w:sz w:val="24"/>
          <w:szCs w:val="24"/>
        </w:rPr>
        <w:t>i</w:t>
      </w:r>
      <w:r w:rsidR="00714236" w:rsidRPr="003C38BE">
        <w:rPr>
          <w:rFonts w:ascii="Times New Roman" w:hAnsi="Times New Roman" w:cs="Times New Roman"/>
          <w:bCs/>
          <w:sz w:val="24"/>
          <w:szCs w:val="24"/>
        </w:rPr>
        <w:t xml:space="preserve">nfantry training </w:t>
      </w:r>
      <w:r w:rsidR="001E5C59" w:rsidRPr="003C38BE">
        <w:rPr>
          <w:rFonts w:ascii="Times New Roman" w:hAnsi="Times New Roman" w:cs="Times New Roman"/>
          <w:bCs/>
          <w:sz w:val="24"/>
          <w:szCs w:val="24"/>
        </w:rPr>
        <w:t>when the study was recruiting participants</w:t>
      </w:r>
      <w:r w:rsidR="008D1ABA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714236" w:rsidRPr="003C38BE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EF722F" w:rsidRPr="003C38BE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714236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EF722F" w:rsidRPr="003C38BE">
        <w:rPr>
          <w:rFonts w:ascii="Times New Roman" w:hAnsi="Times New Roman" w:cs="Times New Roman"/>
          <w:bCs/>
          <w:sz w:val="24"/>
          <w:szCs w:val="24"/>
        </w:rPr>
        <w:t>SSR</w:t>
      </w:r>
      <w:proofErr w:type="spellEnd"/>
      <w:r w:rsidR="00EF722F" w:rsidRPr="003C38BE">
        <w:rPr>
          <w:rFonts w:ascii="Times New Roman" w:hAnsi="Times New Roman" w:cs="Times New Roman"/>
          <w:bCs/>
          <w:sz w:val="24"/>
          <w:szCs w:val="24"/>
        </w:rPr>
        <w:t xml:space="preserve"> protoco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t xml:space="preserve">l 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SaG9kZXM8L0F1dGhvcj48WWVhcj4yMDEwPC9ZZWFyPjxS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SaG9kZXM8L0F1dGhvcj48WWVhcj4yMDEwPC9ZZWFyPjxS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35)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F722F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D1ABA" w:rsidRPr="003C38BE">
        <w:rPr>
          <w:rFonts w:ascii="Times New Roman" w:hAnsi="Times New Roman" w:cs="Times New Roman"/>
          <w:bCs/>
          <w:sz w:val="24"/>
          <w:szCs w:val="24"/>
        </w:rPr>
        <w:t>w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t>ould</w:t>
      </w:r>
      <w:r w:rsidR="008D1ABA" w:rsidRPr="003C38BE">
        <w:rPr>
          <w:rFonts w:ascii="Times New Roman" w:hAnsi="Times New Roman" w:cs="Times New Roman"/>
          <w:bCs/>
          <w:sz w:val="24"/>
          <w:szCs w:val="24"/>
        </w:rPr>
        <w:t xml:space="preserve"> not </w:t>
      </w:r>
      <w:r w:rsidR="00EF722F" w:rsidRPr="003C38BE">
        <w:rPr>
          <w:rFonts w:ascii="Times New Roman" w:hAnsi="Times New Roman" w:cs="Times New Roman"/>
          <w:bCs/>
          <w:sz w:val="24"/>
          <w:szCs w:val="24"/>
        </w:rPr>
        <w:t xml:space="preserve">achieve vitamin D sufficiency in individuals with </w:t>
      </w:r>
      <w:r w:rsidR="00EF722F" w:rsidRPr="003C38BE">
        <w:rPr>
          <w:rFonts w:ascii="Times New Roman" w:hAnsi="Times New Roman" w:cs="Times New Roman"/>
          <w:sz w:val="24"/>
          <w:szCs w:val="24"/>
        </w:rPr>
        <w:t>sun-reactive skin types V</w:t>
      </w:r>
      <w:r w:rsidR="00EF722F" w:rsidRPr="003C38BE">
        <w:rPr>
          <w:rFonts w:ascii="Times New Roman" w:hAnsi="Times New Roman" w:cs="Times New Roman"/>
          <w:bCs/>
          <w:sz w:val="24"/>
          <w:szCs w:val="24"/>
        </w:rPr>
        <w:t xml:space="preserve"> and VI</w:t>
      </w:r>
      <w:r w:rsidR="00FC3A0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C3A04" w:rsidRPr="003C38BE">
        <w:rPr>
          <w:rFonts w:ascii="Times New Roman" w:hAnsi="Times New Roman" w:cs="Times New Roman"/>
          <w:sz w:val="24"/>
          <w:szCs w:val="24"/>
        </w:rPr>
        <w:t>(brown or black skin)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YXJyYXI8L0F1dGhvcj48WWVhcj4yMDExPC9ZZWFyPjxS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YXJyYXI8L0F1dGhvcj48WWVhcj4yMDExPC9ZZWFyPjxS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13EE9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7)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F722F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8D1AB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>W</w:t>
      </w:r>
      <w:r w:rsidR="008D1ABA" w:rsidRPr="003C38BE">
        <w:rPr>
          <w:rFonts w:ascii="Times New Roman" w:hAnsi="Times New Roman" w:cs="Times New Roman"/>
          <w:bCs/>
          <w:sz w:val="24"/>
          <w:szCs w:val="24"/>
        </w:rPr>
        <w:t xml:space="preserve">hether vitamin D supplementation </w:t>
      </w:r>
      <w:r w:rsidR="00DE1B33" w:rsidRPr="003C38BE">
        <w:rPr>
          <w:rFonts w:ascii="Times New Roman" w:hAnsi="Times New Roman" w:cs="Times New Roman"/>
          <w:bCs/>
          <w:sz w:val="24"/>
          <w:szCs w:val="24"/>
        </w:rPr>
        <w:t xml:space="preserve">affects </w:t>
      </w:r>
      <w:r w:rsidR="008D1ABA" w:rsidRPr="003C38BE">
        <w:rPr>
          <w:rFonts w:ascii="Times New Roman" w:hAnsi="Times New Roman" w:cs="Times New Roman"/>
          <w:bCs/>
          <w:sz w:val="24"/>
          <w:szCs w:val="24"/>
        </w:rPr>
        <w:t xml:space="preserve">the risk of overuse musculoskeletal injury in </w:t>
      </w:r>
      <w:r w:rsidR="00FC3A04" w:rsidRPr="003C38BE">
        <w:rPr>
          <w:rFonts w:ascii="Times New Roman" w:hAnsi="Times New Roman" w:cs="Times New Roman"/>
          <w:bCs/>
          <w:sz w:val="24"/>
          <w:szCs w:val="24"/>
        </w:rPr>
        <w:t>women and those with darker skin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remains to be determined</w:t>
      </w:r>
      <w:r w:rsidR="00BD4217" w:rsidRPr="003C38BE">
        <w:rPr>
          <w:rFonts w:ascii="Times New Roman" w:hAnsi="Times New Roman" w:cs="Times New Roman"/>
          <w:bCs/>
          <w:sz w:val="24"/>
          <w:szCs w:val="24"/>
        </w:rPr>
        <w:t>;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D4217" w:rsidRPr="003C38BE">
        <w:rPr>
          <w:rFonts w:ascii="Times New Roman" w:hAnsi="Times New Roman" w:cs="Times New Roman"/>
          <w:bCs/>
          <w:sz w:val="24"/>
          <w:szCs w:val="24"/>
        </w:rPr>
        <w:t>di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t>vergent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t>results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11729" w:rsidRPr="003C38BE">
        <w:rPr>
          <w:rFonts w:ascii="Times New Roman" w:hAnsi="Times New Roman" w:cs="Times New Roman"/>
          <w:bCs/>
          <w:sz w:val="24"/>
          <w:szCs w:val="24"/>
        </w:rPr>
        <w:t>could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342A" w:rsidRPr="003C38BE">
        <w:rPr>
          <w:rFonts w:ascii="Times New Roman" w:hAnsi="Times New Roman" w:cs="Times New Roman"/>
          <w:bCs/>
          <w:sz w:val="24"/>
          <w:szCs w:val="24"/>
        </w:rPr>
        <w:t>emerge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  <w:t>because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bone density adaptations during 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>initial military</w:t>
      </w:r>
      <w:r w:rsidR="004423EC" w:rsidRPr="003C38BE">
        <w:rPr>
          <w:rFonts w:ascii="Times New Roman" w:hAnsi="Times New Roman" w:cs="Times New Roman"/>
          <w:bCs/>
          <w:sz w:val="24"/>
          <w:szCs w:val="24"/>
        </w:rPr>
        <w:t xml:space="preserve"> training </w:t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  <w:t xml:space="preserve">differ between </w:t>
      </w:r>
      <w:r w:rsidR="00EC7CCC" w:rsidRPr="003C38BE">
        <w:rPr>
          <w:rFonts w:ascii="Times New Roman" w:hAnsi="Times New Roman" w:cs="Times New Roman"/>
          <w:bCs/>
          <w:sz w:val="24"/>
          <w:szCs w:val="24"/>
        </w:rPr>
        <w:t xml:space="preserve">sexes and </w:t>
      </w:r>
      <w:r w:rsidR="00D17384" w:rsidRPr="003C38BE">
        <w:rPr>
          <w:rFonts w:ascii="Times New Roman" w:hAnsi="Times New Roman" w:cs="Times New Roman"/>
          <w:bCs/>
          <w:sz w:val="24"/>
          <w:szCs w:val="24"/>
        </w:rPr>
        <w:t>ethnicities</w:t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WdoZXM8L0F1dGhvcj48WWVhcj4yMDIzPC9ZZWFyPjxS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WdoZXM8L0F1dGhvcj48WWVhcj4yMDIzPC9ZZWFyPjxS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</w:fldData>
        </w:fldCha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</w:r>
      <w:r w:rsidR="00413EE9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13EE9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68)</w:t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C2C87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87D55" w:rsidRPr="003C38BE">
        <w:rPr>
          <w:rFonts w:ascii="Times New Roman" w:hAnsi="Times New Roman" w:cs="Times New Roman"/>
          <w:bCs/>
          <w:sz w:val="24"/>
          <w:szCs w:val="24"/>
        </w:rPr>
        <w:t xml:space="preserve">We reported previously that </w:t>
      </w:r>
      <w:r w:rsidR="005A017D" w:rsidRPr="003C38BE">
        <w:rPr>
          <w:rFonts w:ascii="Times New Roman" w:hAnsi="Times New Roman" w:cs="Times New Roman"/>
          <w:sz w:val="24"/>
          <w:szCs w:val="24"/>
        </w:rPr>
        <w:t xml:space="preserve">daily </w:t>
      </w:r>
      <w:r w:rsidR="005A017D" w:rsidRPr="003C38BE">
        <w:rPr>
          <w:rFonts w:ascii="Times New Roman" w:hAnsi="Times New Roman" w:cs="Times New Roman"/>
          <w:sz w:val="24"/>
          <w:szCs w:val="24"/>
        </w:rPr>
        <w:lastRenderedPageBreak/>
        <w:t>exposure to natural sunlight</w:t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A017D" w:rsidRPr="003C38BE">
        <w:rPr>
          <w:rFonts w:ascii="Times New Roman" w:hAnsi="Times New Roman" w:cs="Times New Roman"/>
          <w:bCs/>
          <w:sz w:val="24"/>
          <w:szCs w:val="24"/>
        </w:rPr>
        <w:t>(</w:t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>ambient UVB</w:t>
      </w:r>
      <w:r w:rsidR="005A017D" w:rsidRPr="003C38BE">
        <w:rPr>
          <w:rFonts w:ascii="Times New Roman" w:hAnsi="Times New Roman" w:cs="Times New Roman"/>
          <w:bCs/>
          <w:sz w:val="24"/>
          <w:szCs w:val="24"/>
        </w:rPr>
        <w:t>)</w:t>
      </w:r>
      <w:r w:rsidR="00687D55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87D55" w:rsidRPr="003C38BE">
        <w:rPr>
          <w:rFonts w:ascii="Times New Roman" w:hAnsi="Times New Roman" w:cs="Times New Roman"/>
          <w:sz w:val="24"/>
          <w:szCs w:val="24"/>
        </w:rPr>
        <w:t>and dietary vitamin D intake</w:t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 xml:space="preserve"> w</w:t>
      </w:r>
      <w:r w:rsidR="00687D55" w:rsidRPr="003C38BE">
        <w:rPr>
          <w:rFonts w:ascii="Times New Roman" w:hAnsi="Times New Roman" w:cs="Times New Roman"/>
          <w:bCs/>
          <w:sz w:val="24"/>
          <w:szCs w:val="24"/>
        </w:rPr>
        <w:t>ere</w:t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 xml:space="preserve"> not different between groups</w:t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  <w:t xml:space="preserve"> during the </w:t>
      </w:r>
      <w:r w:rsidR="005A017D" w:rsidRPr="003C38BE">
        <w:rPr>
          <w:rFonts w:ascii="Times New Roman" w:hAnsi="Times New Roman" w:cs="Times New Roman"/>
          <w:bCs/>
          <w:sz w:val="24"/>
          <w:szCs w:val="24"/>
        </w:rPr>
        <w:t>12</w:t>
      </w:r>
      <w:r w:rsidR="000C6050" w:rsidRPr="003C38BE">
        <w:rPr>
          <w:rFonts w:ascii="Times New Roman" w:hAnsi="Times New Roman" w:cs="Times New Roman"/>
          <w:bCs/>
          <w:sz w:val="24"/>
          <w:szCs w:val="24"/>
        </w:rPr>
        <w:t>-</w:t>
      </w:r>
      <w:r w:rsidR="005A017D" w:rsidRPr="003C38BE">
        <w:rPr>
          <w:rFonts w:ascii="Times New Roman" w:hAnsi="Times New Roman" w:cs="Times New Roman"/>
          <w:bCs/>
          <w:sz w:val="24"/>
          <w:szCs w:val="24"/>
        </w:rPr>
        <w:t>week intervention</w:t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YXJyaXNvbjwvQXV0aG9yPjxZZWFyPjIwMjE8L1llYXI+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YXJyaXNvbjwvQXV0aG9yPjxZZWFyPjIwMjE8L1llYXI+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</w:fldData>
        </w:fldCha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93025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42)</w:t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 xml:space="preserve">; however, </w:t>
      </w:r>
      <w:r w:rsidR="00593025" w:rsidRPr="003C38BE">
        <w:rPr>
          <w:rFonts w:ascii="Times New Roman" w:hAnsi="Times New Roman" w:cs="Times New Roman"/>
          <w:bCs/>
          <w:sz w:val="24"/>
          <w:szCs w:val="24"/>
        </w:rPr>
        <w:t xml:space="preserve">springtime </w:t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 xml:space="preserve">ambient UVB caused serum </w:t>
      </w:r>
      <w:r w:rsidR="00945FF9" w:rsidRPr="003C38BE">
        <w:rPr>
          <w:rFonts w:ascii="Times New Roman" w:hAnsi="Times New Roman" w:cs="Times New Roman"/>
          <w:bCs/>
          <w:sz w:val="24"/>
          <w:szCs w:val="24"/>
        </w:rPr>
        <w:t>vitamin D metabolites</w:t>
      </w:r>
      <w:r w:rsidR="00884A34" w:rsidRPr="003C38BE">
        <w:rPr>
          <w:rFonts w:ascii="Times New Roman" w:hAnsi="Times New Roman" w:cs="Times New Roman"/>
          <w:bCs/>
          <w:sz w:val="24"/>
          <w:szCs w:val="24"/>
        </w:rPr>
        <w:t xml:space="preserve"> to increase in placebo participants at week 12.</w:t>
      </w:r>
      <w:r w:rsidR="00036DA2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30A1" w:rsidRPr="003C38BE">
        <w:rPr>
          <w:rFonts w:ascii="Times New Roman" w:hAnsi="Times New Roman" w:cs="Times New Roman"/>
          <w:bCs/>
          <w:sz w:val="24"/>
          <w:szCs w:val="24"/>
        </w:rPr>
        <w:t>After the 12-week intervention, participants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lived freely, </w:t>
      </w:r>
      <w:r w:rsidR="003B6472" w:rsidRPr="003C38BE">
        <w:rPr>
          <w:rFonts w:ascii="Times New Roman" w:hAnsi="Times New Roman" w:cs="Times New Roman"/>
          <w:bCs/>
          <w:i/>
          <w:iCs/>
          <w:sz w:val="24"/>
          <w:szCs w:val="24"/>
        </w:rPr>
        <w:t>i.e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>.,</w:t>
      </w:r>
      <w:r w:rsidR="004E30A1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able to </w:t>
      </w:r>
      <w:r w:rsidR="004E30A1" w:rsidRPr="003C38BE">
        <w:rPr>
          <w:rFonts w:ascii="Times New Roman" w:hAnsi="Times New Roman" w:cs="Times New Roman"/>
          <w:bCs/>
          <w:sz w:val="24"/>
          <w:szCs w:val="24"/>
        </w:rPr>
        <w:t>follow their own supplementation regime</w:t>
      </w:r>
      <w:r w:rsidR="00315C4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4C07CD" w:rsidRPr="003C38BE">
        <w:rPr>
          <w:rFonts w:ascii="Times New Roman" w:hAnsi="Times New Roman" w:cs="Times New Roman"/>
          <w:bCs/>
          <w:sz w:val="24"/>
          <w:szCs w:val="24"/>
        </w:rPr>
        <w:t>use sun</w:t>
      </w:r>
      <w:r w:rsidR="00315C4A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07CD" w:rsidRPr="003C38BE">
        <w:rPr>
          <w:rFonts w:ascii="Times New Roman" w:hAnsi="Times New Roman" w:cs="Times New Roman"/>
          <w:bCs/>
          <w:sz w:val="24"/>
          <w:szCs w:val="24"/>
        </w:rPr>
        <w:t>bed</w:t>
      </w:r>
      <w:r w:rsidR="00315C4A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3B6472" w:rsidRPr="003C38BE">
        <w:rPr>
          <w:rFonts w:ascii="Times New Roman" w:hAnsi="Times New Roman" w:cs="Times New Roman"/>
          <w:bCs/>
          <w:sz w:val="24"/>
          <w:szCs w:val="24"/>
        </w:rPr>
        <w:t xml:space="preserve"> for example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  <w:t xml:space="preserve"> The impact of this freedom on the study outcomes measured after week 12 is not known</w:t>
      </w:r>
      <w:r w:rsidR="003526E6" w:rsidRPr="003C38BE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9E6A54" w:rsidRPr="003C38BE">
        <w:rPr>
          <w:rFonts w:ascii="Times New Roman" w:hAnsi="Times New Roman" w:cs="Times New Roman"/>
          <w:bCs/>
          <w:sz w:val="24"/>
          <w:szCs w:val="24"/>
        </w:rPr>
        <w:t>thus</w:t>
      </w:r>
      <w:r w:rsidR="003526E6" w:rsidRPr="003C38BE">
        <w:rPr>
          <w:rFonts w:ascii="Times New Roman" w:hAnsi="Times New Roman" w:cs="Times New Roman"/>
          <w:bCs/>
          <w:sz w:val="24"/>
          <w:szCs w:val="24"/>
        </w:rPr>
        <w:t xml:space="preserve"> the analysis of injuries that occurred after the end of the 12-week intervention </w:t>
      </w:r>
      <w:r w:rsidR="00182048" w:rsidRPr="003C38BE">
        <w:rPr>
          <w:rFonts w:ascii="Times New Roman" w:hAnsi="Times New Roman" w:cs="Times New Roman"/>
          <w:bCs/>
          <w:sz w:val="24"/>
          <w:szCs w:val="24"/>
        </w:rPr>
        <w:t>should be</w:t>
      </w:r>
      <w:r w:rsidR="003526E6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82048" w:rsidRPr="003C38BE">
        <w:rPr>
          <w:rFonts w:ascii="Times New Roman" w:hAnsi="Times New Roman" w:cs="Times New Roman"/>
          <w:bCs/>
          <w:sz w:val="24"/>
          <w:szCs w:val="24"/>
        </w:rPr>
        <w:t>considered as</w:t>
      </w:r>
      <w:r w:rsidR="003526E6" w:rsidRPr="003C38BE">
        <w:rPr>
          <w:rFonts w:ascii="Times New Roman" w:hAnsi="Times New Roman" w:cs="Times New Roman"/>
          <w:bCs/>
          <w:sz w:val="24"/>
          <w:szCs w:val="24"/>
        </w:rPr>
        <w:t xml:space="preserve"> an exploratory observational follow-up</w:t>
      </w:r>
      <w:r w:rsidR="00937078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 xml:space="preserve"> Our study design </w:t>
      </w:r>
      <w:r w:rsidR="00FC3A04" w:rsidRPr="003C38BE">
        <w:rPr>
          <w:rFonts w:ascii="Times New Roman" w:hAnsi="Times New Roman" w:cs="Times New Roman"/>
          <w:bCs/>
          <w:sz w:val="24"/>
          <w:szCs w:val="24"/>
        </w:rPr>
        <w:t>enabled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 xml:space="preserve"> us</w:t>
      </w:r>
      <w:r w:rsidR="00FC3A04" w:rsidRPr="003C38BE">
        <w:rPr>
          <w:rFonts w:ascii="Times New Roman" w:hAnsi="Times New Roman" w:cs="Times New Roman"/>
          <w:bCs/>
          <w:sz w:val="24"/>
          <w:szCs w:val="24"/>
        </w:rPr>
        <w:t xml:space="preserve"> to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 xml:space="preserve"> examine</w:t>
      </w:r>
      <w:r w:rsidR="00843BD1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62D4E" w:rsidRPr="003C38BE">
        <w:rPr>
          <w:rFonts w:ascii="Times New Roman" w:hAnsi="Times New Roman" w:cs="Times New Roman"/>
          <w:bCs/>
          <w:sz w:val="24"/>
          <w:szCs w:val="24"/>
        </w:rPr>
        <w:t>short- and long-term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 xml:space="preserve"> effect</w:t>
      </w:r>
      <w:r w:rsidR="001C431C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 xml:space="preserve"> of vitamin D</w:t>
      </w:r>
      <w:r w:rsidR="00FC3A04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8C1A18" w:rsidRPr="003C38BE">
        <w:rPr>
          <w:rFonts w:ascii="Times New Roman" w:hAnsi="Times New Roman" w:cs="Times New Roman"/>
          <w:bCs/>
          <w:sz w:val="24"/>
          <w:szCs w:val="24"/>
        </w:rPr>
        <w:t xml:space="preserve"> by implementing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 xml:space="preserve"> supplementation during the </w:t>
      </w:r>
      <w:r w:rsidR="00843BD1" w:rsidRPr="003C38BE">
        <w:rPr>
          <w:rFonts w:ascii="Times New Roman" w:hAnsi="Times New Roman" w:cs="Times New Roman"/>
          <w:bCs/>
          <w:sz w:val="24"/>
          <w:szCs w:val="24"/>
        </w:rPr>
        <w:t xml:space="preserve">initial 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>weeks of training when</w:t>
      </w:r>
      <w:r w:rsidR="008C1A18" w:rsidRPr="003C38BE">
        <w:rPr>
          <w:rFonts w:ascii="Times New Roman" w:hAnsi="Times New Roman" w:cs="Times New Roman"/>
          <w:bCs/>
          <w:sz w:val="24"/>
          <w:szCs w:val="24"/>
        </w:rPr>
        <w:t xml:space="preserve"> the greatest</w:t>
      </w:r>
      <w:r w:rsidR="00034902" w:rsidRPr="003C38BE">
        <w:rPr>
          <w:rFonts w:ascii="Times New Roman" w:hAnsi="Times New Roman" w:cs="Times New Roman"/>
          <w:bCs/>
          <w:sz w:val="24"/>
          <w:szCs w:val="24"/>
        </w:rPr>
        <w:t xml:space="preserve"> musculoskeletal adaptations</w:t>
      </w:r>
      <w:r w:rsidR="00843BD1" w:rsidRPr="003C38BE">
        <w:rPr>
          <w:rFonts w:ascii="Times New Roman" w:hAnsi="Times New Roman" w:cs="Times New Roman"/>
          <w:bCs/>
          <w:sz w:val="24"/>
          <w:szCs w:val="24"/>
        </w:rPr>
        <w:t xml:space="preserve"> were </w:t>
      </w:r>
      <w:r w:rsidR="008C1A18" w:rsidRPr="003C38BE">
        <w:rPr>
          <w:rFonts w:ascii="Times New Roman" w:hAnsi="Times New Roman" w:cs="Times New Roman"/>
          <w:bCs/>
          <w:sz w:val="24"/>
          <w:szCs w:val="24"/>
        </w:rPr>
        <w:t>anticipated to occur</w:t>
      </w:r>
      <w:r w:rsidR="00315C4A" w:rsidRPr="003C38BE">
        <w:rPr>
          <w:rFonts w:ascii="Times New Roman" w:hAnsi="Times New Roman" w:cs="Times New Roman"/>
          <w:bCs/>
          <w:sz w:val="24"/>
          <w:szCs w:val="24"/>
        </w:rPr>
        <w:t xml:space="preserve">, before participants </w:t>
      </w:r>
      <w:r w:rsidR="00D17384" w:rsidRPr="003C38BE">
        <w:rPr>
          <w:rFonts w:ascii="Times New Roman" w:hAnsi="Times New Roman" w:cs="Times New Roman"/>
          <w:bCs/>
          <w:sz w:val="24"/>
          <w:szCs w:val="24"/>
        </w:rPr>
        <w:t>commenced the</w:t>
      </w:r>
      <w:r w:rsidR="00AE23D9" w:rsidRPr="003C38BE">
        <w:rPr>
          <w:rFonts w:ascii="Times New Roman" w:hAnsi="Times New Roman" w:cs="Times New Roman"/>
          <w:bCs/>
          <w:sz w:val="24"/>
          <w:szCs w:val="24"/>
        </w:rPr>
        <w:t>ir</w:t>
      </w:r>
      <w:r w:rsidR="00D17384" w:rsidRPr="003C38BE">
        <w:rPr>
          <w:rFonts w:ascii="Times New Roman" w:hAnsi="Times New Roman" w:cs="Times New Roman"/>
          <w:bCs/>
          <w:sz w:val="24"/>
          <w:szCs w:val="24"/>
        </w:rPr>
        <w:t xml:space="preserve"> regular lifestyle </w:t>
      </w:r>
      <w:r w:rsidR="00AE23D9" w:rsidRPr="003C38BE">
        <w:rPr>
          <w:rFonts w:ascii="Times New Roman" w:hAnsi="Times New Roman" w:cs="Times New Roman"/>
          <w:bCs/>
          <w:sz w:val="24"/>
          <w:szCs w:val="24"/>
        </w:rPr>
        <w:t>as</w:t>
      </w:r>
      <w:r w:rsidR="00D17384" w:rsidRPr="003C38BE">
        <w:rPr>
          <w:rFonts w:ascii="Times New Roman" w:hAnsi="Times New Roman" w:cs="Times New Roman"/>
          <w:bCs/>
          <w:sz w:val="24"/>
          <w:szCs w:val="24"/>
        </w:rPr>
        <w:t xml:space="preserve"> serving military personnel</w:t>
      </w:r>
      <w:r w:rsidR="00843BD1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73FB" w:rsidRPr="003C38BE">
        <w:rPr>
          <w:rFonts w:ascii="Times New Roman" w:hAnsi="Times New Roman" w:cs="Times New Roman"/>
          <w:sz w:val="24"/>
          <w:szCs w:val="24"/>
        </w:rPr>
        <w:t>More broadly, the number of injury events was modest, which means the estimates were not highly precise and smaller effects of vitamin D, whether beneficial or</w:t>
      </w:r>
      <w:r w:rsidR="00472CDB" w:rsidRPr="003C38BE">
        <w:rPr>
          <w:rFonts w:ascii="Times New Roman" w:hAnsi="Times New Roman" w:cs="Times New Roman"/>
          <w:sz w:val="24"/>
          <w:szCs w:val="24"/>
        </w:rPr>
        <w:t xml:space="preserve"> detrimental</w:t>
      </w:r>
      <w:r w:rsidR="002173FB" w:rsidRPr="003C38BE">
        <w:rPr>
          <w:rFonts w:ascii="Times New Roman" w:hAnsi="Times New Roman" w:cs="Times New Roman"/>
          <w:sz w:val="24"/>
          <w:szCs w:val="24"/>
        </w:rPr>
        <w:t>, may not have been detected.</w:t>
      </w:r>
      <w:r w:rsidR="002173FB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 xml:space="preserve">relatively small 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sample size may have 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 xml:space="preserve">prevented us from 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>detect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>ing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 any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 xml:space="preserve"> small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 effect of vitamin D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 xml:space="preserve"> on musculoskeletal injury risk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6E736B" w:rsidRPr="003C38B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824F53" w:rsidRPr="003C38BE">
        <w:rPr>
          <w:rFonts w:ascii="Times New Roman" w:hAnsi="Times New Roman" w:cs="Times New Roman"/>
          <w:bCs/>
          <w:sz w:val="24"/>
          <w:szCs w:val="24"/>
        </w:rPr>
        <w:t>total number</w:t>
      </w:r>
      <w:r w:rsidR="006E736B" w:rsidRPr="003C38BE">
        <w:rPr>
          <w:rFonts w:ascii="Times New Roman" w:hAnsi="Times New Roman" w:cs="Times New Roman"/>
          <w:bCs/>
          <w:sz w:val="24"/>
          <w:szCs w:val="24"/>
        </w:rPr>
        <w:t xml:space="preserve"> of bone stress injuries was low (</w:t>
      </w:r>
      <w:r w:rsidR="002D4001" w:rsidRPr="003C38BE">
        <w:rPr>
          <w:rFonts w:ascii="Times New Roman" w:hAnsi="Times New Roman" w:cs="Times New Roman"/>
          <w:bCs/>
          <w:i/>
          <w:iCs/>
          <w:sz w:val="24"/>
          <w:szCs w:val="24"/>
        </w:rPr>
        <w:t>n</w:t>
      </w:r>
      <w:r w:rsidR="002D4001" w:rsidRPr="003C38BE">
        <w:rPr>
          <w:rFonts w:ascii="Times New Roman" w:hAnsi="Times New Roman" w:cs="Times New Roman"/>
          <w:bCs/>
          <w:sz w:val="24"/>
          <w:szCs w:val="24"/>
        </w:rPr>
        <w:t xml:space="preserve"> = </w:t>
      </w:r>
      <w:r w:rsidR="00824F53" w:rsidRPr="003C38BE">
        <w:rPr>
          <w:rFonts w:ascii="Times New Roman" w:hAnsi="Times New Roman" w:cs="Times New Roman"/>
          <w:bCs/>
          <w:sz w:val="24"/>
          <w:szCs w:val="24"/>
        </w:rPr>
        <w:t>14</w:t>
      </w:r>
      <w:r w:rsidR="006E736B" w:rsidRPr="003C38BE">
        <w:rPr>
          <w:rFonts w:ascii="Times New Roman" w:hAnsi="Times New Roman" w:cs="Times New Roman"/>
          <w:bCs/>
          <w:sz w:val="24"/>
          <w:szCs w:val="24"/>
        </w:rPr>
        <w:t>)</w:t>
      </w:r>
      <w:r w:rsidR="00DF2805" w:rsidRPr="003C38BE">
        <w:rPr>
          <w:rFonts w:ascii="Times New Roman" w:hAnsi="Times New Roman" w:cs="Times New Roman"/>
          <w:bCs/>
          <w:sz w:val="24"/>
          <w:szCs w:val="24"/>
        </w:rPr>
        <w:t>;</w:t>
      </w:r>
      <w:r w:rsidR="0043529D" w:rsidRPr="003C38BE">
        <w:rPr>
          <w:rFonts w:ascii="Times New Roman" w:hAnsi="Times New Roman" w:cs="Times New Roman"/>
          <w:bCs/>
          <w:sz w:val="24"/>
          <w:szCs w:val="24"/>
        </w:rPr>
        <w:t xml:space="preserve"> therefore</w:t>
      </w:r>
      <w:r w:rsidR="00DF2805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43529D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>these</w:t>
      </w:r>
      <w:r w:rsidR="0043529D" w:rsidRPr="003C38BE">
        <w:rPr>
          <w:rFonts w:ascii="Times New Roman" w:hAnsi="Times New Roman" w:cs="Times New Roman"/>
          <w:bCs/>
          <w:sz w:val="24"/>
          <w:szCs w:val="24"/>
        </w:rPr>
        <w:t xml:space="preserve"> data </w:t>
      </w:r>
      <w:r w:rsidR="00C130FF" w:rsidRPr="003C38BE">
        <w:rPr>
          <w:rFonts w:ascii="Times New Roman" w:hAnsi="Times New Roman" w:cs="Times New Roman"/>
          <w:bCs/>
          <w:sz w:val="24"/>
          <w:szCs w:val="24"/>
        </w:rPr>
        <w:t>were not analysed separately</w:t>
      </w:r>
      <w:r w:rsidR="0043529D" w:rsidRPr="003C38BE">
        <w:rPr>
          <w:rFonts w:ascii="Times New Roman" w:hAnsi="Times New Roman" w:cs="Times New Roman"/>
          <w:bCs/>
          <w:sz w:val="24"/>
          <w:szCs w:val="24"/>
        </w:rPr>
        <w:t>.</w:t>
      </w:r>
      <w:r w:rsidR="003A70EE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0E5D" w:rsidRPr="003C38BE">
        <w:rPr>
          <w:rFonts w:ascii="Times New Roman" w:hAnsi="Times New Roman" w:cs="Times New Roman"/>
          <w:bCs/>
          <w:sz w:val="24"/>
          <w:szCs w:val="24"/>
        </w:rPr>
        <w:t>We</w:t>
      </w:r>
      <w:r w:rsidR="003A70EE" w:rsidRPr="003C38BE">
        <w:rPr>
          <w:rFonts w:ascii="Times New Roman" w:hAnsi="Times New Roman" w:cs="Times New Roman"/>
          <w:sz w:val="24"/>
          <w:szCs w:val="24"/>
        </w:rPr>
        <w:t xml:space="preserve"> have</w:t>
      </w:r>
      <w:r w:rsidR="00DA0E5D" w:rsidRPr="003C38BE">
        <w:rPr>
          <w:rFonts w:ascii="Times New Roman" w:hAnsi="Times New Roman" w:cs="Times New Roman"/>
          <w:sz w:val="24"/>
          <w:szCs w:val="24"/>
        </w:rPr>
        <w:t>, however,</w:t>
      </w:r>
      <w:r w:rsidR="003A70EE" w:rsidRPr="003C38BE">
        <w:rPr>
          <w:rFonts w:ascii="Times New Roman" w:hAnsi="Times New Roman" w:cs="Times New Roman"/>
          <w:sz w:val="24"/>
          <w:szCs w:val="24"/>
        </w:rPr>
        <w:t xml:space="preserve"> shown that vitamin D supplementation had no impact on tibial adaptations to military training</w:t>
      </w:r>
      <w:r w:rsidR="00687D55" w:rsidRPr="003C38BE">
        <w:rPr>
          <w:rFonts w:ascii="Times New Roman" w:hAnsi="Times New Roman" w:cs="Times New Roman"/>
          <w:sz w:val="24"/>
          <w:szCs w:val="24"/>
        </w:rPr>
        <w:t xml:space="preserve"> </w:t>
      </w:r>
      <w:r w:rsidR="003A70EE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TGVhcnk8L0F1dGhvcj48WWVhcj4yMDI1PC9Z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</w:fldData>
        </w:fldChar>
      </w:r>
      <w:r w:rsidR="00413EE9" w:rsidRPr="003C38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13EE9" w:rsidRPr="003C38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TGVhcnk8L0F1dGhvcj48WWVhcj4yMDI1PC9Z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</w:fldData>
        </w:fldChar>
      </w:r>
      <w:r w:rsidR="00413EE9" w:rsidRPr="003C38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13EE9" w:rsidRPr="003C38BE">
        <w:rPr>
          <w:rFonts w:ascii="Times New Roman" w:hAnsi="Times New Roman" w:cs="Times New Roman"/>
          <w:sz w:val="24"/>
          <w:szCs w:val="24"/>
        </w:rPr>
      </w:r>
      <w:r w:rsidR="00413EE9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3A70EE" w:rsidRPr="003C38BE">
        <w:rPr>
          <w:rFonts w:ascii="Times New Roman" w:hAnsi="Times New Roman" w:cs="Times New Roman"/>
          <w:sz w:val="24"/>
          <w:szCs w:val="24"/>
        </w:rPr>
      </w:r>
      <w:r w:rsidR="003A70EE" w:rsidRPr="003C38BE">
        <w:rPr>
          <w:rFonts w:ascii="Times New Roman" w:hAnsi="Times New Roman" w:cs="Times New Roman"/>
          <w:sz w:val="24"/>
          <w:szCs w:val="24"/>
        </w:rPr>
        <w:fldChar w:fldCharType="separate"/>
      </w:r>
      <w:r w:rsidR="00413EE9" w:rsidRPr="003C38BE">
        <w:rPr>
          <w:rFonts w:ascii="Times New Roman" w:hAnsi="Times New Roman" w:cs="Times New Roman"/>
          <w:noProof/>
          <w:sz w:val="24"/>
          <w:szCs w:val="24"/>
          <w:vertAlign w:val="superscript"/>
        </w:rPr>
        <w:t>(69)</w:t>
      </w:r>
      <w:r w:rsidR="003A70EE" w:rsidRPr="003C38BE">
        <w:rPr>
          <w:rFonts w:ascii="Times New Roman" w:hAnsi="Times New Roman" w:cs="Times New Roman"/>
          <w:sz w:val="24"/>
          <w:szCs w:val="24"/>
        </w:rPr>
        <w:fldChar w:fldCharType="end"/>
      </w:r>
      <w:r w:rsidR="00687D55" w:rsidRPr="003C38BE">
        <w:rPr>
          <w:rFonts w:ascii="Times New Roman" w:hAnsi="Times New Roman" w:cs="Times New Roman"/>
          <w:sz w:val="24"/>
          <w:szCs w:val="24"/>
        </w:rPr>
        <w:t>, which may be relevant to bone stress injury risk</w:t>
      </w:r>
      <w:r w:rsidR="003A70EE" w:rsidRPr="003C38BE">
        <w:rPr>
          <w:rFonts w:ascii="Times New Roman" w:hAnsi="Times New Roman" w:cs="Times New Roman"/>
          <w:sz w:val="24"/>
          <w:szCs w:val="24"/>
        </w:rPr>
        <w:t>.</w:t>
      </w:r>
      <w:r w:rsidR="003A70EE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The relatively small sample size also </w:t>
      </w:r>
      <w:r w:rsidR="00704DD2" w:rsidRPr="003C38BE">
        <w:rPr>
          <w:rFonts w:ascii="Times New Roman" w:hAnsi="Times New Roman" w:cs="Times New Roman"/>
          <w:bCs/>
          <w:sz w:val="24"/>
          <w:szCs w:val="24"/>
        </w:rPr>
        <w:t>prevented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 xml:space="preserve"> us from conducting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 any </w:t>
      </w:r>
      <w:r w:rsidR="00722E48" w:rsidRPr="003C38BE">
        <w:rPr>
          <w:rFonts w:ascii="Times New Roman" w:hAnsi="Times New Roman" w:cs="Times New Roman"/>
          <w:bCs/>
          <w:sz w:val="24"/>
          <w:szCs w:val="24"/>
        </w:rPr>
        <w:t>sub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-group </w:t>
      </w:r>
      <w:r w:rsidR="00722E48" w:rsidRPr="003C38BE">
        <w:rPr>
          <w:rFonts w:ascii="Times New Roman" w:hAnsi="Times New Roman" w:cs="Times New Roman"/>
          <w:bCs/>
          <w:sz w:val="24"/>
          <w:szCs w:val="24"/>
        </w:rPr>
        <w:t>analyses</w:t>
      </w:r>
      <w:r w:rsidR="00704DD2" w:rsidRPr="003C38BE">
        <w:rPr>
          <w:rFonts w:ascii="Times New Roman" w:hAnsi="Times New Roman" w:cs="Times New Roman"/>
          <w:bCs/>
          <w:sz w:val="24"/>
          <w:szCs w:val="24"/>
        </w:rPr>
        <w:t xml:space="preserve"> based on the concentration of vitamin D metabolites at baseline</w:t>
      </w:r>
      <w:r w:rsidR="005F2481" w:rsidRPr="003C38BE">
        <w:rPr>
          <w:rFonts w:ascii="Times New Roman" w:hAnsi="Times New Roman" w:cs="Times New Roman"/>
          <w:bCs/>
          <w:sz w:val="24"/>
          <w:szCs w:val="24"/>
        </w:rPr>
        <w:t>, for example</w:t>
      </w:r>
      <w:r w:rsidR="00722E48" w:rsidRPr="003C38BE">
        <w:rPr>
          <w:rFonts w:ascii="Times New Roman" w:hAnsi="Times New Roman" w:cs="Times New Roman"/>
          <w:bCs/>
          <w:sz w:val="24"/>
          <w:szCs w:val="24"/>
        </w:rPr>
        <w:t>,</w:t>
      </w:r>
      <w:r w:rsidR="005F2481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only vitamin D </w:t>
      </w:r>
      <w:r w:rsidR="00722E48" w:rsidRPr="003C38BE">
        <w:rPr>
          <w:rFonts w:ascii="Times New Roman" w:hAnsi="Times New Roman" w:cs="Times New Roman"/>
          <w:bCs/>
          <w:sz w:val="24"/>
          <w:szCs w:val="24"/>
        </w:rPr>
        <w:t>defi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>cient</w:t>
      </w:r>
      <w:r w:rsidR="00722E48" w:rsidRPr="003C38BE">
        <w:rPr>
          <w:rFonts w:ascii="Times New Roman" w:hAnsi="Times New Roman" w:cs="Times New Roman"/>
          <w:bCs/>
          <w:sz w:val="24"/>
          <w:szCs w:val="24"/>
        </w:rPr>
        <w:t xml:space="preserve"> participants</w:t>
      </w:r>
      <w:r w:rsidR="00DF26D1" w:rsidRPr="003C38BE">
        <w:rPr>
          <w:rFonts w:ascii="Times New Roman" w:hAnsi="Times New Roman" w:cs="Times New Roman"/>
          <w:bCs/>
          <w:sz w:val="24"/>
          <w:szCs w:val="24"/>
        </w:rPr>
        <w:t xml:space="preserve">, or </w:t>
      </w:r>
      <w:r w:rsidR="00704DD2" w:rsidRPr="003C38BE">
        <w:rPr>
          <w:rFonts w:ascii="Times New Roman" w:hAnsi="Times New Roman" w:cs="Times New Roman"/>
          <w:bCs/>
          <w:sz w:val="24"/>
          <w:szCs w:val="24"/>
        </w:rPr>
        <w:t xml:space="preserve">those </w:t>
      </w:r>
      <w:r w:rsidR="005F2481" w:rsidRPr="003C38BE">
        <w:rPr>
          <w:rFonts w:ascii="Times New Roman" w:hAnsi="Times New Roman" w:cs="Times New Roman"/>
          <w:bCs/>
          <w:sz w:val="24"/>
          <w:szCs w:val="24"/>
        </w:rPr>
        <w:t>with</w:t>
      </w:r>
      <w:r w:rsidR="00570ABC" w:rsidRPr="003C38BE">
        <w:rPr>
          <w:rFonts w:ascii="Times New Roman" w:hAnsi="Times New Roman" w:cs="Times New Roman"/>
          <w:bCs/>
          <w:sz w:val="24"/>
          <w:szCs w:val="24"/>
        </w:rPr>
        <w:t xml:space="preserve"> serum</w:t>
      </w:r>
      <w:r w:rsidR="005F2481" w:rsidRPr="003C38BE">
        <w:rPr>
          <w:rFonts w:ascii="Times New Roman" w:hAnsi="Times New Roman" w:cs="Times New Roman"/>
          <w:bCs/>
          <w:sz w:val="24"/>
          <w:szCs w:val="24"/>
        </w:rPr>
        <w:t xml:space="preserve"> 1,25(OH)</w:t>
      </w:r>
      <w:proofErr w:type="spellStart"/>
      <w:r w:rsidR="005F2481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5F2481" w:rsidRPr="003C38BE">
        <w:rPr>
          <w:rFonts w:ascii="Times New Roman" w:hAnsi="Times New Roman" w:cs="Times New Roman"/>
          <w:bCs/>
          <w:sz w:val="24"/>
          <w:szCs w:val="24"/>
        </w:rPr>
        <w:t>D:24,25</w:t>
      </w:r>
      <w:proofErr w:type="spellEnd"/>
      <w:r w:rsidR="005F2481" w:rsidRPr="003C38BE">
        <w:rPr>
          <w:rFonts w:ascii="Times New Roman" w:hAnsi="Times New Roman" w:cs="Times New Roman"/>
          <w:bCs/>
          <w:sz w:val="24"/>
          <w:szCs w:val="24"/>
        </w:rPr>
        <w:t>(OH)</w:t>
      </w:r>
      <w:proofErr w:type="spellStart"/>
      <w:r w:rsidR="005F2481"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5F2481" w:rsidRPr="003C38BE">
        <w:rPr>
          <w:rFonts w:ascii="Times New Roman" w:hAnsi="Times New Roman" w:cs="Times New Roman"/>
          <w:bCs/>
          <w:sz w:val="24"/>
          <w:szCs w:val="24"/>
        </w:rPr>
        <w:t>D</w:t>
      </w:r>
      <w:proofErr w:type="spellEnd"/>
      <w:r w:rsidR="005F2481" w:rsidRPr="003C38BE">
        <w:rPr>
          <w:rFonts w:ascii="Times New Roman" w:hAnsi="Times New Roman" w:cs="Times New Roman"/>
          <w:bCs/>
          <w:sz w:val="24"/>
          <w:szCs w:val="24"/>
        </w:rPr>
        <w:t xml:space="preserve"> &gt;32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XJzd2VsbDwvQXV0aG9yPjxZZWFyPjIwMjM8L1llYXI+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</w:fldData>
        </w:fldCha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</w:r>
      <w:r w:rsidR="006C3FF7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C3FF7" w:rsidRPr="003C38BE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(26)</w:t>
      </w:r>
      <w:r w:rsidR="00040FD4" w:rsidRPr="003C38B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22E48" w:rsidRPr="003C38BE">
        <w:rPr>
          <w:rFonts w:ascii="Times New Roman" w:hAnsi="Times New Roman" w:cs="Times New Roman"/>
          <w:bCs/>
          <w:sz w:val="24"/>
          <w:szCs w:val="24"/>
        </w:rPr>
        <w:t>.</w:t>
      </w:r>
    </w:p>
    <w:p w14:paraId="552920B1" w14:textId="77777777" w:rsidR="006E714D" w:rsidRPr="003C38BE" w:rsidRDefault="00602FB4" w:rsidP="00A34D25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Conclusion</w:t>
      </w:r>
    </w:p>
    <w:p w14:paraId="4146F047" w14:textId="496B04B4" w:rsidR="00E32862" w:rsidRPr="003C38BE" w:rsidRDefault="006E714D" w:rsidP="006E714D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In a randomi</w:t>
      </w:r>
      <w:r w:rsidR="00C05A96" w:rsidRPr="003C38BE">
        <w:rPr>
          <w:rFonts w:ascii="Times New Roman" w:hAnsi="Times New Roman" w:cs="Times New Roman"/>
          <w:bCs/>
          <w:sz w:val="24"/>
          <w:szCs w:val="24"/>
        </w:rPr>
        <w:t>s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ed placebo-controlled trial, safe simulated sunlight </w:t>
      </w:r>
      <w:r w:rsidR="008128C1" w:rsidRPr="003C38BE">
        <w:rPr>
          <w:rFonts w:ascii="Times New Roman" w:hAnsi="Times New Roman" w:cs="Times New Roman"/>
          <w:bCs/>
          <w:sz w:val="24"/>
          <w:szCs w:val="24"/>
        </w:rPr>
        <w:t>and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oral vitamin </w:t>
      </w:r>
      <w:proofErr w:type="spellStart"/>
      <w:r w:rsidRPr="003C38BE">
        <w:rPr>
          <w:rFonts w:ascii="Times New Roman" w:hAnsi="Times New Roman" w:cs="Times New Roman"/>
          <w:bCs/>
          <w:sz w:val="24"/>
          <w:szCs w:val="24"/>
        </w:rPr>
        <w:t>D</w:t>
      </w:r>
      <w:r w:rsidRPr="003C38BE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proofErr w:type="spellEnd"/>
      <w:r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E2516" w:rsidRPr="003C38BE">
        <w:rPr>
          <w:rFonts w:ascii="Times New Roman" w:hAnsi="Times New Roman" w:cs="Times New Roman"/>
          <w:bCs/>
          <w:sz w:val="24"/>
          <w:szCs w:val="24"/>
        </w:rPr>
        <w:t xml:space="preserve">supplementation </w:t>
      </w:r>
      <w:r w:rsidRPr="003C38BE">
        <w:rPr>
          <w:rFonts w:ascii="Times New Roman" w:hAnsi="Times New Roman" w:cs="Times New Roman"/>
          <w:bCs/>
          <w:sz w:val="24"/>
          <w:szCs w:val="24"/>
        </w:rPr>
        <w:t>were</w:t>
      </w:r>
      <w:r w:rsidR="00553459" w:rsidRPr="003C38BE">
        <w:rPr>
          <w:rFonts w:ascii="Times New Roman" w:hAnsi="Times New Roman" w:cs="Times New Roman"/>
          <w:bCs/>
          <w:sz w:val="24"/>
          <w:szCs w:val="24"/>
        </w:rPr>
        <w:t xml:space="preserve"> both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effective in achieving</w:t>
      </w:r>
      <w:r w:rsidR="00FE2516" w:rsidRPr="003C38BE">
        <w:rPr>
          <w:rFonts w:ascii="Times New Roman" w:hAnsi="Times New Roman" w:cs="Times New Roman"/>
          <w:bCs/>
          <w:sz w:val="24"/>
          <w:szCs w:val="24"/>
        </w:rPr>
        <w:t xml:space="preserve"> and maintaining</w:t>
      </w:r>
      <w:r w:rsidRPr="003C38BE">
        <w:rPr>
          <w:rFonts w:ascii="Times New Roman" w:hAnsi="Times New Roman" w:cs="Times New Roman"/>
          <w:bCs/>
          <w:sz w:val="24"/>
          <w:szCs w:val="24"/>
        </w:rPr>
        <w:t xml:space="preserve"> vitamin D sufficiency in almost all</w:t>
      </w:r>
      <w:r w:rsidR="00B312D5" w:rsidRPr="003C38B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7B7B04" w:rsidRPr="003C38BE">
        <w:rPr>
          <w:rFonts w:ascii="Times New Roman" w:hAnsi="Times New Roman" w:cs="Times New Roman"/>
          <w:bCs/>
          <w:sz w:val="24"/>
          <w:szCs w:val="24"/>
        </w:rPr>
        <w:t>We found no</w:t>
      </w:r>
      <w:r w:rsidR="00EA3C9A" w:rsidRPr="003C38BE">
        <w:rPr>
          <w:rFonts w:ascii="Times New Roman" w:hAnsi="Times New Roman" w:cs="Times New Roman"/>
          <w:bCs/>
          <w:sz w:val="24"/>
          <w:szCs w:val="24"/>
        </w:rPr>
        <w:t xml:space="preserve"> clear</w:t>
      </w:r>
      <w:r w:rsidR="007B7B04" w:rsidRPr="003C38BE">
        <w:rPr>
          <w:rFonts w:ascii="Times New Roman" w:hAnsi="Times New Roman" w:cs="Times New Roman"/>
          <w:bCs/>
          <w:sz w:val="24"/>
          <w:szCs w:val="24"/>
        </w:rPr>
        <w:t xml:space="preserve"> evidence </w:t>
      </w:r>
      <w:r w:rsidR="00A619D2" w:rsidRPr="003C38BE">
        <w:rPr>
          <w:rFonts w:ascii="Times New Roman" w:hAnsi="Times New Roman" w:cs="Times New Roman"/>
          <w:bCs/>
          <w:sz w:val="24"/>
          <w:szCs w:val="24"/>
        </w:rPr>
        <w:t>for</w:t>
      </w:r>
      <w:r w:rsidR="007A41FB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B7B04" w:rsidRPr="003C38BE">
        <w:rPr>
          <w:rFonts w:ascii="Times New Roman" w:hAnsi="Times New Roman" w:cs="Times New Roman"/>
          <w:bCs/>
          <w:sz w:val="24"/>
          <w:szCs w:val="24"/>
        </w:rPr>
        <w:t>12 weeks of v</w:t>
      </w:r>
      <w:r w:rsidR="00B312D5" w:rsidRPr="003C38BE">
        <w:rPr>
          <w:rFonts w:ascii="Times New Roman" w:hAnsi="Times New Roman" w:cs="Times New Roman"/>
          <w:bCs/>
          <w:sz w:val="24"/>
          <w:szCs w:val="24"/>
        </w:rPr>
        <w:t>itamin D supplementation</w:t>
      </w:r>
      <w:r w:rsidR="001621F1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619D2" w:rsidRPr="003C38BE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BE6F37" w:rsidRPr="003C38BE">
        <w:rPr>
          <w:rFonts w:ascii="Times New Roman" w:hAnsi="Times New Roman" w:cs="Times New Roman"/>
          <w:bCs/>
          <w:sz w:val="24"/>
          <w:szCs w:val="24"/>
        </w:rPr>
        <w:t>affect</w:t>
      </w:r>
      <w:r w:rsidR="00FE2516" w:rsidRPr="003C38BE">
        <w:rPr>
          <w:rFonts w:ascii="Times New Roman" w:hAnsi="Times New Roman" w:cs="Times New Roman"/>
          <w:bCs/>
          <w:sz w:val="24"/>
          <w:szCs w:val="24"/>
        </w:rPr>
        <w:t xml:space="preserve"> the risk of lower body overuse musculoskeletal injury</w:t>
      </w:r>
      <w:r w:rsidR="008128C1" w:rsidRPr="003C38B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128C1" w:rsidRPr="003C38BE">
        <w:rPr>
          <w:rFonts w:ascii="Times New Roman" w:hAnsi="Times New Roman" w:cs="Times New Roman"/>
          <w:sz w:val="24"/>
          <w:szCs w:val="24"/>
        </w:rPr>
        <w:t xml:space="preserve">during 6 months of military training </w:t>
      </w:r>
      <w:r w:rsidR="007A41FB" w:rsidRPr="003C38BE">
        <w:rPr>
          <w:rFonts w:ascii="Times New Roman" w:hAnsi="Times New Roman" w:cs="Times New Roman"/>
          <w:sz w:val="24"/>
          <w:szCs w:val="24"/>
        </w:rPr>
        <w:t xml:space="preserve">or </w:t>
      </w:r>
      <w:r w:rsidR="008128C1" w:rsidRPr="003C38BE">
        <w:rPr>
          <w:rFonts w:ascii="Times New Roman" w:hAnsi="Times New Roman" w:cs="Times New Roman"/>
          <w:sz w:val="24"/>
          <w:szCs w:val="24"/>
        </w:rPr>
        <w:lastRenderedPageBreak/>
        <w:t xml:space="preserve">subsequent </w:t>
      </w:r>
      <w:r w:rsidR="00232F79" w:rsidRPr="003C38BE">
        <w:rPr>
          <w:rFonts w:ascii="Times New Roman" w:hAnsi="Times New Roman" w:cs="Times New Roman"/>
          <w:sz w:val="24"/>
          <w:szCs w:val="24"/>
        </w:rPr>
        <w:t xml:space="preserve">3 </w:t>
      </w:r>
      <w:r w:rsidR="008128C1" w:rsidRPr="003C38BE">
        <w:rPr>
          <w:rFonts w:ascii="Times New Roman" w:hAnsi="Times New Roman" w:cs="Times New Roman"/>
          <w:sz w:val="24"/>
          <w:szCs w:val="24"/>
        </w:rPr>
        <w:t>years of military service</w:t>
      </w:r>
      <w:r w:rsidR="00A02075" w:rsidRPr="003C38BE">
        <w:rPr>
          <w:rFonts w:ascii="Times New Roman" w:hAnsi="Times New Roman" w:cs="Times New Roman"/>
          <w:bCs/>
          <w:sz w:val="24"/>
          <w:szCs w:val="24"/>
        </w:rPr>
        <w:t>, although the relatively low number of injury events limited precision and means smaller effects cannot be excluded.</w:t>
      </w:r>
      <w:r w:rsidR="00E32862" w:rsidRPr="003C38BE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6282418A" w14:textId="77777777" w:rsidR="00D40AAA" w:rsidRPr="003C38BE" w:rsidRDefault="00D40AAA" w:rsidP="00D40AAA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lastRenderedPageBreak/>
        <w:t>Acknowledgements</w:t>
      </w:r>
    </w:p>
    <w:p w14:paraId="3A192F8A" w14:textId="71BB1085" w:rsidR="00D40AAA" w:rsidRPr="003C38BE" w:rsidRDefault="00D40AAA" w:rsidP="00D40AAA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The authors thank Dr Daniel Kashi, Xin Hui Aw Yong, Mark Ward, Claire Potter, Dr Anna Ferrusola-Pastrana, and Dr Sophie Harrison for their assistance with data collection. LER acknowledges the support of the NIHR Manchester Biomedical Research Centre.</w:t>
      </w:r>
    </w:p>
    <w:p w14:paraId="734183E4" w14:textId="407E99A7" w:rsidR="00D40AAA" w:rsidRPr="003C38BE" w:rsidRDefault="00F87D1C" w:rsidP="00D40AAA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Financial support</w:t>
      </w:r>
    </w:p>
    <w:p w14:paraId="336DBBF6" w14:textId="77777777" w:rsidR="00D40AAA" w:rsidRPr="003C38BE" w:rsidRDefault="00D40AAA" w:rsidP="00F87D1C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>The study was funded by the UK Ministry of Defence (Army).</w:t>
      </w:r>
    </w:p>
    <w:p w14:paraId="08B14463" w14:textId="2C98C04C" w:rsidR="00E32862" w:rsidRPr="003C38BE" w:rsidRDefault="005A7671" w:rsidP="005D76FE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2406E0" w:rsidRPr="003C38BE">
        <w:rPr>
          <w:rFonts w:ascii="Times New Roman" w:hAnsi="Times New Roman" w:cs="Times New Roman"/>
          <w:b/>
          <w:bCs/>
          <w:sz w:val="24"/>
          <w:szCs w:val="24"/>
        </w:rPr>
        <w:t>eclaration of interests</w:t>
      </w:r>
    </w:p>
    <w:p w14:paraId="57CB20F9" w14:textId="63A9B6F8" w:rsidR="008462FF" w:rsidRPr="003C38BE" w:rsidRDefault="00E32862" w:rsidP="00E3286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 xml:space="preserve">The authors </w:t>
      </w:r>
      <w:r w:rsidR="00F65A24" w:rsidRPr="003C38BE">
        <w:rPr>
          <w:rFonts w:ascii="Times New Roman" w:hAnsi="Times New Roman" w:cs="Times New Roman"/>
          <w:sz w:val="24"/>
          <w:szCs w:val="24"/>
        </w:rPr>
        <w:t xml:space="preserve">have no conflicts of interest to </w:t>
      </w:r>
      <w:r w:rsidR="002406E0" w:rsidRPr="003C38BE">
        <w:rPr>
          <w:rFonts w:ascii="Times New Roman" w:hAnsi="Times New Roman" w:cs="Times New Roman"/>
          <w:sz w:val="24"/>
          <w:szCs w:val="24"/>
        </w:rPr>
        <w:t>declare</w:t>
      </w:r>
      <w:r w:rsidRPr="003C38BE">
        <w:rPr>
          <w:rFonts w:ascii="Times New Roman" w:hAnsi="Times New Roman" w:cs="Times New Roman"/>
          <w:sz w:val="24"/>
          <w:szCs w:val="24"/>
        </w:rPr>
        <w:t>.</w:t>
      </w:r>
    </w:p>
    <w:p w14:paraId="6D1DB681" w14:textId="19029CE3" w:rsidR="00E32862" w:rsidRPr="003C38BE" w:rsidRDefault="00E32862" w:rsidP="00E32862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Author</w:t>
      </w:r>
      <w:r w:rsidR="00F63080" w:rsidRPr="003C38BE">
        <w:rPr>
          <w:rFonts w:ascii="Times New Roman" w:hAnsi="Times New Roman" w:cs="Times New Roman"/>
          <w:b/>
          <w:sz w:val="24"/>
          <w:szCs w:val="24"/>
        </w:rPr>
        <w:t xml:space="preserve"> contributions</w:t>
      </w:r>
    </w:p>
    <w:p w14:paraId="6C73AD70" w14:textId="5D1B7562" w:rsidR="00D40AAA" w:rsidRPr="003C38BE" w:rsidRDefault="00D40AAA" w:rsidP="00D40AA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38BE">
        <w:rPr>
          <w:rFonts w:ascii="Times New Roman" w:hAnsi="Times New Roman" w:cs="Times New Roman"/>
          <w:sz w:val="24"/>
          <w:szCs w:val="24"/>
        </w:rPr>
        <w:t xml:space="preserve">ATC investigation, methodology, visualisation, writing – original draft, writing – review and editing; PS formal analysis, visualisation, writing – review and editing;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TJO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investigation, visualisation, writing – review and editing;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SJ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investigation, methodology, visualisation, writing – review and editing;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JCYT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investigation, methodology, visualisation, writing – review and editing; SJO investigation, methodology, supervision, writing – review and editing;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LMW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investigation, methodology, writing – review and editing;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RMI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methodology, writing – review and editing; NT investigation, writing – review and editing; DA investigation, methodology, writing – review and editing; LER methodology, supervision, writing – review and editing; </w:t>
      </w:r>
      <w:proofErr w:type="spellStart"/>
      <w:r w:rsidRPr="003C38BE">
        <w:rPr>
          <w:rFonts w:ascii="Times New Roman" w:hAnsi="Times New Roman" w:cs="Times New Roman"/>
          <w:sz w:val="24"/>
          <w:szCs w:val="24"/>
        </w:rPr>
        <w:t>NPW</w:t>
      </w:r>
      <w:proofErr w:type="spellEnd"/>
      <w:r w:rsidRPr="003C38BE">
        <w:rPr>
          <w:rFonts w:ascii="Times New Roman" w:hAnsi="Times New Roman" w:cs="Times New Roman"/>
          <w:sz w:val="24"/>
          <w:szCs w:val="24"/>
        </w:rPr>
        <w:t xml:space="preserve"> investigation, methodology, supervision, writing – review and editing;</w:t>
      </w:r>
      <w:r w:rsidR="00CF3C4B" w:rsidRPr="003C38BE">
        <w:rPr>
          <w:rFonts w:ascii="Times New Roman" w:hAnsi="Times New Roman" w:cs="Times New Roman"/>
          <w:sz w:val="24"/>
          <w:szCs w:val="24"/>
        </w:rPr>
        <w:t xml:space="preserve"> WDF investigation, methodology, supervision, visualisation, writing – review and editing;</w:t>
      </w:r>
      <w:r w:rsidRPr="003C38BE">
        <w:rPr>
          <w:rFonts w:ascii="Times New Roman" w:hAnsi="Times New Roman" w:cs="Times New Roman"/>
          <w:sz w:val="24"/>
          <w:szCs w:val="24"/>
        </w:rPr>
        <w:t xml:space="preserve"> JPG methodology, supervision, visualisation, writing – review and editing.</w:t>
      </w:r>
    </w:p>
    <w:p w14:paraId="369F593B" w14:textId="77777777" w:rsidR="00E32862" w:rsidRPr="003C38BE" w:rsidRDefault="00E32862" w:rsidP="00E32862">
      <w:pPr>
        <w:spacing w:before="240"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C38BE">
        <w:rPr>
          <w:rFonts w:ascii="Times New Roman" w:hAnsi="Times New Roman" w:cs="Times New Roman"/>
          <w:b/>
          <w:sz w:val="24"/>
          <w:szCs w:val="24"/>
        </w:rPr>
        <w:t>Data availability</w:t>
      </w:r>
    </w:p>
    <w:p w14:paraId="562CB7E3" w14:textId="77777777" w:rsidR="003013CA" w:rsidRPr="003C38BE" w:rsidRDefault="00E32862" w:rsidP="00E32862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C38BE">
        <w:rPr>
          <w:rFonts w:ascii="Times New Roman" w:hAnsi="Times New Roman" w:cs="Times New Roman"/>
          <w:bCs/>
          <w:sz w:val="24"/>
          <w:szCs w:val="24"/>
        </w:rPr>
        <w:t xml:space="preserve">The data that support the findings of the study are not publicly available but are available from the corresponding author </w:t>
      </w:r>
      <w:r w:rsidR="001E71F2" w:rsidRPr="003C38BE">
        <w:rPr>
          <w:rFonts w:ascii="Times New Roman" w:hAnsi="Times New Roman" w:cs="Times New Roman"/>
          <w:bCs/>
          <w:sz w:val="24"/>
          <w:szCs w:val="24"/>
        </w:rPr>
        <w:t>pending approval from the UK Ministry of Defence</w:t>
      </w:r>
      <w:r w:rsidRPr="003C38BE">
        <w:rPr>
          <w:rFonts w:ascii="Times New Roman" w:hAnsi="Times New Roman" w:cs="Times New Roman"/>
          <w:bCs/>
          <w:sz w:val="24"/>
          <w:szCs w:val="24"/>
        </w:rPr>
        <w:t>.</w:t>
      </w:r>
    </w:p>
    <w:p w14:paraId="4755C0C2" w14:textId="78A32177" w:rsidR="004D6900" w:rsidRPr="003013CA" w:rsidRDefault="003013CA" w:rsidP="00E32862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C38BE">
        <w:rPr>
          <w:rFonts w:ascii="Times New Roman" w:hAnsi="Times New Roman" w:cs="Times New Roman"/>
          <w:b/>
          <w:bCs/>
          <w:sz w:val="24"/>
          <w:szCs w:val="24"/>
        </w:rPr>
        <w:t>Registration</w:t>
      </w:r>
      <w:r w:rsidRPr="003C38BE">
        <w:rPr>
          <w:rFonts w:ascii="Times New Roman" w:hAnsi="Times New Roman" w:cs="Times New Roman"/>
          <w:b/>
          <w:bCs/>
          <w:iCs/>
          <w:sz w:val="24"/>
          <w:szCs w:val="24"/>
        </w:rPr>
        <w:t>:</w:t>
      </w:r>
      <w:r w:rsidRPr="003C38BE">
        <w:rPr>
          <w:rFonts w:ascii="Times New Roman" w:hAnsi="Times New Roman" w:cs="Times New Roman"/>
          <w:iCs/>
          <w:sz w:val="24"/>
          <w:szCs w:val="24"/>
        </w:rPr>
        <w:t xml:space="preserve"> https://clinicaltrials.gov/study/NCT03132103</w:t>
      </w:r>
      <w:r w:rsidR="004D6900" w:rsidRPr="003013CA">
        <w:rPr>
          <w:rFonts w:ascii="Times New Roman" w:hAnsi="Times New Roman" w:cs="Times New Roman"/>
          <w:iCs/>
          <w:sz w:val="24"/>
          <w:szCs w:val="24"/>
        </w:rPr>
        <w:br w:type="page"/>
      </w:r>
    </w:p>
    <w:p w14:paraId="7180591F" w14:textId="0FBEB7A4" w:rsidR="003C6144" w:rsidRPr="003C6144" w:rsidRDefault="00A22323" w:rsidP="003C6144">
      <w:pPr>
        <w:spacing w:after="0"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</w:rPr>
        <w:lastRenderedPageBreak/>
        <w:t>REFERENCES</w:t>
      </w:r>
    </w:p>
    <w:p w14:paraId="4FF11296" w14:textId="77777777" w:rsidR="00413EE9" w:rsidRPr="00413EE9" w:rsidRDefault="003C6144" w:rsidP="00413EE9">
      <w:pPr>
        <w:pStyle w:val="EndNoteBibliography"/>
        <w:spacing w:after="24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13EE9" w:rsidRPr="00413EE9">
        <w:t xml:space="preserve">1. DeLuca HF (2004) Overview of general physiologic features and functions of vitamin D. </w:t>
      </w:r>
      <w:r w:rsidR="00413EE9" w:rsidRPr="00413EE9">
        <w:rPr>
          <w:i/>
        </w:rPr>
        <w:t>Am J Clin Nutr</w:t>
      </w:r>
      <w:r w:rsidR="00413EE9" w:rsidRPr="00413EE9">
        <w:t xml:space="preserve"> </w:t>
      </w:r>
      <w:r w:rsidR="00413EE9" w:rsidRPr="00413EE9">
        <w:rPr>
          <w:b/>
        </w:rPr>
        <w:t>80</w:t>
      </w:r>
      <w:r w:rsidR="00413EE9" w:rsidRPr="00413EE9">
        <w:t>, 1689S-1696S.</w:t>
      </w:r>
    </w:p>
    <w:p w14:paraId="6525AFF3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2. Institute of Medicine (2011) </w:t>
      </w:r>
      <w:r w:rsidRPr="00413EE9">
        <w:rPr>
          <w:i/>
        </w:rPr>
        <w:t xml:space="preserve">Dietary reference intakes for calcium and vitamin D. </w:t>
      </w:r>
      <w:r w:rsidRPr="00413EE9">
        <w:t>Washington, D.C.: The National Academies Press.</w:t>
      </w:r>
    </w:p>
    <w:p w14:paraId="35B48469" w14:textId="77777777" w:rsidR="00413EE9" w:rsidRPr="00413EE9" w:rsidRDefault="00413EE9" w:rsidP="00413EE9">
      <w:pPr>
        <w:pStyle w:val="EndNoteBibliography"/>
        <w:spacing w:after="240"/>
      </w:pPr>
      <w:r w:rsidRPr="00413EE9">
        <w:t>3. Cashman KD, Dowling KG, Skrabakova Z</w:t>
      </w:r>
      <w:r w:rsidRPr="00413EE9">
        <w:rPr>
          <w:i/>
        </w:rPr>
        <w:t xml:space="preserve"> et al.</w:t>
      </w:r>
      <w:r w:rsidRPr="00413EE9">
        <w:t xml:space="preserve"> (2016) Vitamin D deficiency in Europe: pandemic? </w:t>
      </w:r>
      <w:r w:rsidRPr="00413EE9">
        <w:rPr>
          <w:i/>
        </w:rPr>
        <w:t>Am J Clin Nutr</w:t>
      </w:r>
      <w:r w:rsidRPr="00413EE9">
        <w:t xml:space="preserve"> </w:t>
      </w:r>
      <w:r w:rsidRPr="00413EE9">
        <w:rPr>
          <w:b/>
        </w:rPr>
        <w:t>103</w:t>
      </w:r>
      <w:r w:rsidRPr="00413EE9">
        <w:t>, 1033-1044.</w:t>
      </w:r>
    </w:p>
    <w:p w14:paraId="74E31185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4. Charoenngam N, Shirvani A Holick MF (2019) Vitamin D for skeletal and non-skeletal health: what we should know. </w:t>
      </w:r>
      <w:r w:rsidRPr="00413EE9">
        <w:rPr>
          <w:i/>
        </w:rPr>
        <w:t>J Clin Orthop Trauma</w:t>
      </w:r>
      <w:r w:rsidRPr="00413EE9">
        <w:t xml:space="preserve"> </w:t>
      </w:r>
      <w:r w:rsidRPr="00413EE9">
        <w:rPr>
          <w:b/>
        </w:rPr>
        <w:t>10</w:t>
      </w:r>
      <w:r w:rsidRPr="00413EE9">
        <w:t>, 1082-1093.</w:t>
      </w:r>
    </w:p>
    <w:p w14:paraId="71D913B7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5. Lips P &amp; van Schoor NM (2011) The effect of vitamin D on bone and osteoporosis. </w:t>
      </w:r>
      <w:r w:rsidRPr="00413EE9">
        <w:rPr>
          <w:i/>
        </w:rPr>
        <w:t>Best Pract Res Clin Endocrinol Metab</w:t>
      </w:r>
      <w:r w:rsidRPr="00413EE9">
        <w:t xml:space="preserve"> </w:t>
      </w:r>
      <w:r w:rsidRPr="00413EE9">
        <w:rPr>
          <w:b/>
        </w:rPr>
        <w:t>25</w:t>
      </w:r>
      <w:r w:rsidRPr="00413EE9">
        <w:t>, 585-591.</w:t>
      </w:r>
    </w:p>
    <w:p w14:paraId="2AB50FF1" w14:textId="77777777" w:rsidR="00413EE9" w:rsidRPr="00413EE9" w:rsidRDefault="00413EE9" w:rsidP="00413EE9">
      <w:pPr>
        <w:pStyle w:val="EndNoteBibliography"/>
        <w:spacing w:after="240"/>
      </w:pPr>
      <w:r w:rsidRPr="00413EE9">
        <w:t>6. Yao P, Bennett D, Mafham M</w:t>
      </w:r>
      <w:r w:rsidRPr="00413EE9">
        <w:rPr>
          <w:i/>
        </w:rPr>
        <w:t xml:space="preserve"> et al.</w:t>
      </w:r>
      <w:r w:rsidRPr="00413EE9">
        <w:t xml:space="preserve"> (2019) Vitamin D and calcium for the prevention of fracture: a systematic review and meta-analysis. </w:t>
      </w:r>
      <w:r w:rsidRPr="00413EE9">
        <w:rPr>
          <w:i/>
        </w:rPr>
        <w:t>JAMA Netw Open</w:t>
      </w:r>
      <w:r w:rsidRPr="00413EE9">
        <w:t xml:space="preserve"> </w:t>
      </w:r>
      <w:r w:rsidRPr="00413EE9">
        <w:rPr>
          <w:b/>
        </w:rPr>
        <w:t>2</w:t>
      </w:r>
      <w:r w:rsidRPr="00413EE9">
        <w:t>, e1917789.</w:t>
      </w:r>
    </w:p>
    <w:p w14:paraId="23E2A5FD" w14:textId="77777777" w:rsidR="00413EE9" w:rsidRPr="00413EE9" w:rsidRDefault="00413EE9" w:rsidP="00413EE9">
      <w:pPr>
        <w:pStyle w:val="EndNoteBibliography"/>
        <w:spacing w:after="240"/>
      </w:pPr>
      <w:r w:rsidRPr="00413EE9">
        <w:t>7. Haussler MR, Whitfield GK, Kaneko I</w:t>
      </w:r>
      <w:r w:rsidRPr="00413EE9">
        <w:rPr>
          <w:i/>
        </w:rPr>
        <w:t xml:space="preserve"> et al.</w:t>
      </w:r>
      <w:r w:rsidRPr="00413EE9">
        <w:t xml:space="preserve"> (2013) Molecular mechanisms of vitamin D action. </w:t>
      </w:r>
      <w:r w:rsidRPr="00413EE9">
        <w:rPr>
          <w:i/>
        </w:rPr>
        <w:t>Calcif Tissue Int</w:t>
      </w:r>
      <w:r w:rsidRPr="00413EE9">
        <w:t xml:space="preserve"> </w:t>
      </w:r>
      <w:r w:rsidRPr="00413EE9">
        <w:rPr>
          <w:b/>
        </w:rPr>
        <w:t>92</w:t>
      </w:r>
      <w:r w:rsidRPr="00413EE9">
        <w:t>, 77-98.</w:t>
      </w:r>
    </w:p>
    <w:p w14:paraId="512B619C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8. Owens DJ, Allison R Close GL (2018) Vitamin D and the athlete: current perspectives and new challenges. </w:t>
      </w:r>
      <w:r w:rsidRPr="00413EE9">
        <w:rPr>
          <w:i/>
        </w:rPr>
        <w:t>Sports Med</w:t>
      </w:r>
      <w:r w:rsidRPr="00413EE9">
        <w:t xml:space="preserve"> </w:t>
      </w:r>
      <w:r w:rsidRPr="00413EE9">
        <w:rPr>
          <w:b/>
        </w:rPr>
        <w:t>48</w:t>
      </w:r>
      <w:r w:rsidRPr="00413EE9">
        <w:t>, 3-16.</w:t>
      </w:r>
    </w:p>
    <w:p w14:paraId="784411C0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9. Girgis CM &amp; Brennan-Speranza TC (2021) Vitamin D and skeletal muscle: current concepts from preclinical studies. </w:t>
      </w:r>
      <w:r w:rsidRPr="00413EE9">
        <w:rPr>
          <w:i/>
        </w:rPr>
        <w:t>JBMR Plus</w:t>
      </w:r>
      <w:r w:rsidRPr="00413EE9">
        <w:t xml:space="preserve"> </w:t>
      </w:r>
      <w:r w:rsidRPr="00413EE9">
        <w:rPr>
          <w:b/>
        </w:rPr>
        <w:t>5</w:t>
      </w:r>
      <w:r w:rsidRPr="00413EE9">
        <w:t>, e10575.</w:t>
      </w:r>
    </w:p>
    <w:p w14:paraId="71C69E6C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10. Dougherty KA, Dilisio MF Agrawal DK (2016) Vitamin D and the immunomodulation of rotator cuff injury. </w:t>
      </w:r>
      <w:r w:rsidRPr="00413EE9">
        <w:rPr>
          <w:i/>
        </w:rPr>
        <w:t>J Inflamm Res</w:t>
      </w:r>
      <w:r w:rsidRPr="00413EE9">
        <w:t xml:space="preserve"> </w:t>
      </w:r>
      <w:r w:rsidRPr="00413EE9">
        <w:rPr>
          <w:b/>
        </w:rPr>
        <w:t>9</w:t>
      </w:r>
      <w:r w:rsidRPr="00413EE9">
        <w:t>, 123-131.</w:t>
      </w:r>
    </w:p>
    <w:p w14:paraId="22DC805A" w14:textId="77777777" w:rsidR="00413EE9" w:rsidRPr="00413EE9" w:rsidRDefault="00413EE9" w:rsidP="00413EE9">
      <w:pPr>
        <w:pStyle w:val="EndNoteBibliography"/>
        <w:spacing w:after="240"/>
      </w:pPr>
      <w:r w:rsidRPr="00413EE9">
        <w:t>11. Farrokhyar F, Tabasinejad R, Dao D</w:t>
      </w:r>
      <w:r w:rsidRPr="00413EE9">
        <w:rPr>
          <w:i/>
        </w:rPr>
        <w:t xml:space="preserve"> et al.</w:t>
      </w:r>
      <w:r w:rsidRPr="00413EE9">
        <w:t xml:space="preserve"> (2015) Prevalence of vitamin D inadequacy in athletes: a systematic-review and meta-analysis. </w:t>
      </w:r>
      <w:r w:rsidRPr="00413EE9">
        <w:rPr>
          <w:i/>
        </w:rPr>
        <w:t>Sports Med</w:t>
      </w:r>
      <w:r w:rsidRPr="00413EE9">
        <w:t xml:space="preserve"> </w:t>
      </w:r>
      <w:r w:rsidRPr="00413EE9">
        <w:rPr>
          <w:b/>
        </w:rPr>
        <w:t>45</w:t>
      </w:r>
      <w:r w:rsidRPr="00413EE9">
        <w:t>, 365-378.</w:t>
      </w:r>
    </w:p>
    <w:p w14:paraId="31D92136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12. Redzic M, Lewis RM Thomas DT (2013) Relationship between 25-hydoxyvitamin D, muscle strength, and incidence of injury in healthy adults: a systematic review. </w:t>
      </w:r>
      <w:r w:rsidRPr="00413EE9">
        <w:rPr>
          <w:i/>
        </w:rPr>
        <w:t>Nutr Res</w:t>
      </w:r>
      <w:r w:rsidRPr="00413EE9">
        <w:t xml:space="preserve"> </w:t>
      </w:r>
      <w:r w:rsidRPr="00413EE9">
        <w:rPr>
          <w:b/>
        </w:rPr>
        <w:t>33</w:t>
      </w:r>
      <w:r w:rsidRPr="00413EE9">
        <w:t>, 251-258.</w:t>
      </w:r>
    </w:p>
    <w:p w14:paraId="10EDD926" w14:textId="77777777" w:rsidR="00413EE9" w:rsidRPr="00413EE9" w:rsidRDefault="00413EE9" w:rsidP="00413EE9">
      <w:pPr>
        <w:pStyle w:val="EndNoteBibliography"/>
        <w:spacing w:after="240"/>
      </w:pPr>
      <w:r w:rsidRPr="00413EE9">
        <w:t>13. Dao D, Sodhi S, Tabasinejad R</w:t>
      </w:r>
      <w:r w:rsidRPr="00413EE9">
        <w:rPr>
          <w:i/>
        </w:rPr>
        <w:t xml:space="preserve"> et al.</w:t>
      </w:r>
      <w:r w:rsidRPr="00413EE9">
        <w:t xml:space="preserve"> (2015) Serum 25-hydroxyvitamin D levels and stress fractures in military personnel: a systematic review and meta-analysis. </w:t>
      </w:r>
      <w:r w:rsidRPr="00413EE9">
        <w:rPr>
          <w:i/>
        </w:rPr>
        <w:t>Am J Sports Med</w:t>
      </w:r>
      <w:r w:rsidRPr="00413EE9">
        <w:t xml:space="preserve"> </w:t>
      </w:r>
      <w:r w:rsidRPr="00413EE9">
        <w:rPr>
          <w:b/>
        </w:rPr>
        <w:t>43</w:t>
      </w:r>
      <w:r w:rsidRPr="00413EE9">
        <w:t>, 2064-2072.</w:t>
      </w:r>
    </w:p>
    <w:p w14:paraId="4CD5146E" w14:textId="77777777" w:rsidR="00413EE9" w:rsidRPr="00413EE9" w:rsidRDefault="00413EE9" w:rsidP="00413EE9">
      <w:pPr>
        <w:pStyle w:val="EndNoteBibliography"/>
        <w:spacing w:after="240"/>
      </w:pPr>
      <w:r w:rsidRPr="00413EE9">
        <w:t>14. Lappe J, Cullen D, Haynatzki G</w:t>
      </w:r>
      <w:r w:rsidRPr="00413EE9">
        <w:rPr>
          <w:i/>
        </w:rPr>
        <w:t xml:space="preserve"> et al.</w:t>
      </w:r>
      <w:r w:rsidRPr="00413EE9">
        <w:t xml:space="preserve"> (2008) Calcium and vitamin D supplementation decreases incidence of stress fractures in female navy recruits. </w:t>
      </w:r>
      <w:r w:rsidRPr="00413EE9">
        <w:rPr>
          <w:i/>
        </w:rPr>
        <w:t>J Bone Miner Res</w:t>
      </w:r>
      <w:r w:rsidRPr="00413EE9">
        <w:t xml:space="preserve"> </w:t>
      </w:r>
      <w:r w:rsidRPr="00413EE9">
        <w:rPr>
          <w:b/>
        </w:rPr>
        <w:t>23</w:t>
      </w:r>
      <w:r w:rsidRPr="00413EE9">
        <w:t>, 741-749.</w:t>
      </w:r>
    </w:p>
    <w:p w14:paraId="01A6DFA7" w14:textId="77777777" w:rsidR="00413EE9" w:rsidRPr="00413EE9" w:rsidRDefault="00413EE9" w:rsidP="00413EE9">
      <w:pPr>
        <w:pStyle w:val="EndNoteBibliography"/>
        <w:spacing w:after="240"/>
      </w:pPr>
      <w:r w:rsidRPr="00413EE9">
        <w:t>15. Allison RJ, Farooq A, Cherif A</w:t>
      </w:r>
      <w:r w:rsidRPr="00413EE9">
        <w:rPr>
          <w:i/>
        </w:rPr>
        <w:t xml:space="preserve"> et al.</w:t>
      </w:r>
      <w:r w:rsidRPr="00413EE9">
        <w:t xml:space="preserve"> (2018) Why don't serum vitamin D concentrations associate with BMD by DXA? A case of being 'bound' to the wrong assay? Implications for vitamin D screening. </w:t>
      </w:r>
      <w:r w:rsidRPr="00413EE9">
        <w:rPr>
          <w:i/>
        </w:rPr>
        <w:t>Br J Sports Med</w:t>
      </w:r>
      <w:r w:rsidRPr="00413EE9">
        <w:t xml:space="preserve"> </w:t>
      </w:r>
      <w:r w:rsidRPr="00413EE9">
        <w:rPr>
          <w:b/>
        </w:rPr>
        <w:t>52</w:t>
      </w:r>
      <w:r w:rsidRPr="00413EE9">
        <w:t>, 522-526.</w:t>
      </w:r>
    </w:p>
    <w:p w14:paraId="71DCDCAC" w14:textId="77777777" w:rsidR="00413EE9" w:rsidRPr="00413EE9" w:rsidRDefault="00413EE9" w:rsidP="00413EE9">
      <w:pPr>
        <w:pStyle w:val="EndNoteBibliography"/>
        <w:spacing w:after="240"/>
      </w:pPr>
      <w:r w:rsidRPr="00413EE9">
        <w:lastRenderedPageBreak/>
        <w:t>16. Ginsberg C, Katz R, de Boer IH</w:t>
      </w:r>
      <w:r w:rsidRPr="00413EE9">
        <w:rPr>
          <w:i/>
        </w:rPr>
        <w:t xml:space="preserve"> et al.</w:t>
      </w:r>
      <w:r w:rsidRPr="00413EE9">
        <w:t xml:space="preserve"> (2018) The 24,25 to 25-hydroxyvitamin D ratio and fracture risk in older adults: The cardiovascular health study. </w:t>
      </w:r>
      <w:r w:rsidRPr="00413EE9">
        <w:rPr>
          <w:i/>
        </w:rPr>
        <w:t>Bone</w:t>
      </w:r>
      <w:r w:rsidRPr="00413EE9">
        <w:t xml:space="preserve"> </w:t>
      </w:r>
      <w:r w:rsidRPr="00413EE9">
        <w:rPr>
          <w:b/>
        </w:rPr>
        <w:t>107</w:t>
      </w:r>
      <w:r w:rsidRPr="00413EE9">
        <w:t>, 124-130.</w:t>
      </w:r>
    </w:p>
    <w:p w14:paraId="14E903C5" w14:textId="77777777" w:rsidR="00413EE9" w:rsidRPr="00413EE9" w:rsidRDefault="00413EE9" w:rsidP="00413EE9">
      <w:pPr>
        <w:pStyle w:val="EndNoteBibliography"/>
        <w:spacing w:after="240"/>
      </w:pPr>
      <w:r w:rsidRPr="00413EE9">
        <w:t>17. Ginsberg C, Hoofnagle AN, Katz R</w:t>
      </w:r>
      <w:r w:rsidRPr="00413EE9">
        <w:rPr>
          <w:i/>
        </w:rPr>
        <w:t xml:space="preserve"> et al.</w:t>
      </w:r>
      <w:r w:rsidRPr="00413EE9">
        <w:t xml:space="preserve"> (2021) The vitamin D metabolite ratio is associated with changes in bone density and fracture risk in older adults. </w:t>
      </w:r>
      <w:r w:rsidRPr="00413EE9">
        <w:rPr>
          <w:i/>
        </w:rPr>
        <w:t>Journal of Bone and Mineral Research</w:t>
      </w:r>
      <w:r w:rsidRPr="00413EE9">
        <w:t xml:space="preserve"> </w:t>
      </w:r>
      <w:r w:rsidRPr="00413EE9">
        <w:rPr>
          <w:b/>
        </w:rPr>
        <w:t>36</w:t>
      </w:r>
      <w:r w:rsidRPr="00413EE9">
        <w:t>, 2343-2350.</w:t>
      </w:r>
    </w:p>
    <w:p w14:paraId="5917C5B2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18. Lawley R, Syrop IP Fredericson M (2020) Vitamin D for improved bone health and prevention of stress fractures: a review of the literature. </w:t>
      </w:r>
      <w:r w:rsidRPr="00413EE9">
        <w:rPr>
          <w:i/>
        </w:rPr>
        <w:t>Curr Sports Med Rep</w:t>
      </w:r>
      <w:r w:rsidRPr="00413EE9">
        <w:t xml:space="preserve"> </w:t>
      </w:r>
      <w:r w:rsidRPr="00413EE9">
        <w:rPr>
          <w:b/>
        </w:rPr>
        <w:t>19</w:t>
      </w:r>
      <w:r w:rsidRPr="00413EE9">
        <w:t>, 202-208.</w:t>
      </w:r>
    </w:p>
    <w:p w14:paraId="50C8498D" w14:textId="77777777" w:rsidR="00413EE9" w:rsidRPr="00413EE9" w:rsidRDefault="00413EE9" w:rsidP="00413EE9">
      <w:pPr>
        <w:pStyle w:val="EndNoteBibliography"/>
        <w:spacing w:after="240"/>
      </w:pPr>
      <w:r w:rsidRPr="00413EE9">
        <w:t>19. Ginsberg C, Hoofnagle AN, Katz R</w:t>
      </w:r>
      <w:r w:rsidRPr="00413EE9">
        <w:rPr>
          <w:i/>
        </w:rPr>
        <w:t xml:space="preserve"> et al.</w:t>
      </w:r>
      <w:r w:rsidRPr="00413EE9">
        <w:t xml:space="preserve"> (2021) The vitamin D metabolite ratio is independent of vitamin D binding protein concentration. </w:t>
      </w:r>
      <w:r w:rsidRPr="00413EE9">
        <w:rPr>
          <w:i/>
        </w:rPr>
        <w:t>Clin Chem</w:t>
      </w:r>
      <w:r w:rsidRPr="00413EE9">
        <w:t xml:space="preserve"> </w:t>
      </w:r>
      <w:r w:rsidRPr="00413EE9">
        <w:rPr>
          <w:b/>
        </w:rPr>
        <w:t>67</w:t>
      </w:r>
      <w:r w:rsidRPr="00413EE9">
        <w:t>, 385-393.</w:t>
      </w:r>
    </w:p>
    <w:p w14:paraId="181B659A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20. St-Arnaud R &amp; Glorieux FH (1998) 24,25-Dihydroxyvitamin D-active metabolite or inactive catabolite? </w:t>
      </w:r>
      <w:r w:rsidRPr="00413EE9">
        <w:rPr>
          <w:i/>
        </w:rPr>
        <w:t>Endocrinology</w:t>
      </w:r>
      <w:r w:rsidRPr="00413EE9">
        <w:t xml:space="preserve"> </w:t>
      </w:r>
      <w:r w:rsidRPr="00413EE9">
        <w:rPr>
          <w:b/>
        </w:rPr>
        <w:t>139</w:t>
      </w:r>
      <w:r w:rsidRPr="00413EE9">
        <w:t>, 3371-3374.</w:t>
      </w:r>
    </w:p>
    <w:p w14:paraId="4BE825FD" w14:textId="77777777" w:rsidR="00413EE9" w:rsidRPr="00413EE9" w:rsidRDefault="00413EE9" w:rsidP="00413EE9">
      <w:pPr>
        <w:pStyle w:val="EndNoteBibliography"/>
        <w:spacing w:after="240"/>
      </w:pPr>
      <w:r w:rsidRPr="00413EE9">
        <w:t>21. Boyan BD, Hyzy SL, Pan Q</w:t>
      </w:r>
      <w:r w:rsidRPr="00413EE9">
        <w:rPr>
          <w:i/>
        </w:rPr>
        <w:t xml:space="preserve"> et al.</w:t>
      </w:r>
      <w:r w:rsidRPr="00413EE9">
        <w:t xml:space="preserve"> (2016) 24R,25-dihydroxyvitamin D3 protects against articular cartilage damage following anterior cruciate ligament transection in male rats. </w:t>
      </w:r>
      <w:r w:rsidRPr="00413EE9">
        <w:rPr>
          <w:i/>
        </w:rPr>
        <w:t>PLoS One</w:t>
      </w:r>
      <w:r w:rsidRPr="00413EE9">
        <w:t xml:space="preserve"> </w:t>
      </w:r>
      <w:r w:rsidRPr="00413EE9">
        <w:rPr>
          <w:b/>
        </w:rPr>
        <w:t>11</w:t>
      </w:r>
      <w:r w:rsidRPr="00413EE9">
        <w:t>, e0161782.</w:t>
      </w:r>
    </w:p>
    <w:p w14:paraId="1C1CE731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22. Gal-Moscovici A, Gal M Popovtzer MM (2005) Treatment of osteoporotic ovariectomized rats with 24,25(OH)2D3. </w:t>
      </w:r>
      <w:r w:rsidRPr="00413EE9">
        <w:rPr>
          <w:i/>
        </w:rPr>
        <w:t>Eur J Clin Invest</w:t>
      </w:r>
      <w:r w:rsidRPr="00413EE9">
        <w:t xml:space="preserve"> </w:t>
      </w:r>
      <w:r w:rsidRPr="00413EE9">
        <w:rPr>
          <w:b/>
        </w:rPr>
        <w:t>35</w:t>
      </w:r>
      <w:r w:rsidRPr="00413EE9">
        <w:t>, 375-379.</w:t>
      </w:r>
    </w:p>
    <w:p w14:paraId="257210DF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23. St-Arnaud R (2010) CYP24A1-deficient mice as a tool to uncover a biological activity for vitamin D metabolites hydroxylated at position 24. </w:t>
      </w:r>
      <w:r w:rsidRPr="00413EE9">
        <w:rPr>
          <w:i/>
        </w:rPr>
        <w:t>J Steroid Biochem Mol Biol</w:t>
      </w:r>
      <w:r w:rsidRPr="00413EE9">
        <w:t xml:space="preserve"> </w:t>
      </w:r>
      <w:r w:rsidRPr="00413EE9">
        <w:rPr>
          <w:b/>
        </w:rPr>
        <w:t>121</w:t>
      </w:r>
      <w:r w:rsidRPr="00413EE9">
        <w:t>, 254-256.</w:t>
      </w:r>
    </w:p>
    <w:p w14:paraId="2A274928" w14:textId="77777777" w:rsidR="00413EE9" w:rsidRPr="00413EE9" w:rsidRDefault="00413EE9" w:rsidP="00413EE9">
      <w:pPr>
        <w:pStyle w:val="EndNoteBibliography"/>
        <w:spacing w:after="240"/>
      </w:pPr>
      <w:r w:rsidRPr="00413EE9">
        <w:t>24. Somjen D, Somjen GJ, Weisman Y</w:t>
      </w:r>
      <w:r w:rsidRPr="00413EE9">
        <w:rPr>
          <w:i/>
        </w:rPr>
        <w:t xml:space="preserve"> et al.</w:t>
      </w:r>
      <w:r w:rsidRPr="00413EE9">
        <w:t xml:space="preserve"> (1982) Evidence for 24,25-dihydroxycholecalciferol receptors in long bones of newborn rats. </w:t>
      </w:r>
      <w:r w:rsidRPr="00413EE9">
        <w:rPr>
          <w:i/>
        </w:rPr>
        <w:t>Biochem J</w:t>
      </w:r>
      <w:r w:rsidRPr="00413EE9">
        <w:t xml:space="preserve"> </w:t>
      </w:r>
      <w:r w:rsidRPr="00413EE9">
        <w:rPr>
          <w:b/>
        </w:rPr>
        <w:t>204</w:t>
      </w:r>
      <w:r w:rsidRPr="00413EE9">
        <w:t>, 31-36.</w:t>
      </w:r>
    </w:p>
    <w:p w14:paraId="4996672A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25. St-Arnaud R &amp; Naja RP (2011) Vitamin D metabolism, cartilage and bone fracture repair. </w:t>
      </w:r>
      <w:r w:rsidRPr="00413EE9">
        <w:rPr>
          <w:i/>
        </w:rPr>
        <w:t>Mol Cell Endocrinol</w:t>
      </w:r>
      <w:r w:rsidRPr="00413EE9">
        <w:t xml:space="preserve"> </w:t>
      </w:r>
      <w:r w:rsidRPr="00413EE9">
        <w:rPr>
          <w:b/>
        </w:rPr>
        <w:t>347</w:t>
      </w:r>
      <w:r w:rsidRPr="00413EE9">
        <w:t>, 48-54.</w:t>
      </w:r>
    </w:p>
    <w:p w14:paraId="5607A45C" w14:textId="77777777" w:rsidR="00413EE9" w:rsidRPr="00413EE9" w:rsidRDefault="00413EE9" w:rsidP="00413EE9">
      <w:pPr>
        <w:pStyle w:val="EndNoteBibliography"/>
        <w:spacing w:after="240"/>
      </w:pPr>
      <w:r w:rsidRPr="00413EE9">
        <w:t>26. Carswell AT, O'Leary TJ, Swinton P</w:t>
      </w:r>
      <w:r w:rsidRPr="00413EE9">
        <w:rPr>
          <w:i/>
        </w:rPr>
        <w:t xml:space="preserve"> et al.</w:t>
      </w:r>
      <w:r w:rsidRPr="00413EE9">
        <w:t xml:space="preserve"> (2023) Vitamin D metabolites are associated with musculoskeletal injury in young adults: a prospective cohort study. </w:t>
      </w:r>
      <w:r w:rsidRPr="00413EE9">
        <w:rPr>
          <w:i/>
        </w:rPr>
        <w:t>J Bone Miner Res</w:t>
      </w:r>
      <w:r w:rsidRPr="00413EE9">
        <w:t xml:space="preserve"> </w:t>
      </w:r>
      <w:r w:rsidRPr="00413EE9">
        <w:rPr>
          <w:b/>
        </w:rPr>
        <w:t>38</w:t>
      </w:r>
      <w:r w:rsidRPr="00413EE9">
        <w:t>, 1453-1464.</w:t>
      </w:r>
    </w:p>
    <w:p w14:paraId="737FDD37" w14:textId="77777777" w:rsidR="00413EE9" w:rsidRPr="00413EE9" w:rsidRDefault="00413EE9" w:rsidP="00413EE9">
      <w:pPr>
        <w:pStyle w:val="EndNoteBibliography"/>
        <w:spacing w:after="240"/>
      </w:pPr>
      <w:r w:rsidRPr="00413EE9">
        <w:t>27. O'Leary TJ, Izard RM, Walsh NP</w:t>
      </w:r>
      <w:r w:rsidRPr="00413EE9">
        <w:rPr>
          <w:i/>
        </w:rPr>
        <w:t xml:space="preserve"> et al.</w:t>
      </w:r>
      <w:r w:rsidRPr="00413EE9">
        <w:t xml:space="preserve"> (2019) Skeletal macro- and microstructure adaptations in men undergoing arduous military training. </w:t>
      </w:r>
      <w:r w:rsidRPr="00413EE9">
        <w:rPr>
          <w:i/>
        </w:rPr>
        <w:t>Bone</w:t>
      </w:r>
      <w:r w:rsidRPr="00413EE9">
        <w:t xml:space="preserve"> </w:t>
      </w:r>
      <w:r w:rsidRPr="00413EE9">
        <w:rPr>
          <w:b/>
        </w:rPr>
        <w:t>125</w:t>
      </w:r>
      <w:r w:rsidRPr="00413EE9">
        <w:t>, 54-60.</w:t>
      </w:r>
    </w:p>
    <w:p w14:paraId="228DB357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28. Advisory Group on Non-ionising Radiation (2017) </w:t>
      </w:r>
      <w:r w:rsidRPr="00413EE9">
        <w:rPr>
          <w:i/>
        </w:rPr>
        <w:t xml:space="preserve">Ultraviolet radiation, vitamin D and health. </w:t>
      </w:r>
      <w:r w:rsidRPr="00413EE9">
        <w:t>London: Public Health England.</w:t>
      </w:r>
    </w:p>
    <w:p w14:paraId="3DAC53C6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29. Wilkinson DM, Rayson MP Bilzon JL (2008) A physical demands analysis of the 24-week British Army Parachute Regiment recruit training syllabus. </w:t>
      </w:r>
      <w:r w:rsidRPr="00413EE9">
        <w:rPr>
          <w:i/>
        </w:rPr>
        <w:t>Ergonomics</w:t>
      </w:r>
      <w:r w:rsidRPr="00413EE9">
        <w:t xml:space="preserve"> </w:t>
      </w:r>
      <w:r w:rsidRPr="00413EE9">
        <w:rPr>
          <w:b/>
        </w:rPr>
        <w:t>51</w:t>
      </w:r>
      <w:r w:rsidRPr="00413EE9">
        <w:t>, 649-662.</w:t>
      </w:r>
    </w:p>
    <w:p w14:paraId="5DFCDB92" w14:textId="77777777" w:rsidR="00413EE9" w:rsidRPr="00413EE9" w:rsidRDefault="00413EE9" w:rsidP="00413EE9">
      <w:pPr>
        <w:pStyle w:val="EndNoteBibliography"/>
        <w:spacing w:after="240"/>
      </w:pPr>
      <w:r w:rsidRPr="00413EE9">
        <w:t>30. O'Leary TJ, Saunders SC, McGuire SJ</w:t>
      </w:r>
      <w:r w:rsidRPr="00413EE9">
        <w:rPr>
          <w:i/>
        </w:rPr>
        <w:t xml:space="preserve"> et al.</w:t>
      </w:r>
      <w:r w:rsidRPr="00413EE9">
        <w:t xml:space="preserve"> (2018) Sex differences in training loads during British Army basic training. </w:t>
      </w:r>
      <w:r w:rsidRPr="00413EE9">
        <w:rPr>
          <w:i/>
        </w:rPr>
        <w:t>Med Sci Sports Exerc</w:t>
      </w:r>
      <w:r w:rsidRPr="00413EE9">
        <w:t xml:space="preserve"> </w:t>
      </w:r>
      <w:r w:rsidRPr="00413EE9">
        <w:rPr>
          <w:b/>
        </w:rPr>
        <w:t>50</w:t>
      </w:r>
      <w:r w:rsidRPr="00413EE9">
        <w:t>, 2565-2574.</w:t>
      </w:r>
    </w:p>
    <w:p w14:paraId="4974930E" w14:textId="77777777" w:rsidR="00413EE9" w:rsidRPr="00413EE9" w:rsidRDefault="00413EE9" w:rsidP="00413EE9">
      <w:pPr>
        <w:pStyle w:val="EndNoteBibliography"/>
        <w:spacing w:after="240"/>
      </w:pPr>
      <w:r w:rsidRPr="00413EE9">
        <w:t>31. Nindl BC, Castellani JW, Warr BJ</w:t>
      </w:r>
      <w:r w:rsidRPr="00413EE9">
        <w:rPr>
          <w:i/>
        </w:rPr>
        <w:t xml:space="preserve"> et al.</w:t>
      </w:r>
      <w:r w:rsidRPr="00413EE9">
        <w:t xml:space="preserve"> (2013) Physiological Employment Standards III: physiological challenges and consequences encountered during international military deployments. </w:t>
      </w:r>
      <w:r w:rsidRPr="00413EE9">
        <w:rPr>
          <w:i/>
        </w:rPr>
        <w:t>Eur J Appl Physiol</w:t>
      </w:r>
      <w:r w:rsidRPr="00413EE9">
        <w:t xml:space="preserve"> </w:t>
      </w:r>
      <w:r w:rsidRPr="00413EE9">
        <w:rPr>
          <w:b/>
        </w:rPr>
        <w:t>113</w:t>
      </w:r>
      <w:r w:rsidRPr="00413EE9">
        <w:t>, 2655-2672.</w:t>
      </w:r>
    </w:p>
    <w:p w14:paraId="325E9547" w14:textId="77777777" w:rsidR="00413EE9" w:rsidRPr="00413EE9" w:rsidRDefault="00413EE9" w:rsidP="00413EE9">
      <w:pPr>
        <w:pStyle w:val="EndNoteBibliography"/>
        <w:spacing w:after="240"/>
      </w:pPr>
      <w:r w:rsidRPr="00413EE9">
        <w:lastRenderedPageBreak/>
        <w:t>32. Sharma J, Greeves JP, Byers M</w:t>
      </w:r>
      <w:r w:rsidRPr="00413EE9">
        <w:rPr>
          <w:i/>
        </w:rPr>
        <w:t xml:space="preserve"> et al.</w:t>
      </w:r>
      <w:r w:rsidRPr="00413EE9">
        <w:t xml:space="preserve"> (2015) Musculoskeletal injuries in British Army recruits: a prospective study of diagnosis-specific incidence and rehabilitation times. </w:t>
      </w:r>
      <w:r w:rsidRPr="00413EE9">
        <w:rPr>
          <w:i/>
        </w:rPr>
        <w:t>BMC Musculoskelet Disord</w:t>
      </w:r>
      <w:r w:rsidRPr="00413EE9">
        <w:t xml:space="preserve"> </w:t>
      </w:r>
      <w:r w:rsidRPr="00413EE9">
        <w:rPr>
          <w:b/>
        </w:rPr>
        <w:t>16</w:t>
      </w:r>
      <w:r w:rsidRPr="00413EE9">
        <w:t>, 106.</w:t>
      </w:r>
    </w:p>
    <w:p w14:paraId="59684CA6" w14:textId="77777777" w:rsidR="00413EE9" w:rsidRPr="00413EE9" w:rsidRDefault="00413EE9" w:rsidP="00413EE9">
      <w:pPr>
        <w:pStyle w:val="EndNoteBibliography"/>
        <w:spacing w:after="240"/>
      </w:pPr>
      <w:r w:rsidRPr="00413EE9">
        <w:t>33. Lovalekar M, Hauret K, Roy T</w:t>
      </w:r>
      <w:r w:rsidRPr="00413EE9">
        <w:rPr>
          <w:i/>
        </w:rPr>
        <w:t xml:space="preserve"> et al.</w:t>
      </w:r>
      <w:r w:rsidRPr="00413EE9">
        <w:t xml:space="preserve"> (2021) Musculoskeletal injuries in military personnel-Descriptive epidemiology, risk factor identification, and prevention. </w:t>
      </w:r>
      <w:r w:rsidRPr="00413EE9">
        <w:rPr>
          <w:i/>
        </w:rPr>
        <w:t>J Sci Med Sport</w:t>
      </w:r>
      <w:r w:rsidRPr="00413EE9">
        <w:t xml:space="preserve"> </w:t>
      </w:r>
      <w:r w:rsidRPr="00413EE9">
        <w:rPr>
          <w:b/>
        </w:rPr>
        <w:t>24</w:t>
      </w:r>
      <w:r w:rsidRPr="00413EE9">
        <w:t>, 963-969.</w:t>
      </w:r>
    </w:p>
    <w:p w14:paraId="794890C4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34. Fitzpatrick TB (1988) The validity and practicality of sun-reactive skin types I through VI. </w:t>
      </w:r>
      <w:r w:rsidRPr="00413EE9">
        <w:rPr>
          <w:i/>
        </w:rPr>
        <w:t>Arch Dermatol</w:t>
      </w:r>
      <w:r w:rsidRPr="00413EE9">
        <w:t xml:space="preserve"> </w:t>
      </w:r>
      <w:r w:rsidRPr="00413EE9">
        <w:rPr>
          <w:b/>
        </w:rPr>
        <w:t>124</w:t>
      </w:r>
      <w:r w:rsidRPr="00413EE9">
        <w:t>, 869-871.</w:t>
      </w:r>
    </w:p>
    <w:p w14:paraId="5ECAB35E" w14:textId="77777777" w:rsidR="00413EE9" w:rsidRPr="00413EE9" w:rsidRDefault="00413EE9" w:rsidP="00413EE9">
      <w:pPr>
        <w:pStyle w:val="EndNoteBibliography"/>
        <w:spacing w:after="240"/>
      </w:pPr>
      <w:r w:rsidRPr="00413EE9">
        <w:t>35. Rhodes LE, Webb AR, Fraser HI</w:t>
      </w:r>
      <w:r w:rsidRPr="00413EE9">
        <w:rPr>
          <w:i/>
        </w:rPr>
        <w:t xml:space="preserve"> et al.</w:t>
      </w:r>
      <w:r w:rsidRPr="00413EE9">
        <w:t xml:space="preserve"> (2010) Recommended summer sunlight exposure levels can produce sufficient (&gt; or =20 ng ml(-1)) but not the proposed optimal (&gt; or =32 ng ml(-1)) 25(OH)D levels at UK latitudes. </w:t>
      </w:r>
      <w:r w:rsidRPr="00413EE9">
        <w:rPr>
          <w:i/>
        </w:rPr>
        <w:t>J Invest Dermatol</w:t>
      </w:r>
      <w:r w:rsidRPr="00413EE9">
        <w:t xml:space="preserve"> </w:t>
      </w:r>
      <w:r w:rsidRPr="00413EE9">
        <w:rPr>
          <w:b/>
        </w:rPr>
        <w:t>130</w:t>
      </w:r>
      <w:r w:rsidRPr="00413EE9">
        <w:t>, 1411-1418.</w:t>
      </w:r>
    </w:p>
    <w:p w14:paraId="4BCB44C0" w14:textId="77777777" w:rsidR="00413EE9" w:rsidRPr="00413EE9" w:rsidRDefault="00413EE9" w:rsidP="00413EE9">
      <w:pPr>
        <w:pStyle w:val="EndNoteBibliography"/>
        <w:spacing w:after="240"/>
      </w:pPr>
      <w:r w:rsidRPr="00413EE9">
        <w:t>36. Carswell AT, Oliver SJ, Wentz LM</w:t>
      </w:r>
      <w:r w:rsidRPr="00413EE9">
        <w:rPr>
          <w:i/>
        </w:rPr>
        <w:t xml:space="preserve"> et al.</w:t>
      </w:r>
      <w:r w:rsidRPr="00413EE9">
        <w:t xml:space="preserve"> (2018) Influence of vitamin D supplementation by sunlight or oral D3 on exercise performance. </w:t>
      </w:r>
      <w:r w:rsidRPr="00413EE9">
        <w:rPr>
          <w:i/>
        </w:rPr>
        <w:t>Med Sci Sports Exerc</w:t>
      </w:r>
      <w:r w:rsidRPr="00413EE9">
        <w:t xml:space="preserve"> </w:t>
      </w:r>
      <w:r w:rsidRPr="00413EE9">
        <w:rPr>
          <w:b/>
        </w:rPr>
        <w:t>50</w:t>
      </w:r>
      <w:r w:rsidRPr="00413EE9">
        <w:t>, 2555-2564.</w:t>
      </w:r>
    </w:p>
    <w:p w14:paraId="13533F7E" w14:textId="77777777" w:rsidR="00413EE9" w:rsidRPr="00413EE9" w:rsidRDefault="00413EE9" w:rsidP="00413EE9">
      <w:pPr>
        <w:pStyle w:val="EndNoteBibliography"/>
        <w:spacing w:after="240"/>
      </w:pPr>
      <w:r w:rsidRPr="00413EE9">
        <w:t>37. Webb AR, Kift R, Berry JL</w:t>
      </w:r>
      <w:r w:rsidRPr="00413EE9">
        <w:rPr>
          <w:i/>
        </w:rPr>
        <w:t xml:space="preserve"> et al.</w:t>
      </w:r>
      <w:r w:rsidRPr="00413EE9">
        <w:t xml:space="preserve"> (2011) The vitamin D debate: translating controlled experiments into reality for human sun exposure times. </w:t>
      </w:r>
      <w:r w:rsidRPr="00413EE9">
        <w:rPr>
          <w:i/>
        </w:rPr>
        <w:t>Photochem Photobiol</w:t>
      </w:r>
      <w:r w:rsidRPr="00413EE9">
        <w:t xml:space="preserve"> </w:t>
      </w:r>
      <w:r w:rsidRPr="00413EE9">
        <w:rPr>
          <w:b/>
        </w:rPr>
        <w:t>87</w:t>
      </w:r>
      <w:r w:rsidRPr="00413EE9">
        <w:t>, 741-745.</w:t>
      </w:r>
    </w:p>
    <w:p w14:paraId="479B8BC9" w14:textId="77777777" w:rsidR="00413EE9" w:rsidRPr="00413EE9" w:rsidRDefault="00413EE9" w:rsidP="00413EE9">
      <w:pPr>
        <w:pStyle w:val="EndNoteBibliography"/>
        <w:spacing w:after="240"/>
      </w:pPr>
      <w:r w:rsidRPr="00413EE9">
        <w:t>38. Cashman KD, Hill TR, Lucey AJ</w:t>
      </w:r>
      <w:r w:rsidRPr="00413EE9">
        <w:rPr>
          <w:i/>
        </w:rPr>
        <w:t xml:space="preserve"> et al.</w:t>
      </w:r>
      <w:r w:rsidRPr="00413EE9">
        <w:t xml:space="preserve"> (2008) Estimation of the dietary requirement for vitamin D in healthy adults. </w:t>
      </w:r>
      <w:r w:rsidRPr="00413EE9">
        <w:rPr>
          <w:i/>
        </w:rPr>
        <w:t>Am J Clin Nutr</w:t>
      </w:r>
      <w:r w:rsidRPr="00413EE9">
        <w:t xml:space="preserve"> </w:t>
      </w:r>
      <w:r w:rsidRPr="00413EE9">
        <w:rPr>
          <w:b/>
        </w:rPr>
        <w:t>88</w:t>
      </w:r>
      <w:r w:rsidRPr="00413EE9">
        <w:t>, 1535-1542.</w:t>
      </w:r>
    </w:p>
    <w:p w14:paraId="4A4563BC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39. Scientific Advisory Committee on Nutrition (2016) </w:t>
      </w:r>
      <w:r w:rsidRPr="00413EE9">
        <w:rPr>
          <w:i/>
        </w:rPr>
        <w:t xml:space="preserve">Vitamin D and health. </w:t>
      </w:r>
      <w:r w:rsidRPr="00413EE9">
        <w:t>London: Public Health England.</w:t>
      </w:r>
    </w:p>
    <w:p w14:paraId="76246842" w14:textId="77777777" w:rsidR="00413EE9" w:rsidRPr="00413EE9" w:rsidRDefault="00413EE9" w:rsidP="00413EE9">
      <w:pPr>
        <w:pStyle w:val="EndNoteBibliography"/>
        <w:spacing w:after="240"/>
      </w:pPr>
      <w:r w:rsidRPr="00413EE9">
        <w:t>40. Hoenig T, Ackerman KE, Beck BR</w:t>
      </w:r>
      <w:r w:rsidRPr="00413EE9">
        <w:rPr>
          <w:i/>
        </w:rPr>
        <w:t xml:space="preserve"> et al.</w:t>
      </w:r>
      <w:r w:rsidRPr="00413EE9">
        <w:t xml:space="preserve"> (2022) Bone stress injuries. </w:t>
      </w:r>
      <w:r w:rsidRPr="00413EE9">
        <w:rPr>
          <w:i/>
        </w:rPr>
        <w:t>Nat Rev Dis Primers</w:t>
      </w:r>
      <w:r w:rsidRPr="00413EE9">
        <w:t xml:space="preserve"> </w:t>
      </w:r>
      <w:r w:rsidRPr="00413EE9">
        <w:rPr>
          <w:b/>
        </w:rPr>
        <w:t>8</w:t>
      </w:r>
      <w:r w:rsidRPr="00413EE9">
        <w:t>, 26.</w:t>
      </w:r>
    </w:p>
    <w:p w14:paraId="72E00DA7" w14:textId="77777777" w:rsidR="00413EE9" w:rsidRPr="00413EE9" w:rsidRDefault="00413EE9" w:rsidP="00413EE9">
      <w:pPr>
        <w:pStyle w:val="EndNoteBibliography"/>
        <w:spacing w:after="240"/>
      </w:pPr>
      <w:r w:rsidRPr="00413EE9">
        <w:t>41. Tang JCY, Nicholls H, Piec I</w:t>
      </w:r>
      <w:r w:rsidRPr="00413EE9">
        <w:rPr>
          <w:i/>
        </w:rPr>
        <w:t xml:space="preserve"> et al.</w:t>
      </w:r>
      <w:r w:rsidRPr="00413EE9">
        <w:t xml:space="preserve"> (2017) Reference intervals for serum 24,25-dihydroxyvitamin D and the ratio with 25-hydroxyvitamin D established using a newly developed LC-MS/MS method. </w:t>
      </w:r>
      <w:r w:rsidRPr="00413EE9">
        <w:rPr>
          <w:i/>
        </w:rPr>
        <w:t>J Nutr Biochem</w:t>
      </w:r>
      <w:r w:rsidRPr="00413EE9">
        <w:t xml:space="preserve"> </w:t>
      </w:r>
      <w:r w:rsidRPr="00413EE9">
        <w:rPr>
          <w:b/>
        </w:rPr>
        <w:t>46</w:t>
      </w:r>
      <w:r w:rsidRPr="00413EE9">
        <w:t>, 21-29.</w:t>
      </w:r>
    </w:p>
    <w:p w14:paraId="6E66CECD" w14:textId="77777777" w:rsidR="00413EE9" w:rsidRPr="00413EE9" w:rsidRDefault="00413EE9" w:rsidP="00413EE9">
      <w:pPr>
        <w:pStyle w:val="EndNoteBibliography"/>
        <w:spacing w:after="240"/>
      </w:pPr>
      <w:r w:rsidRPr="00413EE9">
        <w:t>42. Harrison SE, Oliver SJ, Kashi DS</w:t>
      </w:r>
      <w:r w:rsidRPr="00413EE9">
        <w:rPr>
          <w:i/>
        </w:rPr>
        <w:t xml:space="preserve"> et al.</w:t>
      </w:r>
      <w:r w:rsidRPr="00413EE9">
        <w:t xml:space="preserve"> (2021) Influence of vitamin D supplementation by simulated sunlight or oral D3 on respiratory infection during military training. </w:t>
      </w:r>
      <w:r w:rsidRPr="00413EE9">
        <w:rPr>
          <w:i/>
        </w:rPr>
        <w:t>Med Sci Sports Exerc</w:t>
      </w:r>
      <w:r w:rsidRPr="00413EE9">
        <w:t xml:space="preserve"> </w:t>
      </w:r>
      <w:r w:rsidRPr="00413EE9">
        <w:rPr>
          <w:b/>
        </w:rPr>
        <w:t>53</w:t>
      </w:r>
      <w:r w:rsidRPr="00413EE9">
        <w:t>, 1505-1516.</w:t>
      </w:r>
    </w:p>
    <w:p w14:paraId="7FAA042B" w14:textId="77777777" w:rsidR="00413EE9" w:rsidRPr="00413EE9" w:rsidRDefault="00413EE9" w:rsidP="00413EE9">
      <w:pPr>
        <w:pStyle w:val="EndNoteBibliography"/>
        <w:spacing w:after="240"/>
      </w:pPr>
      <w:r w:rsidRPr="00413EE9">
        <w:t>43. Kashi DS, Oliver SJ, Wentz LM</w:t>
      </w:r>
      <w:r w:rsidRPr="00413EE9">
        <w:rPr>
          <w:i/>
        </w:rPr>
        <w:t xml:space="preserve"> et al.</w:t>
      </w:r>
      <w:r w:rsidRPr="00413EE9">
        <w:t xml:space="preserve"> (2021) Vitamin D and the hepatitis B vaccine response: a prospective cohort study and a randomized, placebo-controlled oral vitamin D(3) and simulated sunlight supplementation trial in healthy adults. </w:t>
      </w:r>
      <w:r w:rsidRPr="00413EE9">
        <w:rPr>
          <w:i/>
        </w:rPr>
        <w:t>Eur J Nutr</w:t>
      </w:r>
      <w:r w:rsidRPr="00413EE9">
        <w:t xml:space="preserve"> </w:t>
      </w:r>
      <w:r w:rsidRPr="00413EE9">
        <w:rPr>
          <w:b/>
        </w:rPr>
        <w:t>60</w:t>
      </w:r>
      <w:r w:rsidRPr="00413EE9">
        <w:t>, 475-491.</w:t>
      </w:r>
    </w:p>
    <w:p w14:paraId="0EA221CA" w14:textId="5C9C0A57" w:rsidR="00413EE9" w:rsidRPr="00413EE9" w:rsidRDefault="00413EE9" w:rsidP="00413EE9">
      <w:pPr>
        <w:pStyle w:val="EndNoteBibliography"/>
        <w:spacing w:after="240"/>
      </w:pPr>
      <w:r w:rsidRPr="00413EE9">
        <w:t>44. Therneau TM, Lumley T, Atkinson E</w:t>
      </w:r>
      <w:r w:rsidRPr="00413EE9">
        <w:rPr>
          <w:i/>
        </w:rPr>
        <w:t xml:space="preserve"> et al.</w:t>
      </w:r>
      <w:r w:rsidRPr="00413EE9">
        <w:t xml:space="preserve"> (2024) A package for survival analysis in R. R package version 3.7-0. </w:t>
      </w:r>
      <w:hyperlink r:id="rId8" w:history="1">
        <w:r w:rsidRPr="00413EE9">
          <w:rPr>
            <w:rStyle w:val="Hyperlink"/>
          </w:rPr>
          <w:t>https://CRAN.R-project.org/package=survival</w:t>
        </w:r>
      </w:hyperlink>
      <w:r w:rsidRPr="00413EE9">
        <w:t xml:space="preserve"> </w:t>
      </w:r>
    </w:p>
    <w:p w14:paraId="3D82AB6B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45. European Food Safety Authority (2016) Scientific opinion on dietary reference values for vitamin D. </w:t>
      </w:r>
      <w:r w:rsidRPr="00413EE9">
        <w:rPr>
          <w:i/>
        </w:rPr>
        <w:t>EFSA J</w:t>
      </w:r>
      <w:r w:rsidRPr="00413EE9">
        <w:t xml:space="preserve"> </w:t>
      </w:r>
      <w:r w:rsidRPr="00413EE9">
        <w:rPr>
          <w:b/>
        </w:rPr>
        <w:t>14</w:t>
      </w:r>
      <w:r w:rsidRPr="00413EE9">
        <w:t>, 1-145.</w:t>
      </w:r>
    </w:p>
    <w:p w14:paraId="14EFECFA" w14:textId="77777777" w:rsidR="00413EE9" w:rsidRPr="00413EE9" w:rsidRDefault="00413EE9" w:rsidP="00413EE9">
      <w:pPr>
        <w:pStyle w:val="EndNoteBibliography"/>
        <w:spacing w:after="240"/>
      </w:pPr>
      <w:r w:rsidRPr="00413EE9">
        <w:t>46. Demay MB, Pittas AG, Bikle DD</w:t>
      </w:r>
      <w:r w:rsidRPr="00413EE9">
        <w:rPr>
          <w:i/>
        </w:rPr>
        <w:t xml:space="preserve"> et al.</w:t>
      </w:r>
      <w:r w:rsidRPr="00413EE9">
        <w:t xml:space="preserve"> (2024) Vitamin D for the prevention of disease: an Endocrine Society clinical practice guideline. </w:t>
      </w:r>
      <w:r w:rsidRPr="00413EE9">
        <w:rPr>
          <w:i/>
        </w:rPr>
        <w:t>J Clin Endocrinol Metab</w:t>
      </w:r>
      <w:r w:rsidRPr="00413EE9">
        <w:t xml:space="preserve"> </w:t>
      </w:r>
      <w:r w:rsidRPr="00413EE9">
        <w:rPr>
          <w:b/>
        </w:rPr>
        <w:t>109</w:t>
      </w:r>
      <w:r w:rsidRPr="00413EE9">
        <w:t>, 1907-1947.</w:t>
      </w:r>
    </w:p>
    <w:p w14:paraId="1499DE3E" w14:textId="77777777" w:rsidR="00413EE9" w:rsidRPr="00413EE9" w:rsidRDefault="00413EE9" w:rsidP="00413EE9">
      <w:pPr>
        <w:pStyle w:val="EndNoteBibliography"/>
        <w:spacing w:after="240"/>
      </w:pPr>
      <w:r w:rsidRPr="00413EE9">
        <w:lastRenderedPageBreak/>
        <w:t>47. Gaffney-Stomberg E, Lutz LJ, Rood JC</w:t>
      </w:r>
      <w:r w:rsidRPr="00413EE9">
        <w:rPr>
          <w:i/>
        </w:rPr>
        <w:t xml:space="preserve"> et al.</w:t>
      </w:r>
      <w:r w:rsidRPr="00413EE9">
        <w:t xml:space="preserve"> (2014) Calcium and vitamin D supplementation maintains parathyroid hormone and improves bone density during initial military training: a randomized, double-blind, placebo controlled trial. </w:t>
      </w:r>
      <w:r w:rsidRPr="00413EE9">
        <w:rPr>
          <w:i/>
        </w:rPr>
        <w:t>Bone</w:t>
      </w:r>
      <w:r w:rsidRPr="00413EE9">
        <w:t xml:space="preserve"> </w:t>
      </w:r>
      <w:r w:rsidRPr="00413EE9">
        <w:rPr>
          <w:b/>
        </w:rPr>
        <w:t>68</w:t>
      </w:r>
      <w:r w:rsidRPr="00413EE9">
        <w:t>, 46-56.</w:t>
      </w:r>
    </w:p>
    <w:p w14:paraId="10BBB637" w14:textId="77777777" w:rsidR="00413EE9" w:rsidRPr="00413EE9" w:rsidRDefault="00413EE9" w:rsidP="00413EE9">
      <w:pPr>
        <w:pStyle w:val="EndNoteBibliography"/>
        <w:spacing w:after="240"/>
      </w:pPr>
      <w:r w:rsidRPr="00413EE9">
        <w:t>48. Smith C, Tacey A, Mesinovic J</w:t>
      </w:r>
      <w:r w:rsidRPr="00413EE9">
        <w:rPr>
          <w:i/>
        </w:rPr>
        <w:t xml:space="preserve"> et al.</w:t>
      </w:r>
      <w:r w:rsidRPr="00413EE9">
        <w:t xml:space="preserve"> (2021) The effects of acute exercise on bone turnover markers in middle-aged and older adults: a systematic review. </w:t>
      </w:r>
      <w:r w:rsidRPr="00413EE9">
        <w:rPr>
          <w:i/>
        </w:rPr>
        <w:t>Bone</w:t>
      </w:r>
      <w:r w:rsidRPr="00413EE9">
        <w:t xml:space="preserve"> </w:t>
      </w:r>
      <w:r w:rsidRPr="00413EE9">
        <w:rPr>
          <w:b/>
        </w:rPr>
        <w:t>143</w:t>
      </w:r>
      <w:r w:rsidRPr="00413EE9">
        <w:t>, 115766.</w:t>
      </w:r>
    </w:p>
    <w:p w14:paraId="7ACE2DD7" w14:textId="77777777" w:rsidR="00413EE9" w:rsidRPr="00413EE9" w:rsidRDefault="00413EE9" w:rsidP="00413EE9">
      <w:pPr>
        <w:pStyle w:val="EndNoteBibliography"/>
        <w:spacing w:after="240"/>
      </w:pPr>
      <w:r w:rsidRPr="00413EE9">
        <w:t>49. Gaffney-Stomberg E, Hughes JM, Guerriere KI</w:t>
      </w:r>
      <w:r w:rsidRPr="00413EE9">
        <w:rPr>
          <w:i/>
        </w:rPr>
        <w:t xml:space="preserve"> et al.</w:t>
      </w:r>
      <w:r w:rsidRPr="00413EE9">
        <w:t xml:space="preserve"> (2022) Once daily calcium (1000 mg) and vitamin D (1000 IU) supplementation during military training prevents increases in biochemical markers of bone resorption but does not affect tibial microarchitecture in Army recruits. </w:t>
      </w:r>
      <w:r w:rsidRPr="00413EE9">
        <w:rPr>
          <w:i/>
        </w:rPr>
        <w:t>Bone</w:t>
      </w:r>
      <w:r w:rsidRPr="00413EE9">
        <w:t xml:space="preserve"> </w:t>
      </w:r>
      <w:r w:rsidRPr="00413EE9">
        <w:rPr>
          <w:b/>
        </w:rPr>
        <w:t>155</w:t>
      </w:r>
      <w:r w:rsidRPr="00413EE9">
        <w:t>, 116269.</w:t>
      </w:r>
    </w:p>
    <w:p w14:paraId="75D81345" w14:textId="77777777" w:rsidR="00413EE9" w:rsidRPr="00413EE9" w:rsidRDefault="00413EE9" w:rsidP="00413EE9">
      <w:pPr>
        <w:pStyle w:val="EndNoteBibliography"/>
        <w:spacing w:after="240"/>
      </w:pPr>
      <w:r w:rsidRPr="00413EE9">
        <w:t>50. Greeves JP, Beck B, Nindl BC</w:t>
      </w:r>
      <w:r w:rsidRPr="00413EE9">
        <w:rPr>
          <w:i/>
        </w:rPr>
        <w:t xml:space="preserve"> et al.</w:t>
      </w:r>
      <w:r w:rsidRPr="00413EE9">
        <w:t xml:space="preserve"> (2023) Current risks factors and emerging biomarkers for bone stress injuries in military personnel. </w:t>
      </w:r>
      <w:r w:rsidRPr="00413EE9">
        <w:rPr>
          <w:i/>
        </w:rPr>
        <w:t>J Sci Med Sport</w:t>
      </w:r>
      <w:r w:rsidRPr="00413EE9">
        <w:t xml:space="preserve"> </w:t>
      </w:r>
      <w:r w:rsidRPr="00413EE9">
        <w:rPr>
          <w:b/>
        </w:rPr>
        <w:t>26 Suppl 1</w:t>
      </w:r>
      <w:r w:rsidRPr="00413EE9">
        <w:t>, S14-S21.</w:t>
      </w:r>
    </w:p>
    <w:p w14:paraId="07639377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51. LeBoff MS &amp; Bischoff-Ferrari HA (2023) The effects of vitamin D supplementation on musculoskeletal health: The VITAL and DO-Health trials. </w:t>
      </w:r>
      <w:r w:rsidRPr="00413EE9">
        <w:rPr>
          <w:i/>
        </w:rPr>
        <w:t>J Gerontol A Biol Sci Med Sci</w:t>
      </w:r>
      <w:r w:rsidRPr="00413EE9">
        <w:t xml:space="preserve"> </w:t>
      </w:r>
      <w:r w:rsidRPr="00413EE9">
        <w:rPr>
          <w:b/>
        </w:rPr>
        <w:t>78</w:t>
      </w:r>
      <w:r w:rsidRPr="00413EE9">
        <w:t>, 73-78.</w:t>
      </w:r>
    </w:p>
    <w:p w14:paraId="7CC591AC" w14:textId="77777777" w:rsidR="00413EE9" w:rsidRPr="00413EE9" w:rsidRDefault="00413EE9" w:rsidP="00413EE9">
      <w:pPr>
        <w:pStyle w:val="EndNoteBibliography"/>
        <w:spacing w:after="240"/>
      </w:pPr>
      <w:r w:rsidRPr="00413EE9">
        <w:t>52. Allison RJ, Farooq A, Hamilton B</w:t>
      </w:r>
      <w:r w:rsidRPr="00413EE9">
        <w:rPr>
          <w:i/>
        </w:rPr>
        <w:t xml:space="preserve"> et al.</w:t>
      </w:r>
      <w:r w:rsidRPr="00413EE9">
        <w:t xml:space="preserve"> (2015) No association between vitamin D deficiency and markers of bone health in athletes. </w:t>
      </w:r>
      <w:r w:rsidRPr="00413EE9">
        <w:rPr>
          <w:i/>
        </w:rPr>
        <w:t>Med Sci Sports Exerc</w:t>
      </w:r>
      <w:r w:rsidRPr="00413EE9">
        <w:t xml:space="preserve"> </w:t>
      </w:r>
      <w:r w:rsidRPr="00413EE9">
        <w:rPr>
          <w:b/>
        </w:rPr>
        <w:t>47</w:t>
      </w:r>
      <w:r w:rsidRPr="00413EE9">
        <w:t>, 782-788.</w:t>
      </w:r>
    </w:p>
    <w:p w14:paraId="18A590B7" w14:textId="77777777" w:rsidR="00413EE9" w:rsidRPr="00413EE9" w:rsidRDefault="00413EE9" w:rsidP="00413EE9">
      <w:pPr>
        <w:pStyle w:val="EndNoteBibliography"/>
        <w:spacing w:after="240"/>
      </w:pPr>
      <w:r w:rsidRPr="00413EE9">
        <w:t>53. Kremer R, Campbell PP, Reinhardt T</w:t>
      </w:r>
      <w:r w:rsidRPr="00413EE9">
        <w:rPr>
          <w:i/>
        </w:rPr>
        <w:t xml:space="preserve"> et al.</w:t>
      </w:r>
      <w:r w:rsidRPr="00413EE9">
        <w:t xml:space="preserve"> (2009) Vitamin D status and its relationship to body fat, final height, and peak bone mass in young women. </w:t>
      </w:r>
      <w:r w:rsidRPr="00413EE9">
        <w:rPr>
          <w:i/>
        </w:rPr>
        <w:t>J Clin Endocrinol Metab</w:t>
      </w:r>
      <w:r w:rsidRPr="00413EE9">
        <w:t xml:space="preserve"> </w:t>
      </w:r>
      <w:r w:rsidRPr="00413EE9">
        <w:rPr>
          <w:b/>
        </w:rPr>
        <w:t>94</w:t>
      </w:r>
      <w:r w:rsidRPr="00413EE9">
        <w:t>, 67-73.</w:t>
      </w:r>
    </w:p>
    <w:p w14:paraId="2CEB52D8" w14:textId="77777777" w:rsidR="00413EE9" w:rsidRPr="00413EE9" w:rsidRDefault="00413EE9" w:rsidP="00413EE9">
      <w:pPr>
        <w:pStyle w:val="EndNoteBibliography"/>
        <w:spacing w:after="240"/>
      </w:pPr>
      <w:r w:rsidRPr="00413EE9">
        <w:t>54. Tenforde AS, Parziale AL, Popp KL</w:t>
      </w:r>
      <w:r w:rsidRPr="00413EE9">
        <w:rPr>
          <w:i/>
        </w:rPr>
        <w:t xml:space="preserve"> et al.</w:t>
      </w:r>
      <w:r w:rsidRPr="00413EE9">
        <w:t xml:space="preserve"> (2018) Low bone mineral density in male athletes is associated with bone stress injuries at anatomic sites with greater trabecular composition. </w:t>
      </w:r>
      <w:r w:rsidRPr="00413EE9">
        <w:rPr>
          <w:i/>
        </w:rPr>
        <w:t>Am J Sports Med</w:t>
      </w:r>
      <w:r w:rsidRPr="00413EE9">
        <w:t xml:space="preserve"> </w:t>
      </w:r>
      <w:r w:rsidRPr="00413EE9">
        <w:rPr>
          <w:b/>
        </w:rPr>
        <w:t>46</w:t>
      </w:r>
      <w:r w:rsidRPr="00413EE9">
        <w:t>, 30-36.</w:t>
      </w:r>
    </w:p>
    <w:p w14:paraId="30FD98B4" w14:textId="77777777" w:rsidR="00413EE9" w:rsidRPr="00413EE9" w:rsidRDefault="00413EE9" w:rsidP="00413EE9">
      <w:pPr>
        <w:pStyle w:val="EndNoteBibliography"/>
        <w:spacing w:after="240"/>
      </w:pPr>
      <w:r w:rsidRPr="00413EE9">
        <w:t>55. Halliday TM, Peterson NJ, Thomas JJ</w:t>
      </w:r>
      <w:r w:rsidRPr="00413EE9">
        <w:rPr>
          <w:i/>
        </w:rPr>
        <w:t xml:space="preserve"> et al.</w:t>
      </w:r>
      <w:r w:rsidRPr="00413EE9">
        <w:t xml:space="preserve"> (2011) Vitamin D status relative to diet, lifestyle, injury, and illness in college athletes. </w:t>
      </w:r>
      <w:r w:rsidRPr="00413EE9">
        <w:rPr>
          <w:i/>
        </w:rPr>
        <w:t>Med Sci Sports Exerc</w:t>
      </w:r>
      <w:r w:rsidRPr="00413EE9">
        <w:t xml:space="preserve"> </w:t>
      </w:r>
      <w:r w:rsidRPr="00413EE9">
        <w:rPr>
          <w:b/>
        </w:rPr>
        <w:t>43</w:t>
      </w:r>
      <w:r w:rsidRPr="00413EE9">
        <w:t>, 335-343.</w:t>
      </w:r>
    </w:p>
    <w:p w14:paraId="6809B435" w14:textId="77777777" w:rsidR="00413EE9" w:rsidRPr="00413EE9" w:rsidRDefault="00413EE9" w:rsidP="00413EE9">
      <w:pPr>
        <w:pStyle w:val="EndNoteBibliography"/>
        <w:spacing w:after="240"/>
      </w:pPr>
      <w:r w:rsidRPr="00413EE9">
        <w:t>56. Rebolledo BJ, Bernard JA, Werner BC</w:t>
      </w:r>
      <w:r w:rsidRPr="00413EE9">
        <w:rPr>
          <w:i/>
        </w:rPr>
        <w:t xml:space="preserve"> et al.</w:t>
      </w:r>
      <w:r w:rsidRPr="00413EE9">
        <w:t xml:space="preserve"> (2018) The association of vitamin D status in lower extremity muscle strains and core muscle injuries at the National Football League Combine. </w:t>
      </w:r>
      <w:r w:rsidRPr="00413EE9">
        <w:rPr>
          <w:i/>
        </w:rPr>
        <w:t>Arthroscopy</w:t>
      </w:r>
      <w:r w:rsidRPr="00413EE9">
        <w:t xml:space="preserve"> </w:t>
      </w:r>
      <w:r w:rsidRPr="00413EE9">
        <w:rPr>
          <w:b/>
        </w:rPr>
        <w:t>34</w:t>
      </w:r>
      <w:r w:rsidRPr="00413EE9">
        <w:t>, 1280-1285.</w:t>
      </w:r>
    </w:p>
    <w:p w14:paraId="305BD9B3" w14:textId="77777777" w:rsidR="00413EE9" w:rsidRPr="00413EE9" w:rsidRDefault="00413EE9" w:rsidP="00413EE9">
      <w:pPr>
        <w:pStyle w:val="EndNoteBibliography"/>
        <w:spacing w:after="240"/>
      </w:pPr>
      <w:r w:rsidRPr="00413EE9">
        <w:t>57. Maroon JC, Mathyssek CM, Bost JW</w:t>
      </w:r>
      <w:r w:rsidRPr="00413EE9">
        <w:rPr>
          <w:i/>
        </w:rPr>
        <w:t xml:space="preserve"> et al.</w:t>
      </w:r>
      <w:r w:rsidRPr="00413EE9">
        <w:t xml:space="preserve"> (2015) Vitamin D profile in National Football League players. </w:t>
      </w:r>
      <w:r w:rsidRPr="00413EE9">
        <w:rPr>
          <w:i/>
        </w:rPr>
        <w:t>Am J Sports Med</w:t>
      </w:r>
      <w:r w:rsidRPr="00413EE9">
        <w:t xml:space="preserve"> </w:t>
      </w:r>
      <w:r w:rsidRPr="00413EE9">
        <w:rPr>
          <w:b/>
        </w:rPr>
        <w:t>43</w:t>
      </w:r>
      <w:r w:rsidRPr="00413EE9">
        <w:t>, 1241-1245.</w:t>
      </w:r>
    </w:p>
    <w:p w14:paraId="37989B23" w14:textId="77777777" w:rsidR="00413EE9" w:rsidRPr="00413EE9" w:rsidRDefault="00413EE9" w:rsidP="00413EE9">
      <w:pPr>
        <w:pStyle w:val="EndNoteBibliography"/>
        <w:spacing w:after="240"/>
      </w:pPr>
      <w:r w:rsidRPr="00413EE9">
        <w:t>58. Davey T, Lanham-New SA, Shaw AM</w:t>
      </w:r>
      <w:r w:rsidRPr="00413EE9">
        <w:rPr>
          <w:i/>
        </w:rPr>
        <w:t xml:space="preserve"> et al.</w:t>
      </w:r>
      <w:r w:rsidRPr="00413EE9">
        <w:t xml:space="preserve"> (2016) Low serum 25-hydroxyvitamin D is associated with increased risk of stress fracture during Royal Marine recruit training. </w:t>
      </w:r>
      <w:r w:rsidRPr="00413EE9">
        <w:rPr>
          <w:i/>
        </w:rPr>
        <w:t>Osteoporos Int</w:t>
      </w:r>
      <w:r w:rsidRPr="00413EE9">
        <w:t xml:space="preserve"> </w:t>
      </w:r>
      <w:r w:rsidRPr="00413EE9">
        <w:rPr>
          <w:b/>
        </w:rPr>
        <w:t>27</w:t>
      </w:r>
      <w:r w:rsidRPr="00413EE9">
        <w:t>, 171-179.</w:t>
      </w:r>
    </w:p>
    <w:p w14:paraId="0031E13B" w14:textId="77777777" w:rsidR="00413EE9" w:rsidRPr="00413EE9" w:rsidRDefault="00413EE9" w:rsidP="00413EE9">
      <w:pPr>
        <w:pStyle w:val="EndNoteBibliography"/>
        <w:spacing w:after="240"/>
      </w:pPr>
      <w:r w:rsidRPr="00413EE9">
        <w:t>59. Martineau C, Naja RP, Husseini A</w:t>
      </w:r>
      <w:r w:rsidRPr="00413EE9">
        <w:rPr>
          <w:i/>
        </w:rPr>
        <w:t xml:space="preserve"> et al.</w:t>
      </w:r>
      <w:r w:rsidRPr="00413EE9">
        <w:t xml:space="preserve"> (2018) Optimal bone fracture repair requires 24R,25-dihydroxyvitamin D3 and its effector molecule FAM57B2. </w:t>
      </w:r>
      <w:r w:rsidRPr="00413EE9">
        <w:rPr>
          <w:i/>
        </w:rPr>
        <w:t>J Clin Invest</w:t>
      </w:r>
      <w:r w:rsidRPr="00413EE9">
        <w:t xml:space="preserve"> </w:t>
      </w:r>
      <w:r w:rsidRPr="00413EE9">
        <w:rPr>
          <w:b/>
        </w:rPr>
        <w:t>128</w:t>
      </w:r>
      <w:r w:rsidRPr="00413EE9">
        <w:t>, 3546-3557.</w:t>
      </w:r>
    </w:p>
    <w:p w14:paraId="085DB7F3" w14:textId="77777777" w:rsidR="00413EE9" w:rsidRPr="00413EE9" w:rsidRDefault="00413EE9" w:rsidP="00413EE9">
      <w:pPr>
        <w:pStyle w:val="EndNoteBibliography"/>
        <w:spacing w:after="240"/>
      </w:pPr>
      <w:r w:rsidRPr="00413EE9">
        <w:t>60. Carpenter TO, Keller M, Schwartz D</w:t>
      </w:r>
      <w:r w:rsidRPr="00413EE9">
        <w:rPr>
          <w:i/>
        </w:rPr>
        <w:t xml:space="preserve"> et al.</w:t>
      </w:r>
      <w:r w:rsidRPr="00413EE9">
        <w:t xml:space="preserve"> (1996) 24,25 Dihydroxyvitamin D supplementation corrects hyperparathyroidism and improves skeletal abnormalities in X-</w:t>
      </w:r>
      <w:r w:rsidRPr="00413EE9">
        <w:lastRenderedPageBreak/>
        <w:t xml:space="preserve">linked hypophosphatemic rickets--a clinical research center study. </w:t>
      </w:r>
      <w:r w:rsidRPr="00413EE9">
        <w:rPr>
          <w:i/>
        </w:rPr>
        <w:t>J Clin Endocrinol Metab</w:t>
      </w:r>
      <w:r w:rsidRPr="00413EE9">
        <w:t xml:space="preserve"> </w:t>
      </w:r>
      <w:r w:rsidRPr="00413EE9">
        <w:rPr>
          <w:b/>
        </w:rPr>
        <w:t>81</w:t>
      </w:r>
      <w:r w:rsidRPr="00413EE9">
        <w:t>, 2381-2388.</w:t>
      </w:r>
    </w:p>
    <w:p w14:paraId="14422C9A" w14:textId="77777777" w:rsidR="00413EE9" w:rsidRPr="00413EE9" w:rsidRDefault="00413EE9" w:rsidP="00413EE9">
      <w:pPr>
        <w:pStyle w:val="EndNoteBibliography"/>
        <w:spacing w:after="240"/>
      </w:pPr>
      <w:r w:rsidRPr="00413EE9">
        <w:t>61. Birkenhager-Frenkel DH, Pols HA, Zeelenberg J</w:t>
      </w:r>
      <w:r w:rsidRPr="00413EE9">
        <w:rPr>
          <w:i/>
        </w:rPr>
        <w:t xml:space="preserve"> et al.</w:t>
      </w:r>
      <w:r w:rsidRPr="00413EE9">
        <w:t xml:space="preserve"> (1995) Effects of 24R,25-dihydroxyvitamin D3 in combination with 1 alpha-hydroxyvitamin D3 in predialysis renal insufficiency: biochemistry and histomorphometry of cancellous bone. </w:t>
      </w:r>
      <w:r w:rsidRPr="00413EE9">
        <w:rPr>
          <w:i/>
        </w:rPr>
        <w:t>J Bone Miner Res</w:t>
      </w:r>
      <w:r w:rsidRPr="00413EE9">
        <w:t xml:space="preserve"> </w:t>
      </w:r>
      <w:r w:rsidRPr="00413EE9">
        <w:rPr>
          <w:b/>
        </w:rPr>
        <w:t>10</w:t>
      </w:r>
      <w:r w:rsidRPr="00413EE9">
        <w:t>, 197-204.</w:t>
      </w:r>
    </w:p>
    <w:p w14:paraId="5DD1AF80" w14:textId="77777777" w:rsidR="00413EE9" w:rsidRPr="00413EE9" w:rsidRDefault="00413EE9" w:rsidP="00413EE9">
      <w:pPr>
        <w:pStyle w:val="EndNoteBibliography"/>
        <w:spacing w:after="240"/>
      </w:pPr>
      <w:r w:rsidRPr="00413EE9">
        <w:t xml:space="preserve">62. Wherry SJ, Swanson CM Kohrt WM (2022) Acute catabolic bone metabolism response to exercise in young and older adults: a narrative review. </w:t>
      </w:r>
      <w:r w:rsidRPr="00413EE9">
        <w:rPr>
          <w:i/>
        </w:rPr>
        <w:t>Exp Gerontol</w:t>
      </w:r>
      <w:r w:rsidRPr="00413EE9">
        <w:t xml:space="preserve"> </w:t>
      </w:r>
      <w:r w:rsidRPr="00413EE9">
        <w:rPr>
          <w:b/>
        </w:rPr>
        <w:t>157</w:t>
      </w:r>
      <w:r w:rsidRPr="00413EE9">
        <w:t>, 111633.</w:t>
      </w:r>
    </w:p>
    <w:p w14:paraId="61AFFCDA" w14:textId="77777777" w:rsidR="00413EE9" w:rsidRPr="00413EE9" w:rsidRDefault="00413EE9" w:rsidP="00413EE9">
      <w:pPr>
        <w:pStyle w:val="EndNoteBibliography"/>
        <w:spacing w:after="240"/>
      </w:pPr>
      <w:r w:rsidRPr="00413EE9">
        <w:t>63. Coombs CV, Greeves JP, Young CD</w:t>
      </w:r>
      <w:r w:rsidRPr="00413EE9">
        <w:rPr>
          <w:i/>
        </w:rPr>
        <w:t xml:space="preserve"> et al.</w:t>
      </w:r>
      <w:r w:rsidRPr="00413EE9">
        <w:t xml:space="preserve"> (2025) The effect of calcium supplementation on bone calcium balance and calcium and bone metabolism during load carriage in women: a randomized controlled crossover trial. </w:t>
      </w:r>
      <w:r w:rsidRPr="00413EE9">
        <w:rPr>
          <w:i/>
        </w:rPr>
        <w:t>J Bone Miner Res</w:t>
      </w:r>
      <w:r w:rsidRPr="00413EE9">
        <w:t xml:space="preserve"> </w:t>
      </w:r>
      <w:r w:rsidRPr="00413EE9">
        <w:rPr>
          <w:b/>
        </w:rPr>
        <w:t>40</w:t>
      </w:r>
      <w:r w:rsidRPr="00413EE9">
        <w:t>, 753-765.</w:t>
      </w:r>
    </w:p>
    <w:p w14:paraId="0E227145" w14:textId="77777777" w:rsidR="00413EE9" w:rsidRPr="00413EE9" w:rsidRDefault="00413EE9" w:rsidP="00413EE9">
      <w:pPr>
        <w:pStyle w:val="EndNoteBibliography"/>
        <w:spacing w:after="240"/>
      </w:pPr>
      <w:r w:rsidRPr="00413EE9">
        <w:t>64. Cranney A, Weiler HA, O'Donnell S</w:t>
      </w:r>
      <w:r w:rsidRPr="00413EE9">
        <w:rPr>
          <w:i/>
        </w:rPr>
        <w:t xml:space="preserve"> et al.</w:t>
      </w:r>
      <w:r w:rsidRPr="00413EE9">
        <w:t xml:space="preserve"> (2008) Summary of evidence-based review on vitamin D efficacy and safety in relation to bone health. </w:t>
      </w:r>
      <w:r w:rsidRPr="00413EE9">
        <w:rPr>
          <w:i/>
        </w:rPr>
        <w:t>Am J Clin Nutr</w:t>
      </w:r>
      <w:r w:rsidRPr="00413EE9">
        <w:t xml:space="preserve"> </w:t>
      </w:r>
      <w:r w:rsidRPr="00413EE9">
        <w:rPr>
          <w:b/>
        </w:rPr>
        <w:t>88</w:t>
      </w:r>
      <w:r w:rsidRPr="00413EE9">
        <w:t>, 513S-519S.</w:t>
      </w:r>
    </w:p>
    <w:p w14:paraId="50D98F88" w14:textId="77777777" w:rsidR="00413EE9" w:rsidRPr="00413EE9" w:rsidRDefault="00413EE9" w:rsidP="00413EE9">
      <w:pPr>
        <w:pStyle w:val="EndNoteBibliography"/>
        <w:spacing w:after="240"/>
      </w:pPr>
      <w:r w:rsidRPr="00413EE9">
        <w:t>65. Owens DJ, Sharples AP, Polydorou I</w:t>
      </w:r>
      <w:r w:rsidRPr="00413EE9">
        <w:rPr>
          <w:i/>
        </w:rPr>
        <w:t xml:space="preserve"> et al.</w:t>
      </w:r>
      <w:r w:rsidRPr="00413EE9">
        <w:t xml:space="preserve"> (2015) A systems-based investigation into vitamin D and skeletal muscle repair, regeneration, and hypertrophy. </w:t>
      </w:r>
      <w:r w:rsidRPr="00413EE9">
        <w:rPr>
          <w:i/>
        </w:rPr>
        <w:t>Am J Physiol Endocrinol Metab</w:t>
      </w:r>
      <w:r w:rsidRPr="00413EE9">
        <w:t xml:space="preserve"> </w:t>
      </w:r>
      <w:r w:rsidRPr="00413EE9">
        <w:rPr>
          <w:b/>
        </w:rPr>
        <w:t>309</w:t>
      </w:r>
      <w:r w:rsidRPr="00413EE9">
        <w:t>, E1019-1031.</w:t>
      </w:r>
    </w:p>
    <w:p w14:paraId="3097FFE1" w14:textId="77777777" w:rsidR="00413EE9" w:rsidRPr="00413EE9" w:rsidRDefault="00413EE9" w:rsidP="00413EE9">
      <w:pPr>
        <w:pStyle w:val="EndNoteBibliography"/>
        <w:spacing w:after="240"/>
      </w:pPr>
      <w:r w:rsidRPr="00413EE9">
        <w:t>66. Zebrowska A, Sadowska-Krepa E, Stanula A</w:t>
      </w:r>
      <w:r w:rsidRPr="00413EE9">
        <w:rPr>
          <w:i/>
        </w:rPr>
        <w:t xml:space="preserve"> et al.</w:t>
      </w:r>
      <w:r w:rsidRPr="00413EE9">
        <w:t xml:space="preserve"> (2020) The effect of vitamin D supplementation on serum total 25(OH) levels and biochemical markers of skeletal muscles in runners. </w:t>
      </w:r>
      <w:r w:rsidRPr="00413EE9">
        <w:rPr>
          <w:i/>
        </w:rPr>
        <w:t>J Int Soc Sports Nutr</w:t>
      </w:r>
      <w:r w:rsidRPr="00413EE9">
        <w:t xml:space="preserve"> </w:t>
      </w:r>
      <w:r w:rsidRPr="00413EE9">
        <w:rPr>
          <w:b/>
        </w:rPr>
        <w:t>17</w:t>
      </w:r>
      <w:r w:rsidRPr="00413EE9">
        <w:t>, 18.</w:t>
      </w:r>
    </w:p>
    <w:p w14:paraId="00EF28D1" w14:textId="77777777" w:rsidR="00413EE9" w:rsidRPr="00413EE9" w:rsidRDefault="00413EE9" w:rsidP="00413EE9">
      <w:pPr>
        <w:pStyle w:val="EndNoteBibliography"/>
        <w:spacing w:after="240"/>
      </w:pPr>
      <w:r w:rsidRPr="00413EE9">
        <w:t>67. Farrar MD, Kift R, Felton SJ</w:t>
      </w:r>
      <w:r w:rsidRPr="00413EE9">
        <w:rPr>
          <w:i/>
        </w:rPr>
        <w:t xml:space="preserve"> et al.</w:t>
      </w:r>
      <w:r w:rsidRPr="00413EE9">
        <w:t xml:space="preserve"> (2011) Recommended summer sunlight exposure amounts fail to produce sufficient vitamin D status in UK adults of South Asian origin. </w:t>
      </w:r>
      <w:r w:rsidRPr="00413EE9">
        <w:rPr>
          <w:i/>
        </w:rPr>
        <w:t>Am J Clin Nutr</w:t>
      </w:r>
      <w:r w:rsidRPr="00413EE9">
        <w:t xml:space="preserve"> </w:t>
      </w:r>
      <w:r w:rsidRPr="00413EE9">
        <w:rPr>
          <w:b/>
        </w:rPr>
        <w:t>94</w:t>
      </w:r>
      <w:r w:rsidRPr="00413EE9">
        <w:t>, 1219-1224.</w:t>
      </w:r>
    </w:p>
    <w:p w14:paraId="5CD3B180" w14:textId="77777777" w:rsidR="00413EE9" w:rsidRPr="00413EE9" w:rsidRDefault="00413EE9" w:rsidP="00413EE9">
      <w:pPr>
        <w:pStyle w:val="EndNoteBibliography"/>
        <w:spacing w:after="240"/>
      </w:pPr>
      <w:r w:rsidRPr="00413EE9">
        <w:t>68. Hughes JM, Taylor KM, Guerriere KI</w:t>
      </w:r>
      <w:r w:rsidRPr="00413EE9">
        <w:rPr>
          <w:i/>
        </w:rPr>
        <w:t xml:space="preserve"> et al.</w:t>
      </w:r>
      <w:r w:rsidRPr="00413EE9">
        <w:t xml:space="preserve"> (2023) Changes in distal tibial microarchitecture during eight weeks of U.S. Army basic combat training differ by sex and race. </w:t>
      </w:r>
      <w:r w:rsidRPr="00413EE9">
        <w:rPr>
          <w:i/>
        </w:rPr>
        <w:t>JBMR Plus</w:t>
      </w:r>
      <w:r w:rsidRPr="00413EE9">
        <w:t xml:space="preserve"> </w:t>
      </w:r>
      <w:r w:rsidRPr="00413EE9">
        <w:rPr>
          <w:b/>
        </w:rPr>
        <w:t>7</w:t>
      </w:r>
      <w:r w:rsidRPr="00413EE9">
        <w:t>, e10719.</w:t>
      </w:r>
    </w:p>
    <w:p w14:paraId="29F08233" w14:textId="77777777" w:rsidR="00413EE9" w:rsidRPr="00413EE9" w:rsidRDefault="00413EE9" w:rsidP="00413EE9">
      <w:pPr>
        <w:pStyle w:val="EndNoteBibliography"/>
      </w:pPr>
      <w:r w:rsidRPr="00413EE9">
        <w:t>69. O'Leary TJ, Izard RM, Jackson S</w:t>
      </w:r>
      <w:r w:rsidRPr="00413EE9">
        <w:rPr>
          <w:i/>
        </w:rPr>
        <w:t xml:space="preserve"> et al.</w:t>
      </w:r>
      <w:r w:rsidRPr="00413EE9">
        <w:t xml:space="preserve"> (2025) Vitamin D and tibial bone density, geometry, and microarchitecture in male military recruits: an observational study and randomized controlled trial. </w:t>
      </w:r>
      <w:r w:rsidRPr="00413EE9">
        <w:rPr>
          <w:i/>
        </w:rPr>
        <w:t>J Bone Miner Res</w:t>
      </w:r>
      <w:r w:rsidRPr="00413EE9">
        <w:t xml:space="preserve"> </w:t>
      </w:r>
      <w:r w:rsidRPr="00413EE9">
        <w:rPr>
          <w:b/>
        </w:rPr>
        <w:t>40</w:t>
      </w:r>
      <w:r w:rsidRPr="00413EE9">
        <w:t>, 847-859.</w:t>
      </w:r>
    </w:p>
    <w:p w14:paraId="67E47DDB" w14:textId="71E99B1C" w:rsidR="000C1E28" w:rsidRDefault="003C6144" w:rsidP="000C1E28">
      <w:pPr>
        <w:spacing w:line="480" w:lineRule="auto"/>
      </w:pPr>
      <w:r>
        <w:fldChar w:fldCharType="end"/>
      </w:r>
      <w:r w:rsidR="000C1E28">
        <w:br w:type="page"/>
      </w:r>
    </w:p>
    <w:p w14:paraId="1D9FA0B4" w14:textId="340967EB" w:rsidR="00222616" w:rsidRPr="001976C9" w:rsidRDefault="00222616" w:rsidP="001976C9">
      <w:pPr>
        <w:spacing w:line="480" w:lineRule="auto"/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LEGENDS</w:t>
      </w:r>
    </w:p>
    <w:p w14:paraId="71587F36" w14:textId="0E74D94B" w:rsidR="006D4C80" w:rsidRPr="00366DA4" w:rsidRDefault="006D4C80" w:rsidP="001976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E233F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6A44">
        <w:rPr>
          <w:rFonts w:ascii="Times New Roman" w:hAnsi="Times New Roman" w:cs="Times New Roman"/>
          <w:sz w:val="24"/>
          <w:szCs w:val="24"/>
        </w:rPr>
        <w:t>Participant</w:t>
      </w:r>
      <w:r>
        <w:rPr>
          <w:rFonts w:ascii="Times New Roman" w:hAnsi="Times New Roman" w:cs="Times New Roman"/>
          <w:sz w:val="24"/>
          <w:szCs w:val="24"/>
        </w:rPr>
        <w:t xml:space="preserve"> flow </w:t>
      </w:r>
      <w:r w:rsidR="00E96A44">
        <w:rPr>
          <w:rFonts w:ascii="Times New Roman" w:hAnsi="Times New Roman" w:cs="Times New Roman"/>
          <w:sz w:val="24"/>
          <w:szCs w:val="24"/>
        </w:rPr>
        <w:t xml:space="preserve">through </w:t>
      </w:r>
      <w:r w:rsidR="006815D9">
        <w:rPr>
          <w:rFonts w:ascii="Times New Roman" w:hAnsi="Times New Roman" w:cs="Times New Roman"/>
          <w:sz w:val="24"/>
          <w:szCs w:val="24"/>
        </w:rPr>
        <w:t xml:space="preserve">the </w:t>
      </w:r>
      <w:r w:rsidR="00E96A44">
        <w:rPr>
          <w:rFonts w:ascii="Times New Roman" w:hAnsi="Times New Roman" w:cs="Times New Roman"/>
          <w:sz w:val="24"/>
          <w:szCs w:val="24"/>
        </w:rPr>
        <w:t>study</w:t>
      </w:r>
      <w:r w:rsidR="002A2ACB">
        <w:rPr>
          <w:rFonts w:ascii="Times New Roman" w:hAnsi="Times New Roman" w:cs="Times New Roman"/>
          <w:sz w:val="24"/>
          <w:szCs w:val="24"/>
        </w:rPr>
        <w:t>.</w:t>
      </w:r>
    </w:p>
    <w:p w14:paraId="3C66244F" w14:textId="1661F01B" w:rsidR="00366DA4" w:rsidRPr="00366DA4" w:rsidRDefault="00366DA4" w:rsidP="001976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66DA4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DE233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D4C80">
        <w:rPr>
          <w:rFonts w:ascii="Times New Roman" w:hAnsi="Times New Roman" w:cs="Times New Roman"/>
          <w:b/>
          <w:bCs/>
          <w:sz w:val="24"/>
          <w:szCs w:val="24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chematic of study </w:t>
      </w:r>
      <w:r w:rsidR="00257EFE">
        <w:rPr>
          <w:rFonts w:ascii="Times New Roman" w:hAnsi="Times New Roman" w:cs="Times New Roman"/>
          <w:sz w:val="24"/>
          <w:szCs w:val="24"/>
        </w:rPr>
        <w:t>design</w:t>
      </w:r>
      <w:r>
        <w:rPr>
          <w:rFonts w:ascii="Times New Roman" w:hAnsi="Times New Roman" w:cs="Times New Roman"/>
          <w:sz w:val="24"/>
          <w:szCs w:val="24"/>
        </w:rPr>
        <w:t xml:space="preserve">, to investigate the effect of </w:t>
      </w:r>
      <w:r w:rsidR="00694369">
        <w:rPr>
          <w:rFonts w:ascii="Times New Roman" w:hAnsi="Times New Roman" w:cs="Times New Roman"/>
          <w:sz w:val="24"/>
          <w:szCs w:val="24"/>
        </w:rPr>
        <w:t xml:space="preserve">12 weeks </w:t>
      </w:r>
      <w:r w:rsidR="003614C1">
        <w:rPr>
          <w:rFonts w:ascii="Times New Roman" w:hAnsi="Times New Roman" w:cs="Times New Roman"/>
          <w:sz w:val="24"/>
          <w:szCs w:val="24"/>
        </w:rPr>
        <w:t>vitamin D supplementation (</w:t>
      </w:r>
      <w:proofErr w:type="spellStart"/>
      <w:r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="003614C1">
        <w:rPr>
          <w:rFonts w:ascii="Times New Roman" w:hAnsi="Times New Roman" w:cs="Times New Roman"/>
          <w:sz w:val="24"/>
          <w:szCs w:val="24"/>
        </w:rPr>
        <w:t xml:space="preserve"> or</w:t>
      </w:r>
      <w:r>
        <w:rPr>
          <w:rFonts w:ascii="Times New Roman" w:hAnsi="Times New Roman" w:cs="Times New Roman"/>
          <w:sz w:val="24"/>
          <w:szCs w:val="24"/>
        </w:rPr>
        <w:t xml:space="preserve"> oral vitamin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="003614C1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or placebo</w:t>
      </w:r>
      <w:r w:rsidR="00FC1262">
        <w:rPr>
          <w:rFonts w:ascii="Times New Roman" w:hAnsi="Times New Roman" w:cs="Times New Roman"/>
          <w:sz w:val="24"/>
          <w:szCs w:val="24"/>
        </w:rPr>
        <w:t xml:space="preserve"> (placebo </w:t>
      </w:r>
      <w:proofErr w:type="spellStart"/>
      <w:r w:rsidR="00FC1262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="00FC1262">
        <w:rPr>
          <w:rFonts w:ascii="Times New Roman" w:hAnsi="Times New Roman" w:cs="Times New Roman"/>
          <w:sz w:val="24"/>
          <w:szCs w:val="24"/>
        </w:rPr>
        <w:t xml:space="preserve"> or oral placebo)</w:t>
      </w:r>
      <w:r>
        <w:rPr>
          <w:rFonts w:ascii="Times New Roman" w:hAnsi="Times New Roman" w:cs="Times New Roman"/>
          <w:sz w:val="24"/>
          <w:szCs w:val="24"/>
        </w:rPr>
        <w:t xml:space="preserve"> on the risk of</w:t>
      </w:r>
      <w:r w:rsidR="00250401">
        <w:rPr>
          <w:rFonts w:ascii="Times New Roman" w:hAnsi="Times New Roman" w:cs="Times New Roman"/>
          <w:sz w:val="24"/>
          <w:szCs w:val="24"/>
        </w:rPr>
        <w:t xml:space="preserve"> lower body</w:t>
      </w:r>
      <w:r>
        <w:rPr>
          <w:rFonts w:ascii="Times New Roman" w:hAnsi="Times New Roman" w:cs="Times New Roman"/>
          <w:sz w:val="24"/>
          <w:szCs w:val="24"/>
        </w:rPr>
        <w:t xml:space="preserve"> overuse musculoskeletal</w:t>
      </w:r>
      <w:r w:rsidR="00D27FC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jury</w:t>
      </w:r>
      <w:r w:rsidR="00916F70">
        <w:rPr>
          <w:rFonts w:ascii="Times New Roman" w:hAnsi="Times New Roman" w:cs="Times New Roman"/>
          <w:sz w:val="24"/>
          <w:szCs w:val="24"/>
        </w:rPr>
        <w:t xml:space="preserve"> during</w:t>
      </w:r>
      <w:r w:rsidR="003614C1">
        <w:rPr>
          <w:rFonts w:ascii="Times New Roman" w:hAnsi="Times New Roman" w:cs="Times New Roman"/>
          <w:sz w:val="24"/>
          <w:szCs w:val="24"/>
        </w:rPr>
        <w:t xml:space="preserve"> 26 weeks of</w:t>
      </w:r>
      <w:r w:rsidR="00250401">
        <w:rPr>
          <w:rFonts w:ascii="Times New Roman" w:hAnsi="Times New Roman" w:cs="Times New Roman"/>
          <w:sz w:val="24"/>
          <w:szCs w:val="24"/>
        </w:rPr>
        <w:t xml:space="preserve"> </w:t>
      </w:r>
      <w:r w:rsidR="003614C1">
        <w:rPr>
          <w:rFonts w:ascii="Times New Roman" w:hAnsi="Times New Roman" w:cs="Times New Roman"/>
          <w:sz w:val="24"/>
          <w:szCs w:val="24"/>
        </w:rPr>
        <w:t>initial</w:t>
      </w:r>
      <w:r w:rsidR="00916F70">
        <w:rPr>
          <w:rFonts w:ascii="Times New Roman" w:hAnsi="Times New Roman" w:cs="Times New Roman"/>
          <w:sz w:val="24"/>
          <w:szCs w:val="24"/>
        </w:rPr>
        <w:t xml:space="preserve"> military training and</w:t>
      </w:r>
      <w:r w:rsidR="001224A0">
        <w:rPr>
          <w:rFonts w:ascii="Times New Roman" w:hAnsi="Times New Roman" w:cs="Times New Roman"/>
          <w:sz w:val="24"/>
          <w:szCs w:val="24"/>
        </w:rPr>
        <w:t xml:space="preserve"> subsequent </w:t>
      </w:r>
      <w:r w:rsidR="00232F79">
        <w:rPr>
          <w:rFonts w:ascii="Times New Roman" w:hAnsi="Times New Roman" w:cs="Times New Roman"/>
          <w:sz w:val="24"/>
          <w:szCs w:val="24"/>
        </w:rPr>
        <w:t xml:space="preserve">3 </w:t>
      </w:r>
      <w:r w:rsidR="001224A0">
        <w:rPr>
          <w:rFonts w:ascii="Times New Roman" w:hAnsi="Times New Roman" w:cs="Times New Roman"/>
          <w:sz w:val="24"/>
          <w:szCs w:val="24"/>
        </w:rPr>
        <w:t>years</w:t>
      </w:r>
      <w:r w:rsidR="00916F70">
        <w:rPr>
          <w:rFonts w:ascii="Times New Roman" w:hAnsi="Times New Roman" w:cs="Times New Roman"/>
          <w:sz w:val="24"/>
          <w:szCs w:val="24"/>
        </w:rPr>
        <w:t xml:space="preserve"> </w:t>
      </w:r>
      <w:r w:rsidR="001224A0">
        <w:rPr>
          <w:rFonts w:ascii="Times New Roman" w:hAnsi="Times New Roman" w:cs="Times New Roman"/>
          <w:sz w:val="24"/>
          <w:szCs w:val="24"/>
        </w:rPr>
        <w:t xml:space="preserve">of </w:t>
      </w:r>
      <w:r w:rsidR="00916F70">
        <w:rPr>
          <w:rFonts w:ascii="Times New Roman" w:hAnsi="Times New Roman" w:cs="Times New Roman"/>
          <w:sz w:val="24"/>
          <w:szCs w:val="24"/>
        </w:rPr>
        <w:t>military service</w:t>
      </w:r>
      <w:r w:rsidR="001224A0">
        <w:rPr>
          <w:rFonts w:ascii="Times New Roman" w:hAnsi="Times New Roman" w:cs="Times New Roman"/>
          <w:sz w:val="24"/>
          <w:szCs w:val="24"/>
        </w:rPr>
        <w:t xml:space="preserve">. </w:t>
      </w:r>
      <w:r w:rsidR="000C03A5">
        <w:rPr>
          <w:rFonts w:ascii="Times New Roman" w:hAnsi="Times New Roman" w:cs="Times New Roman"/>
          <w:sz w:val="24"/>
          <w:szCs w:val="24"/>
        </w:rPr>
        <w:t>Vitamin D s</w:t>
      </w:r>
      <w:r w:rsidR="001224A0">
        <w:rPr>
          <w:rFonts w:ascii="Times New Roman" w:hAnsi="Times New Roman" w:cs="Times New Roman"/>
          <w:sz w:val="24"/>
          <w:szCs w:val="24"/>
        </w:rPr>
        <w:t>upplement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224A0">
        <w:rPr>
          <w:rFonts w:ascii="Times New Roman" w:hAnsi="Times New Roman" w:cs="Times New Roman"/>
          <w:sz w:val="24"/>
          <w:szCs w:val="24"/>
        </w:rPr>
        <w:t>during a</w:t>
      </w:r>
      <w:r>
        <w:rPr>
          <w:rFonts w:ascii="Times New Roman" w:hAnsi="Times New Roman" w:cs="Times New Roman"/>
          <w:sz w:val="24"/>
          <w:szCs w:val="24"/>
        </w:rPr>
        <w:t xml:space="preserve"> 4</w:t>
      </w:r>
      <w:r w:rsidR="004A4D4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week restoration phase</w:t>
      </w:r>
      <w:r w:rsidR="001224A0">
        <w:rPr>
          <w:rFonts w:ascii="Times New Roman" w:hAnsi="Times New Roman" w:cs="Times New Roman"/>
          <w:sz w:val="24"/>
          <w:szCs w:val="24"/>
        </w:rPr>
        <w:t xml:space="preserve"> followed by</w:t>
      </w:r>
      <w:r>
        <w:rPr>
          <w:rFonts w:ascii="Times New Roman" w:hAnsi="Times New Roman" w:cs="Times New Roman"/>
          <w:sz w:val="24"/>
          <w:szCs w:val="24"/>
        </w:rPr>
        <w:t xml:space="preserve"> an 8</w:t>
      </w:r>
      <w:r w:rsidR="004A4D4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week maintenance phase</w:t>
      </w:r>
      <w:r w:rsidR="008F39D0">
        <w:rPr>
          <w:rFonts w:ascii="Times New Roman" w:hAnsi="Times New Roman" w:cs="Times New Roman"/>
          <w:sz w:val="24"/>
          <w:szCs w:val="24"/>
        </w:rPr>
        <w:t>.</w:t>
      </w:r>
    </w:p>
    <w:p w14:paraId="7321E78E" w14:textId="602CA775" w:rsidR="002A2ACB" w:rsidRDefault="002A2ACB" w:rsidP="001976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3 </w:t>
      </w:r>
      <w:r w:rsidR="00573D43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itamin D metabolites</w:t>
      </w:r>
      <w:r w:rsidR="00573D43">
        <w:rPr>
          <w:rFonts w:ascii="Times New Roman" w:hAnsi="Times New Roman" w:cs="Times New Roman"/>
          <w:sz w:val="24"/>
          <w:szCs w:val="24"/>
        </w:rPr>
        <w:t xml:space="preserve"> at baseline, week 5</w:t>
      </w:r>
      <w:r w:rsidR="00694369">
        <w:rPr>
          <w:rFonts w:ascii="Times New Roman" w:hAnsi="Times New Roman" w:cs="Times New Roman"/>
          <w:sz w:val="24"/>
          <w:szCs w:val="24"/>
        </w:rPr>
        <w:t>,</w:t>
      </w:r>
      <w:r w:rsidR="00573D43">
        <w:rPr>
          <w:rFonts w:ascii="Times New Roman" w:hAnsi="Times New Roman" w:cs="Times New Roman"/>
          <w:sz w:val="24"/>
          <w:szCs w:val="24"/>
        </w:rPr>
        <w:t xml:space="preserve"> and 12 in participants randomi</w:t>
      </w:r>
      <w:r w:rsidR="00C05A96">
        <w:rPr>
          <w:rFonts w:ascii="Times New Roman" w:hAnsi="Times New Roman" w:cs="Times New Roman"/>
          <w:sz w:val="24"/>
          <w:szCs w:val="24"/>
        </w:rPr>
        <w:t>s</w:t>
      </w:r>
      <w:r w:rsidR="00573D43">
        <w:rPr>
          <w:rFonts w:ascii="Times New Roman" w:hAnsi="Times New Roman" w:cs="Times New Roman"/>
          <w:sz w:val="24"/>
          <w:szCs w:val="24"/>
        </w:rPr>
        <w:t>ed to vitamin D</w:t>
      </w:r>
      <w:r w:rsidR="00FC6CD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C6CD0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FC6CD0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FC6CD0">
        <w:rPr>
          <w:rFonts w:ascii="Times New Roman" w:hAnsi="Times New Roman" w:cs="Times New Roman"/>
          <w:sz w:val="24"/>
          <w:szCs w:val="24"/>
        </w:rPr>
        <w:t xml:space="preserve">oral vitamin </w:t>
      </w:r>
      <w:proofErr w:type="spellStart"/>
      <w:r w:rsidR="00FC6CD0">
        <w:rPr>
          <w:rFonts w:ascii="Times New Roman" w:hAnsi="Times New Roman" w:cs="Times New Roman"/>
          <w:sz w:val="24"/>
          <w:szCs w:val="24"/>
        </w:rPr>
        <w:t>D</w:t>
      </w:r>
      <w:r w:rsidR="00FC6CD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="00FC6CD0">
        <w:rPr>
          <w:rFonts w:ascii="Times New Roman" w:hAnsi="Times New Roman" w:cs="Times New Roman"/>
          <w:sz w:val="24"/>
          <w:szCs w:val="24"/>
        </w:rPr>
        <w:t xml:space="preserve">) </w:t>
      </w:r>
      <w:r w:rsidR="00573D43">
        <w:rPr>
          <w:rFonts w:ascii="Times New Roman" w:hAnsi="Times New Roman" w:cs="Times New Roman"/>
          <w:sz w:val="24"/>
          <w:szCs w:val="24"/>
        </w:rPr>
        <w:t>or placebo</w:t>
      </w:r>
      <w:r w:rsidR="00FC6CD0">
        <w:rPr>
          <w:rFonts w:ascii="Times New Roman" w:hAnsi="Times New Roman" w:cs="Times New Roman"/>
          <w:sz w:val="24"/>
          <w:szCs w:val="24"/>
        </w:rPr>
        <w:t xml:space="preserve"> (placebo </w:t>
      </w:r>
      <w:proofErr w:type="spellStart"/>
      <w:r w:rsidR="00FC6CD0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="00FC6CD0">
        <w:rPr>
          <w:rFonts w:ascii="Times New Roman" w:hAnsi="Times New Roman" w:cs="Times New Roman"/>
          <w:sz w:val="24"/>
          <w:szCs w:val="24"/>
        </w:rPr>
        <w:t xml:space="preserve"> and oral placebo)</w:t>
      </w:r>
      <w:r w:rsidR="00573D43">
        <w:rPr>
          <w:rFonts w:ascii="Times New Roman" w:hAnsi="Times New Roman" w:cs="Times New Roman"/>
          <w:sz w:val="24"/>
          <w:szCs w:val="24"/>
        </w:rPr>
        <w:t>. A, 25(OH)D; B, 1,25(OH)</w:t>
      </w:r>
      <w:proofErr w:type="spellStart"/>
      <w:r w:rsidR="0069436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73D43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694369">
        <w:rPr>
          <w:rFonts w:ascii="Times New Roman" w:hAnsi="Times New Roman" w:cs="Times New Roman"/>
          <w:sz w:val="24"/>
          <w:szCs w:val="24"/>
        </w:rPr>
        <w:t>; C, 24,25(OH)</w:t>
      </w:r>
      <w:proofErr w:type="spellStart"/>
      <w:r w:rsidR="0069436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94369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694369">
        <w:rPr>
          <w:rFonts w:ascii="Times New Roman" w:hAnsi="Times New Roman" w:cs="Times New Roman"/>
          <w:sz w:val="24"/>
          <w:szCs w:val="24"/>
        </w:rPr>
        <w:t>; D, 25(OH)</w:t>
      </w:r>
      <w:proofErr w:type="spellStart"/>
      <w:r w:rsidR="00694369">
        <w:rPr>
          <w:rFonts w:ascii="Times New Roman" w:hAnsi="Times New Roman" w:cs="Times New Roman"/>
          <w:sz w:val="24"/>
          <w:szCs w:val="24"/>
        </w:rPr>
        <w:t>D:24,25</w:t>
      </w:r>
      <w:proofErr w:type="spellEnd"/>
      <w:r w:rsidR="00694369">
        <w:rPr>
          <w:rFonts w:ascii="Times New Roman" w:hAnsi="Times New Roman" w:cs="Times New Roman"/>
          <w:sz w:val="24"/>
          <w:szCs w:val="24"/>
        </w:rPr>
        <w:t>(OH)</w:t>
      </w:r>
      <w:proofErr w:type="spellStart"/>
      <w:r w:rsidR="0069436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94369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694369">
        <w:rPr>
          <w:rFonts w:ascii="Times New Roman" w:hAnsi="Times New Roman" w:cs="Times New Roman"/>
          <w:sz w:val="24"/>
          <w:szCs w:val="24"/>
        </w:rPr>
        <w:t>; E, 1,25(OH)</w:t>
      </w:r>
      <w:proofErr w:type="spellStart"/>
      <w:r w:rsidR="0069436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94369">
        <w:rPr>
          <w:rFonts w:ascii="Times New Roman" w:hAnsi="Times New Roman" w:cs="Times New Roman"/>
          <w:sz w:val="24"/>
          <w:szCs w:val="24"/>
        </w:rPr>
        <w:t>D:24,25</w:t>
      </w:r>
      <w:proofErr w:type="spellEnd"/>
      <w:r w:rsidR="00694369">
        <w:rPr>
          <w:rFonts w:ascii="Times New Roman" w:hAnsi="Times New Roman" w:cs="Times New Roman"/>
          <w:sz w:val="24"/>
          <w:szCs w:val="24"/>
        </w:rPr>
        <w:t>(OH)</w:t>
      </w:r>
      <w:proofErr w:type="spellStart"/>
      <w:r w:rsidR="0069436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94369">
        <w:rPr>
          <w:rFonts w:ascii="Times New Roman" w:hAnsi="Times New Roman" w:cs="Times New Roman"/>
          <w:sz w:val="24"/>
          <w:szCs w:val="24"/>
        </w:rPr>
        <w:t>D</w:t>
      </w:r>
      <w:proofErr w:type="spellEnd"/>
      <w:r w:rsidR="00694369">
        <w:rPr>
          <w:rFonts w:ascii="Times New Roman" w:hAnsi="Times New Roman" w:cs="Times New Roman"/>
          <w:sz w:val="24"/>
          <w:szCs w:val="24"/>
        </w:rPr>
        <w:t xml:space="preserve">. </w:t>
      </w:r>
      <w:r w:rsidR="00156C12">
        <w:rPr>
          <w:rFonts w:ascii="Times New Roman" w:hAnsi="Times New Roman" w:cs="Times New Roman"/>
          <w:sz w:val="24"/>
          <w:szCs w:val="24"/>
        </w:rPr>
        <w:t xml:space="preserve">* </w:t>
      </w:r>
      <w:r w:rsidR="00156C12" w:rsidRPr="0069436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56C12">
        <w:rPr>
          <w:rFonts w:ascii="Times New Roman" w:hAnsi="Times New Roman" w:cs="Times New Roman"/>
          <w:sz w:val="24"/>
          <w:szCs w:val="24"/>
        </w:rPr>
        <w:t xml:space="preserve"> &lt; 0.05, </w:t>
      </w:r>
      <w:r w:rsidR="00156C12" w:rsidRPr="007266CF">
        <w:rPr>
          <w:rFonts w:ascii="Times New Roman" w:hAnsi="Times New Roman" w:cs="Times New Roman"/>
          <w:i/>
          <w:iCs/>
          <w:sz w:val="24"/>
          <w:szCs w:val="24"/>
        </w:rPr>
        <w:t>vs</w:t>
      </w:r>
      <w:r w:rsidR="00156C12">
        <w:rPr>
          <w:rFonts w:ascii="Times New Roman" w:hAnsi="Times New Roman" w:cs="Times New Roman"/>
          <w:sz w:val="24"/>
          <w:szCs w:val="24"/>
        </w:rPr>
        <w:t xml:space="preserve"> baseline; † </w:t>
      </w:r>
      <w:r w:rsidR="00156C12" w:rsidRPr="0069436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56C12">
        <w:rPr>
          <w:rFonts w:ascii="Times New Roman" w:hAnsi="Times New Roman" w:cs="Times New Roman"/>
          <w:sz w:val="24"/>
          <w:szCs w:val="24"/>
        </w:rPr>
        <w:t xml:space="preserve"> &lt; 0.05, </w:t>
      </w:r>
      <w:r w:rsidR="00156C12" w:rsidRPr="007266CF">
        <w:rPr>
          <w:rFonts w:ascii="Times New Roman" w:hAnsi="Times New Roman" w:cs="Times New Roman"/>
          <w:i/>
          <w:iCs/>
          <w:sz w:val="24"/>
          <w:szCs w:val="24"/>
        </w:rPr>
        <w:t>vs</w:t>
      </w:r>
      <w:r w:rsidR="00156C12">
        <w:rPr>
          <w:rFonts w:ascii="Times New Roman" w:hAnsi="Times New Roman" w:cs="Times New Roman"/>
          <w:sz w:val="24"/>
          <w:szCs w:val="24"/>
        </w:rPr>
        <w:t xml:space="preserve"> week 5; # </w:t>
      </w:r>
      <w:r w:rsidR="00156C12" w:rsidRPr="0069436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56C12">
        <w:rPr>
          <w:rFonts w:ascii="Times New Roman" w:hAnsi="Times New Roman" w:cs="Times New Roman"/>
          <w:sz w:val="24"/>
          <w:szCs w:val="24"/>
        </w:rPr>
        <w:t xml:space="preserve"> &lt; 0.05, </w:t>
      </w:r>
      <w:r w:rsidR="00156C12" w:rsidRPr="007266CF">
        <w:rPr>
          <w:rFonts w:ascii="Times New Roman" w:hAnsi="Times New Roman" w:cs="Times New Roman"/>
          <w:i/>
          <w:iCs/>
          <w:sz w:val="24"/>
          <w:szCs w:val="24"/>
        </w:rPr>
        <w:t>vs</w:t>
      </w:r>
      <w:r w:rsidR="00156C12">
        <w:rPr>
          <w:rFonts w:ascii="Times New Roman" w:hAnsi="Times New Roman" w:cs="Times New Roman"/>
          <w:sz w:val="24"/>
          <w:szCs w:val="24"/>
        </w:rPr>
        <w:t xml:space="preserve"> placebo</w:t>
      </w:r>
      <w:r w:rsidR="007266CF">
        <w:rPr>
          <w:rFonts w:ascii="Times New Roman" w:hAnsi="Times New Roman" w:cs="Times New Roman"/>
          <w:sz w:val="24"/>
          <w:szCs w:val="24"/>
        </w:rPr>
        <w:t>.</w:t>
      </w:r>
    </w:p>
    <w:p w14:paraId="6E730E6D" w14:textId="6ED991C7" w:rsidR="00F87D1C" w:rsidRDefault="008A03B5" w:rsidP="00907C6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4 </w:t>
      </w:r>
      <w:r w:rsidRPr="008A03B5">
        <w:rPr>
          <w:rFonts w:ascii="Times New Roman" w:hAnsi="Times New Roman" w:cs="Times New Roman"/>
          <w:sz w:val="24"/>
          <w:szCs w:val="24"/>
        </w:rPr>
        <w:t xml:space="preserve">Parathyroid hormone and bone </w:t>
      </w:r>
      <w:r w:rsidR="00F213BD">
        <w:rPr>
          <w:rFonts w:ascii="Times New Roman" w:hAnsi="Times New Roman" w:cs="Times New Roman"/>
          <w:sz w:val="24"/>
          <w:szCs w:val="24"/>
        </w:rPr>
        <w:t>metabolism</w:t>
      </w:r>
      <w:r w:rsidRPr="008A03B5">
        <w:rPr>
          <w:rFonts w:ascii="Times New Roman" w:hAnsi="Times New Roman" w:cs="Times New Roman"/>
          <w:sz w:val="24"/>
          <w:szCs w:val="24"/>
        </w:rPr>
        <w:t xml:space="preserve"> </w:t>
      </w:r>
      <w:r w:rsidR="008D7E79">
        <w:rPr>
          <w:rFonts w:ascii="Times New Roman" w:hAnsi="Times New Roman" w:cs="Times New Roman"/>
          <w:sz w:val="24"/>
          <w:szCs w:val="24"/>
        </w:rPr>
        <w:t>biomarker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t baseline, week 5, and 12 in participants randomi</w:t>
      </w:r>
      <w:r w:rsidR="00C05A9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d to vitamin D</w:t>
      </w:r>
      <w:r w:rsidR="00FC6CD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C6CD0">
        <w:rPr>
          <w:rFonts w:ascii="Times New Roman" w:hAnsi="Times New Roman" w:cs="Times New Roman"/>
          <w:iCs/>
          <w:sz w:val="24"/>
          <w:szCs w:val="24"/>
        </w:rPr>
        <w:t>SSR</w:t>
      </w:r>
      <w:proofErr w:type="spellEnd"/>
      <w:r w:rsidR="00FC6CD0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FC6CD0">
        <w:rPr>
          <w:rFonts w:ascii="Times New Roman" w:hAnsi="Times New Roman" w:cs="Times New Roman"/>
          <w:sz w:val="24"/>
          <w:szCs w:val="24"/>
        </w:rPr>
        <w:t xml:space="preserve">oral vitamin </w:t>
      </w:r>
      <w:proofErr w:type="spellStart"/>
      <w:r w:rsidR="00FC6CD0">
        <w:rPr>
          <w:rFonts w:ascii="Times New Roman" w:hAnsi="Times New Roman" w:cs="Times New Roman"/>
          <w:sz w:val="24"/>
          <w:szCs w:val="24"/>
        </w:rPr>
        <w:t>D</w:t>
      </w:r>
      <w:r w:rsidR="00FC6CD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spellEnd"/>
      <w:r w:rsidR="00FC6CD0">
        <w:rPr>
          <w:rFonts w:ascii="Times New Roman" w:hAnsi="Times New Roman" w:cs="Times New Roman"/>
          <w:sz w:val="24"/>
          <w:szCs w:val="24"/>
        </w:rPr>
        <w:t xml:space="preserve">) or placebo (placebo </w:t>
      </w:r>
      <w:proofErr w:type="spellStart"/>
      <w:r w:rsidR="00FC6CD0">
        <w:rPr>
          <w:rFonts w:ascii="Times New Roman" w:hAnsi="Times New Roman" w:cs="Times New Roman"/>
          <w:sz w:val="24"/>
          <w:szCs w:val="24"/>
        </w:rPr>
        <w:t>SSR</w:t>
      </w:r>
      <w:proofErr w:type="spellEnd"/>
      <w:r w:rsidR="00FC6CD0">
        <w:rPr>
          <w:rFonts w:ascii="Times New Roman" w:hAnsi="Times New Roman" w:cs="Times New Roman"/>
          <w:sz w:val="24"/>
          <w:szCs w:val="24"/>
        </w:rPr>
        <w:t xml:space="preserve"> and oral placebo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</w:rPr>
        <w:t>A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arathyroid hormone (PTH); B, </w:t>
      </w:r>
      <w:r w:rsidR="0048332B">
        <w:rPr>
          <w:rFonts w:ascii="Times New Roman" w:hAnsi="Times New Roman" w:cs="Times New Roman"/>
          <w:sz w:val="24"/>
          <w:szCs w:val="24"/>
        </w:rPr>
        <w:t>carboxyl-terminal collagen crosslinks (</w:t>
      </w:r>
      <w:proofErr w:type="spellStart"/>
      <w:r w:rsidR="0048332B">
        <w:rPr>
          <w:rFonts w:ascii="Times New Roman" w:hAnsi="Times New Roman" w:cs="Times New Roman"/>
          <w:sz w:val="24"/>
          <w:szCs w:val="24"/>
        </w:rPr>
        <w:t>CTX</w:t>
      </w:r>
      <w:proofErr w:type="spellEnd"/>
      <w:r w:rsidR="0048332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; C, </w:t>
      </w:r>
      <w:r w:rsidR="0048332B">
        <w:rPr>
          <w:rFonts w:ascii="Times New Roman" w:hAnsi="Times New Roman" w:cs="Times New Roman"/>
          <w:sz w:val="24"/>
          <w:szCs w:val="24"/>
        </w:rPr>
        <w:t xml:space="preserve">procollagen type </w:t>
      </w:r>
      <w:r w:rsidR="00466721">
        <w:rPr>
          <w:rFonts w:ascii="Times New Roman" w:hAnsi="Times New Roman" w:cs="Times New Roman"/>
          <w:sz w:val="24"/>
          <w:szCs w:val="24"/>
        </w:rPr>
        <w:t>I</w:t>
      </w:r>
      <w:r w:rsidR="0048332B">
        <w:rPr>
          <w:rFonts w:ascii="Times New Roman" w:hAnsi="Times New Roman" w:cs="Times New Roman"/>
          <w:sz w:val="24"/>
          <w:szCs w:val="24"/>
        </w:rPr>
        <w:t xml:space="preserve"> N-terminal </w:t>
      </w:r>
      <w:proofErr w:type="spellStart"/>
      <w:r w:rsidR="0048332B">
        <w:rPr>
          <w:rFonts w:ascii="Times New Roman" w:hAnsi="Times New Roman" w:cs="Times New Roman"/>
          <w:sz w:val="24"/>
          <w:szCs w:val="24"/>
        </w:rPr>
        <w:t>propeptide</w:t>
      </w:r>
      <w:proofErr w:type="spellEnd"/>
      <w:r w:rsidR="0048332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466721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P</w:t>
      </w:r>
      <w:proofErr w:type="spellEnd"/>
      <w:r w:rsidR="0048332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72CDB">
        <w:rPr>
          <w:rFonts w:ascii="Times New Roman" w:hAnsi="Times New Roman" w:cs="Times New Roman"/>
          <w:sz w:val="24"/>
          <w:szCs w:val="24"/>
        </w:rPr>
        <w:t xml:space="preserve">* </w:t>
      </w:r>
      <w:r w:rsidR="00472CDB" w:rsidRPr="0069436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472CDB">
        <w:rPr>
          <w:rFonts w:ascii="Times New Roman" w:hAnsi="Times New Roman" w:cs="Times New Roman"/>
          <w:sz w:val="24"/>
          <w:szCs w:val="24"/>
        </w:rPr>
        <w:t xml:space="preserve"> &lt; 0.05, </w:t>
      </w:r>
      <w:r w:rsidR="00472CDB" w:rsidRPr="007266CF">
        <w:rPr>
          <w:rFonts w:ascii="Times New Roman" w:hAnsi="Times New Roman" w:cs="Times New Roman"/>
          <w:i/>
          <w:iCs/>
          <w:sz w:val="24"/>
          <w:szCs w:val="24"/>
        </w:rPr>
        <w:t>vs</w:t>
      </w:r>
      <w:r w:rsidR="00472CDB">
        <w:rPr>
          <w:rFonts w:ascii="Times New Roman" w:hAnsi="Times New Roman" w:cs="Times New Roman"/>
          <w:sz w:val="24"/>
          <w:szCs w:val="24"/>
        </w:rPr>
        <w:t xml:space="preserve"> baseline; † </w:t>
      </w:r>
      <w:r w:rsidR="00472CDB" w:rsidRPr="0069436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472CDB">
        <w:rPr>
          <w:rFonts w:ascii="Times New Roman" w:hAnsi="Times New Roman" w:cs="Times New Roman"/>
          <w:sz w:val="24"/>
          <w:szCs w:val="24"/>
        </w:rPr>
        <w:t xml:space="preserve"> &lt; 0.05, </w:t>
      </w:r>
      <w:r w:rsidR="00472CDB" w:rsidRPr="007266CF">
        <w:rPr>
          <w:rFonts w:ascii="Times New Roman" w:hAnsi="Times New Roman" w:cs="Times New Roman"/>
          <w:i/>
          <w:iCs/>
          <w:sz w:val="24"/>
          <w:szCs w:val="24"/>
        </w:rPr>
        <w:t>vs</w:t>
      </w:r>
      <w:r w:rsidR="00472CDB">
        <w:rPr>
          <w:rFonts w:ascii="Times New Roman" w:hAnsi="Times New Roman" w:cs="Times New Roman"/>
          <w:sz w:val="24"/>
          <w:szCs w:val="24"/>
        </w:rPr>
        <w:t xml:space="preserve"> week 5; # </w:t>
      </w:r>
      <w:r w:rsidR="00472CDB" w:rsidRPr="0069436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472CDB">
        <w:rPr>
          <w:rFonts w:ascii="Times New Roman" w:hAnsi="Times New Roman" w:cs="Times New Roman"/>
          <w:sz w:val="24"/>
          <w:szCs w:val="24"/>
        </w:rPr>
        <w:t xml:space="preserve"> &lt; 0.05, </w:t>
      </w:r>
      <w:r w:rsidR="00472CDB" w:rsidRPr="007266CF">
        <w:rPr>
          <w:rFonts w:ascii="Times New Roman" w:hAnsi="Times New Roman" w:cs="Times New Roman"/>
          <w:i/>
          <w:iCs/>
          <w:sz w:val="24"/>
          <w:szCs w:val="24"/>
        </w:rPr>
        <w:t>vs</w:t>
      </w:r>
      <w:r w:rsidR="00472CDB">
        <w:rPr>
          <w:rFonts w:ascii="Times New Roman" w:hAnsi="Times New Roman" w:cs="Times New Roman"/>
          <w:sz w:val="24"/>
          <w:szCs w:val="24"/>
        </w:rPr>
        <w:t xml:space="preserve"> placebo.</w:t>
      </w:r>
      <w:r w:rsidR="00F87D1C">
        <w:rPr>
          <w:rFonts w:ascii="Times New Roman" w:hAnsi="Times New Roman" w:cs="Times New Roman"/>
          <w:sz w:val="24"/>
          <w:szCs w:val="24"/>
        </w:rPr>
        <w:br w:type="page"/>
      </w:r>
    </w:p>
    <w:p w14:paraId="08328024" w14:textId="2435E3E1" w:rsidR="00F87D1C" w:rsidRPr="00F87D1C" w:rsidRDefault="00F87D1C" w:rsidP="00F87D1C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 w:rsidRPr="00F87D1C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1</w:t>
      </w:r>
      <w:r w:rsidRPr="00F87D1C">
        <w:rPr>
          <w:rFonts w:ascii="Times New Roman" w:eastAsia="Calibri" w:hAnsi="Times New Roman" w:cs="Times New Roman"/>
          <w:sz w:val="24"/>
          <w:szCs w:val="24"/>
        </w:rPr>
        <w:t xml:space="preserve"> Demographic, anthropometric, physical fitness, lifestyle behavio</w:t>
      </w:r>
      <w:r w:rsidR="006579F0">
        <w:rPr>
          <w:rFonts w:ascii="Times New Roman" w:eastAsia="Calibri" w:hAnsi="Times New Roman" w:cs="Times New Roman"/>
          <w:sz w:val="24"/>
          <w:szCs w:val="24"/>
        </w:rPr>
        <w:t>u</w:t>
      </w:r>
      <w:r w:rsidRPr="00F87D1C">
        <w:rPr>
          <w:rFonts w:ascii="Times New Roman" w:eastAsia="Calibri" w:hAnsi="Times New Roman" w:cs="Times New Roman"/>
          <w:sz w:val="24"/>
          <w:szCs w:val="24"/>
        </w:rPr>
        <w:t xml:space="preserve">r, and bone injury history at baseline, with participants randomised to vitamin D 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(</w:t>
      </w:r>
      <w:proofErr w:type="spellStart"/>
      <w:r w:rsidRPr="00F87D1C">
        <w:rPr>
          <w:rFonts w:ascii="Times New Roman" w:eastAsia="Aptos" w:hAnsi="Times New Roman" w:cs="Times New Roman"/>
          <w:iCs/>
          <w:kern w:val="2"/>
          <w:sz w:val="24"/>
          <w:szCs w:val="24"/>
          <w14:ligatures w14:val="standardContextual"/>
        </w:rPr>
        <w:t>SSR</w:t>
      </w:r>
      <w:proofErr w:type="spellEnd"/>
      <w:r w:rsidRPr="00F87D1C">
        <w:rPr>
          <w:rFonts w:ascii="Times New Roman" w:eastAsia="Aptos" w:hAnsi="Times New Roman" w:cs="Times New Roman"/>
          <w:iCs/>
          <w:kern w:val="2"/>
          <w:sz w:val="24"/>
          <w:szCs w:val="24"/>
          <w14:ligatures w14:val="standardContextual"/>
        </w:rPr>
        <w:t xml:space="preserve"> and 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oral vitamin </w:t>
      </w:r>
      <w:proofErr w:type="spellStart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D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14:ligatures w14:val="standardContextual"/>
        </w:rPr>
        <w:t>3</w:t>
      </w:r>
      <w:proofErr w:type="spellEnd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) or placebo (placebo </w:t>
      </w:r>
      <w:proofErr w:type="spellStart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SSR</w:t>
      </w:r>
      <w:proofErr w:type="spellEnd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 and oral placebo)</w:t>
      </w:r>
      <w:r w:rsidRPr="00F87D1C">
        <w:rPr>
          <w:rFonts w:ascii="Times New Roman" w:eastAsia="Calibri" w:hAnsi="Times New Roman" w:cs="Times New Roman"/>
          <w:sz w:val="24"/>
          <w:szCs w:val="24"/>
        </w:rPr>
        <w:t>.</w:t>
      </w:r>
    </w:p>
    <w:tbl>
      <w:tblPr>
        <w:tblStyle w:val="TableGridLight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6"/>
        <w:gridCol w:w="2835"/>
        <w:gridCol w:w="2835"/>
      </w:tblGrid>
      <w:tr w:rsidR="00F87D1C" w:rsidRPr="00F87D1C" w14:paraId="6FB3FEAF" w14:textId="77777777" w:rsidTr="003726E2"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</w:tcPr>
          <w:p w14:paraId="146A9BA1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58E12BF4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Vitamin D (</w:t>
            </w:r>
            <w:r w:rsidRPr="00F87D1C">
              <w:rPr>
                <w:rFonts w:ascii="Times New Roman" w:eastAsia="Calibri" w:hAnsi="Times New Roman" w:cs="Times New Roman"/>
                <w:b/>
                <w:bCs/>
                <w:i/>
                <w:iCs/>
                <w:sz w:val="20"/>
                <w:szCs w:val="20"/>
              </w:rPr>
              <w:t>n</w:t>
            </w: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 xml:space="preserve"> = 126)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51601FE2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Placebo (</w:t>
            </w:r>
            <w:r w:rsidRPr="00F87D1C">
              <w:rPr>
                <w:rFonts w:ascii="Times New Roman" w:eastAsia="Calibri" w:hAnsi="Times New Roman" w:cs="Times New Roman"/>
                <w:b/>
                <w:bCs/>
                <w:i/>
                <w:iCs/>
                <w:sz w:val="20"/>
                <w:szCs w:val="20"/>
              </w:rPr>
              <w:t>n</w:t>
            </w: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 xml:space="preserve"> = 124)</w:t>
            </w:r>
          </w:p>
        </w:tc>
      </w:tr>
      <w:tr w:rsidR="00F87D1C" w:rsidRPr="00F87D1C" w14:paraId="764534E6" w14:textId="77777777" w:rsidTr="003726E2">
        <w:tc>
          <w:tcPr>
            <w:tcW w:w="3256" w:type="dxa"/>
            <w:tcBorders>
              <w:top w:val="single" w:sz="4" w:space="0" w:color="auto"/>
            </w:tcBorders>
          </w:tcPr>
          <w:p w14:paraId="673E7AC1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Age (years)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62F82FA1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1.3 ± 2.8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66481472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1.5 ± 3.1</w:t>
            </w:r>
          </w:p>
        </w:tc>
      </w:tr>
      <w:tr w:rsidR="00F87D1C" w:rsidRPr="00F87D1C" w14:paraId="38E4CFE2" w14:textId="77777777" w:rsidTr="003726E2">
        <w:tc>
          <w:tcPr>
            <w:tcW w:w="3256" w:type="dxa"/>
          </w:tcPr>
          <w:p w14:paraId="580B5370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White ethnicity</w:t>
            </w:r>
          </w:p>
        </w:tc>
        <w:tc>
          <w:tcPr>
            <w:tcW w:w="2835" w:type="dxa"/>
          </w:tcPr>
          <w:p w14:paraId="458CE181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99.2%</w:t>
            </w:r>
          </w:p>
        </w:tc>
        <w:tc>
          <w:tcPr>
            <w:tcW w:w="2835" w:type="dxa"/>
          </w:tcPr>
          <w:p w14:paraId="48B3E855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98.4%</w:t>
            </w:r>
          </w:p>
        </w:tc>
      </w:tr>
      <w:tr w:rsidR="00F87D1C" w:rsidRPr="00F87D1C" w14:paraId="7B639801" w14:textId="77777777" w:rsidTr="003726E2">
        <w:tc>
          <w:tcPr>
            <w:tcW w:w="3256" w:type="dxa"/>
          </w:tcPr>
          <w:p w14:paraId="3D07E41F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Body mass (kg)</w:t>
            </w:r>
          </w:p>
        </w:tc>
        <w:tc>
          <w:tcPr>
            <w:tcW w:w="2835" w:type="dxa"/>
          </w:tcPr>
          <w:p w14:paraId="72C75CFD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5.5 ± 11.0</w:t>
            </w:r>
          </w:p>
        </w:tc>
        <w:tc>
          <w:tcPr>
            <w:tcW w:w="2835" w:type="dxa"/>
          </w:tcPr>
          <w:p w14:paraId="65474D0B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7.1 ± 10.6</w:t>
            </w:r>
          </w:p>
        </w:tc>
      </w:tr>
      <w:tr w:rsidR="00F87D1C" w:rsidRPr="00F87D1C" w14:paraId="19D2DCB2" w14:textId="77777777" w:rsidTr="003726E2">
        <w:tc>
          <w:tcPr>
            <w:tcW w:w="3256" w:type="dxa"/>
          </w:tcPr>
          <w:p w14:paraId="36CB459E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Height (m)</w:t>
            </w:r>
          </w:p>
        </w:tc>
        <w:tc>
          <w:tcPr>
            <w:tcW w:w="2835" w:type="dxa"/>
          </w:tcPr>
          <w:p w14:paraId="2F3A7D90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.77 ± 0.06</w:t>
            </w:r>
          </w:p>
        </w:tc>
        <w:tc>
          <w:tcPr>
            <w:tcW w:w="2835" w:type="dxa"/>
          </w:tcPr>
          <w:p w14:paraId="71EFDBDF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.78 ± 0.06</w:t>
            </w:r>
          </w:p>
        </w:tc>
      </w:tr>
      <w:tr w:rsidR="00F87D1C" w:rsidRPr="00F87D1C" w14:paraId="725F8F6A" w14:textId="77777777" w:rsidTr="003726E2">
        <w:tc>
          <w:tcPr>
            <w:tcW w:w="3256" w:type="dxa"/>
          </w:tcPr>
          <w:p w14:paraId="496954AE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BMI (</w:t>
            </w:r>
            <w:proofErr w:type="spellStart"/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kg∙m</w:t>
            </w: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-2</w:t>
            </w:r>
            <w:proofErr w:type="spellEnd"/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835" w:type="dxa"/>
          </w:tcPr>
          <w:p w14:paraId="68E28401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4.1 ± 3.1</w:t>
            </w:r>
          </w:p>
        </w:tc>
        <w:tc>
          <w:tcPr>
            <w:tcW w:w="2835" w:type="dxa"/>
          </w:tcPr>
          <w:p w14:paraId="54EF10AD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4.4 ± 2.8</w:t>
            </w:r>
          </w:p>
        </w:tc>
      </w:tr>
      <w:tr w:rsidR="00F87D1C" w:rsidRPr="00F87D1C" w14:paraId="0F53F37D" w14:textId="77777777" w:rsidTr="003726E2">
        <w:tc>
          <w:tcPr>
            <w:tcW w:w="3256" w:type="dxa"/>
          </w:tcPr>
          <w:p w14:paraId="570DDC27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2.4 km run time (s)</w:t>
            </w:r>
          </w:p>
        </w:tc>
        <w:tc>
          <w:tcPr>
            <w:tcW w:w="2835" w:type="dxa"/>
          </w:tcPr>
          <w:p w14:paraId="49C3ADBE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632 ± 47</w:t>
            </w:r>
          </w:p>
        </w:tc>
        <w:tc>
          <w:tcPr>
            <w:tcW w:w="2835" w:type="dxa"/>
          </w:tcPr>
          <w:p w14:paraId="72ED293D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631 ± 57</w:t>
            </w:r>
          </w:p>
        </w:tc>
      </w:tr>
      <w:tr w:rsidR="00F87D1C" w:rsidRPr="00F87D1C" w14:paraId="79AB0727" w14:textId="77777777" w:rsidTr="003726E2">
        <w:tc>
          <w:tcPr>
            <w:tcW w:w="3256" w:type="dxa"/>
          </w:tcPr>
          <w:p w14:paraId="22B0AC4C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Smoker</w:t>
            </w:r>
          </w:p>
        </w:tc>
        <w:tc>
          <w:tcPr>
            <w:tcW w:w="2835" w:type="dxa"/>
          </w:tcPr>
          <w:p w14:paraId="6ECEA7B0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38.9%</w:t>
            </w:r>
          </w:p>
        </w:tc>
        <w:tc>
          <w:tcPr>
            <w:tcW w:w="2835" w:type="dxa"/>
          </w:tcPr>
          <w:p w14:paraId="0904011A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37.1%</w:t>
            </w:r>
          </w:p>
        </w:tc>
      </w:tr>
      <w:tr w:rsidR="00F87D1C" w:rsidRPr="00F87D1C" w14:paraId="05DA873E" w14:textId="77777777" w:rsidTr="003726E2">
        <w:tc>
          <w:tcPr>
            <w:tcW w:w="3256" w:type="dxa"/>
          </w:tcPr>
          <w:p w14:paraId="313E52AA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Alcohol user</w:t>
            </w:r>
          </w:p>
        </w:tc>
        <w:tc>
          <w:tcPr>
            <w:tcW w:w="2835" w:type="dxa"/>
          </w:tcPr>
          <w:p w14:paraId="3EF60206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84.1%</w:t>
            </w:r>
          </w:p>
        </w:tc>
        <w:tc>
          <w:tcPr>
            <w:tcW w:w="2835" w:type="dxa"/>
          </w:tcPr>
          <w:p w14:paraId="7EB877D8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80.6%</w:t>
            </w:r>
          </w:p>
        </w:tc>
      </w:tr>
      <w:tr w:rsidR="00F87D1C" w:rsidRPr="00F87D1C" w14:paraId="2BDD538D" w14:textId="77777777" w:rsidTr="003726E2">
        <w:tc>
          <w:tcPr>
            <w:tcW w:w="3256" w:type="dxa"/>
          </w:tcPr>
          <w:p w14:paraId="2B830D0C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Previous bone fracture</w:t>
            </w:r>
          </w:p>
        </w:tc>
        <w:tc>
          <w:tcPr>
            <w:tcW w:w="2835" w:type="dxa"/>
          </w:tcPr>
          <w:p w14:paraId="5D984FB0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43.9%</w:t>
            </w:r>
          </w:p>
        </w:tc>
        <w:tc>
          <w:tcPr>
            <w:tcW w:w="2835" w:type="dxa"/>
          </w:tcPr>
          <w:p w14:paraId="3735F3F8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37.8%</w:t>
            </w:r>
          </w:p>
        </w:tc>
      </w:tr>
      <w:tr w:rsidR="00F87D1C" w:rsidRPr="00F87D1C" w14:paraId="30C56441" w14:textId="77777777" w:rsidTr="003726E2">
        <w:tc>
          <w:tcPr>
            <w:tcW w:w="3256" w:type="dxa"/>
            <w:tcBorders>
              <w:bottom w:val="single" w:sz="4" w:space="0" w:color="auto"/>
            </w:tcBorders>
          </w:tcPr>
          <w:p w14:paraId="64DB159F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Previous bone stress injury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43D966F4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.7%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064F7197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.6%</w:t>
            </w:r>
          </w:p>
        </w:tc>
      </w:tr>
    </w:tbl>
    <w:p w14:paraId="2C6DCB96" w14:textId="7F25EA5F" w:rsidR="00F87D1C" w:rsidRDefault="00F87D1C" w:rsidP="00F87D1C">
      <w:pPr>
        <w:spacing w:before="240"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F87D1C">
        <w:rPr>
          <w:rFonts w:ascii="Times New Roman" w:eastAsia="Calibri" w:hAnsi="Times New Roman" w:cs="Times New Roman"/>
          <w:sz w:val="24"/>
          <w:szCs w:val="24"/>
        </w:rPr>
        <w:t>BMI, body mass index. Data are mean ± SD, or percent.</w:t>
      </w:r>
      <w:r>
        <w:rPr>
          <w:rFonts w:ascii="Times New Roman" w:eastAsia="Calibri" w:hAnsi="Times New Roman" w:cs="Times New Roman"/>
          <w:sz w:val="24"/>
          <w:szCs w:val="24"/>
        </w:rPr>
        <w:br w:type="page"/>
      </w:r>
    </w:p>
    <w:p w14:paraId="4C65977A" w14:textId="77777777" w:rsidR="00F87D1C" w:rsidRPr="00F87D1C" w:rsidRDefault="00F87D1C" w:rsidP="00F87D1C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  <w:r w:rsidRPr="00F87D1C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2</w:t>
      </w:r>
      <w:r w:rsidRPr="00F87D1C">
        <w:rPr>
          <w:rFonts w:ascii="Times New Roman" w:eastAsia="Calibri" w:hAnsi="Times New Roman" w:cs="Times New Roman"/>
          <w:sz w:val="24"/>
          <w:szCs w:val="24"/>
        </w:rPr>
        <w:t xml:space="preserve"> Lower body overuse musculoskeletal injury incidence during initial military training and subsequent military service, with participants randomised to vitamin D 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(</w:t>
      </w:r>
      <w:proofErr w:type="spellStart"/>
      <w:r w:rsidRPr="00F87D1C">
        <w:rPr>
          <w:rFonts w:ascii="Times New Roman" w:eastAsia="Aptos" w:hAnsi="Times New Roman" w:cs="Times New Roman"/>
          <w:iCs/>
          <w:kern w:val="2"/>
          <w:sz w:val="24"/>
          <w:szCs w:val="24"/>
          <w14:ligatures w14:val="standardContextual"/>
        </w:rPr>
        <w:t>SSR</w:t>
      </w:r>
      <w:proofErr w:type="spellEnd"/>
      <w:r w:rsidRPr="00F87D1C">
        <w:rPr>
          <w:rFonts w:ascii="Times New Roman" w:eastAsia="Aptos" w:hAnsi="Times New Roman" w:cs="Times New Roman"/>
          <w:iCs/>
          <w:kern w:val="2"/>
          <w:sz w:val="24"/>
          <w:szCs w:val="24"/>
          <w14:ligatures w14:val="standardContextual"/>
        </w:rPr>
        <w:t xml:space="preserve"> and 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oral vitamin </w:t>
      </w:r>
      <w:proofErr w:type="spellStart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D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14:ligatures w14:val="standardContextual"/>
        </w:rPr>
        <w:t>3</w:t>
      </w:r>
      <w:proofErr w:type="spellEnd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) or placebo (placebo </w:t>
      </w:r>
      <w:proofErr w:type="spellStart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SSR</w:t>
      </w:r>
      <w:proofErr w:type="spellEnd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 and oral placebo)</w:t>
      </w:r>
      <w:r w:rsidRPr="00F87D1C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F87D1C">
        <w:rPr>
          <w:rFonts w:ascii="Times New Roman" w:eastAsia="Calibri" w:hAnsi="Times New Roman" w:cs="Times New Roman"/>
          <w:iCs/>
          <w:sz w:val="24"/>
          <w:szCs w:val="24"/>
        </w:rPr>
        <w:t>Injuries in the first 4 weeks excluded to control for latency.</w:t>
      </w:r>
    </w:p>
    <w:tbl>
      <w:tblPr>
        <w:tblStyle w:val="TableGridLight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02"/>
        <w:gridCol w:w="1417"/>
        <w:gridCol w:w="2324"/>
        <w:gridCol w:w="1304"/>
        <w:gridCol w:w="1304"/>
        <w:gridCol w:w="851"/>
      </w:tblGrid>
      <w:tr w:rsidR="002F3C33" w:rsidRPr="00F87D1C" w14:paraId="62FC716A" w14:textId="77777777" w:rsidTr="007B5343">
        <w:tc>
          <w:tcPr>
            <w:tcW w:w="1502" w:type="dxa"/>
            <w:tcBorders>
              <w:top w:val="single" w:sz="4" w:space="0" w:color="auto"/>
            </w:tcBorders>
          </w:tcPr>
          <w:p w14:paraId="763BEF9E" w14:textId="77777777" w:rsidR="002F3C33" w:rsidRPr="00F87D1C" w:rsidRDefault="002F3C33" w:rsidP="002F3C3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4648864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  <w:tcBorders>
              <w:top w:val="single" w:sz="4" w:space="0" w:color="auto"/>
            </w:tcBorders>
          </w:tcPr>
          <w:p w14:paraId="4FD1583E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304" w:type="dxa"/>
            <w:tcBorders>
              <w:top w:val="single" w:sz="4" w:space="0" w:color="auto"/>
            </w:tcBorders>
          </w:tcPr>
          <w:p w14:paraId="2D331C5D" w14:textId="47A189B3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Vitamin D</w:t>
            </w:r>
          </w:p>
        </w:tc>
        <w:tc>
          <w:tcPr>
            <w:tcW w:w="1304" w:type="dxa"/>
            <w:tcBorders>
              <w:top w:val="single" w:sz="4" w:space="0" w:color="auto"/>
            </w:tcBorders>
          </w:tcPr>
          <w:p w14:paraId="1CD3ED76" w14:textId="1B2C631C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Placebo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09497AE6" w14:textId="10E2DCCD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 xml:space="preserve"> value</w:t>
            </w:r>
          </w:p>
        </w:tc>
      </w:tr>
      <w:tr w:rsidR="002F3C33" w:rsidRPr="00F87D1C" w14:paraId="63E5CDA7" w14:textId="77777777" w:rsidTr="007B5343">
        <w:tc>
          <w:tcPr>
            <w:tcW w:w="1502" w:type="dxa"/>
            <w:vMerge w:val="restart"/>
            <w:tcBorders>
              <w:top w:val="single" w:sz="4" w:space="0" w:color="auto"/>
            </w:tcBorders>
          </w:tcPr>
          <w:p w14:paraId="5AE23EA3" w14:textId="77777777" w:rsidR="002F3C33" w:rsidRPr="00F87D1C" w:rsidRDefault="002F3C33" w:rsidP="002F3C33">
            <w:pPr>
              <w:spacing w:before="240"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Initial military training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</w:tcBorders>
          </w:tcPr>
          <w:p w14:paraId="3489D00E" w14:textId="77777777" w:rsidR="002F3C33" w:rsidRPr="00F87D1C" w:rsidRDefault="002F3C33" w:rsidP="002F3C33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Week 5 to 12</w:t>
            </w:r>
          </w:p>
        </w:tc>
        <w:tc>
          <w:tcPr>
            <w:tcW w:w="2324" w:type="dxa"/>
            <w:tcBorders>
              <w:top w:val="single" w:sz="4" w:space="0" w:color="auto"/>
            </w:tcBorders>
          </w:tcPr>
          <w:p w14:paraId="25FF7597" w14:textId="77777777" w:rsidR="002F3C33" w:rsidRPr="00F87D1C" w:rsidRDefault="002F3C33" w:rsidP="002F3C33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Injuries (</w:t>
            </w:r>
            <w:r w:rsidRPr="00F87D1C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n</w:t>
            </w: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304" w:type="dxa"/>
            <w:tcBorders>
              <w:top w:val="single" w:sz="4" w:space="0" w:color="auto"/>
            </w:tcBorders>
          </w:tcPr>
          <w:p w14:paraId="544EE6CA" w14:textId="77777777" w:rsidR="002F3C33" w:rsidRPr="00F87D1C" w:rsidRDefault="002F3C33" w:rsidP="002F3C33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304" w:type="dxa"/>
            <w:tcBorders>
              <w:top w:val="single" w:sz="4" w:space="0" w:color="auto"/>
            </w:tcBorders>
          </w:tcPr>
          <w:p w14:paraId="71F8B16A" w14:textId="77777777" w:rsidR="002F3C33" w:rsidRPr="00F87D1C" w:rsidRDefault="002F3C33" w:rsidP="002F3C33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6CBB2E22" w14:textId="77777777" w:rsidR="002F3C33" w:rsidRPr="00F87D1C" w:rsidRDefault="002F3C33" w:rsidP="002F3C33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0.456</w:t>
            </w:r>
          </w:p>
        </w:tc>
      </w:tr>
      <w:tr w:rsidR="002F3C33" w:rsidRPr="00F87D1C" w14:paraId="681C9098" w14:textId="77777777" w:rsidTr="007B5343">
        <w:tc>
          <w:tcPr>
            <w:tcW w:w="1502" w:type="dxa"/>
            <w:vMerge/>
          </w:tcPr>
          <w:p w14:paraId="020F70E4" w14:textId="77777777" w:rsidR="002F3C33" w:rsidRPr="00F87D1C" w:rsidRDefault="002F3C33" w:rsidP="002F3C3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256A798D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00C5DBD6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Men injured (</w:t>
            </w:r>
            <w:r w:rsidRPr="00F87D1C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n</w:t>
            </w: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304" w:type="dxa"/>
          </w:tcPr>
          <w:p w14:paraId="418F6168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304" w:type="dxa"/>
          </w:tcPr>
          <w:p w14:paraId="3498A342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851" w:type="dxa"/>
          </w:tcPr>
          <w:p w14:paraId="5EBBDD10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0.436</w:t>
            </w:r>
          </w:p>
        </w:tc>
      </w:tr>
      <w:tr w:rsidR="002F3C33" w:rsidRPr="00F87D1C" w14:paraId="7DD25D52" w14:textId="77777777" w:rsidTr="007B5343">
        <w:tc>
          <w:tcPr>
            <w:tcW w:w="1502" w:type="dxa"/>
            <w:vMerge/>
          </w:tcPr>
          <w:p w14:paraId="44486832" w14:textId="77777777" w:rsidR="002F3C33" w:rsidRPr="00F87D1C" w:rsidRDefault="002F3C33" w:rsidP="002F3C3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28D226E6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212B0C24" w14:textId="53C1352F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Lost training days</w:t>
            </w:r>
          </w:p>
        </w:tc>
        <w:tc>
          <w:tcPr>
            <w:tcW w:w="1304" w:type="dxa"/>
          </w:tcPr>
          <w:p w14:paraId="0B7D789B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304" w:type="dxa"/>
          </w:tcPr>
          <w:p w14:paraId="67887646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</w:tcPr>
          <w:p w14:paraId="792E3C75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3C38BE" w:rsidRPr="003C38BE" w14:paraId="6CE09E87" w14:textId="77777777" w:rsidTr="007B5343">
        <w:tc>
          <w:tcPr>
            <w:tcW w:w="1502" w:type="dxa"/>
            <w:vMerge/>
          </w:tcPr>
          <w:p w14:paraId="7E73C601" w14:textId="77777777" w:rsidR="002F3C33" w:rsidRPr="00F87D1C" w:rsidRDefault="002F3C33" w:rsidP="002F3C3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3A800CA0" w14:textId="77777777" w:rsidR="002F3C33" w:rsidRPr="00F87D1C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5D711E21" w14:textId="71A1F80E" w:rsidR="002F3C33" w:rsidRPr="003C38BE" w:rsidRDefault="002F3C33" w:rsidP="002F3C33">
            <w:pPr>
              <w:spacing w:after="0" w:line="480" w:lineRule="auto"/>
              <w:ind w:firstLine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304" w:type="dxa"/>
          </w:tcPr>
          <w:p w14:paraId="579DC72E" w14:textId="57C5D7EB" w:rsidR="002F3C33" w:rsidRPr="003C38BE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8 (3–24)</w:t>
            </w:r>
          </w:p>
        </w:tc>
        <w:tc>
          <w:tcPr>
            <w:tcW w:w="1304" w:type="dxa"/>
          </w:tcPr>
          <w:p w14:paraId="5AEF1ED4" w14:textId="5BF94875" w:rsidR="002F3C33" w:rsidRPr="003C38BE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0 (3–17)</w:t>
            </w:r>
          </w:p>
        </w:tc>
        <w:tc>
          <w:tcPr>
            <w:tcW w:w="851" w:type="dxa"/>
          </w:tcPr>
          <w:p w14:paraId="227E932B" w14:textId="055D9489" w:rsidR="002F3C33" w:rsidRPr="003C38BE" w:rsidRDefault="002F3C33" w:rsidP="002F3C3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769</w:t>
            </w:r>
          </w:p>
        </w:tc>
      </w:tr>
      <w:tr w:rsidR="003C38BE" w:rsidRPr="003C38BE" w14:paraId="0B5E292B" w14:textId="77777777" w:rsidTr="007B5343">
        <w:tc>
          <w:tcPr>
            <w:tcW w:w="1502" w:type="dxa"/>
            <w:vMerge/>
          </w:tcPr>
          <w:p w14:paraId="6142C358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594CF783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78C02FAF" w14:textId="51BA7A59" w:rsidR="007B5343" w:rsidRPr="003C38BE" w:rsidRDefault="007B5343" w:rsidP="007B5343">
            <w:pPr>
              <w:spacing w:after="0"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Non-bone stress injury</w:t>
            </w:r>
          </w:p>
        </w:tc>
        <w:tc>
          <w:tcPr>
            <w:tcW w:w="1304" w:type="dxa"/>
          </w:tcPr>
          <w:p w14:paraId="7FF23745" w14:textId="79F48F6E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8 (3–23)</w:t>
            </w:r>
          </w:p>
        </w:tc>
        <w:tc>
          <w:tcPr>
            <w:tcW w:w="1304" w:type="dxa"/>
          </w:tcPr>
          <w:p w14:paraId="0A3F4516" w14:textId="362F6CC4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5 (2-16)</w:t>
            </w:r>
          </w:p>
        </w:tc>
        <w:tc>
          <w:tcPr>
            <w:tcW w:w="851" w:type="dxa"/>
          </w:tcPr>
          <w:p w14:paraId="384A0993" w14:textId="546C7424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355</w:t>
            </w:r>
          </w:p>
        </w:tc>
      </w:tr>
      <w:tr w:rsidR="003C38BE" w:rsidRPr="003C38BE" w14:paraId="5B6F5C3A" w14:textId="77777777" w:rsidTr="007B5343">
        <w:tc>
          <w:tcPr>
            <w:tcW w:w="1502" w:type="dxa"/>
            <w:vMerge/>
          </w:tcPr>
          <w:p w14:paraId="54AE11D0" w14:textId="77777777" w:rsidR="007B5343" w:rsidRPr="00F87D1C" w:rsidRDefault="007B5343" w:rsidP="007B5343">
            <w:pPr>
              <w:spacing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34EE3B52" w14:textId="77777777" w:rsidR="007B5343" w:rsidRPr="00F87D1C" w:rsidRDefault="007B5343" w:rsidP="007B5343">
            <w:pPr>
              <w:spacing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32667BB4" w14:textId="7795C569" w:rsidR="007B5343" w:rsidRPr="003C38BE" w:rsidRDefault="007B5343" w:rsidP="007B5343">
            <w:pPr>
              <w:spacing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Bone stress injury</w:t>
            </w:r>
          </w:p>
        </w:tc>
        <w:tc>
          <w:tcPr>
            <w:tcW w:w="1304" w:type="dxa"/>
          </w:tcPr>
          <w:p w14:paraId="20A463BC" w14:textId="449DF5F7" w:rsidR="007B5343" w:rsidRPr="003C38BE" w:rsidRDefault="007B5343" w:rsidP="007B5343">
            <w:pPr>
              <w:spacing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60 (15–120)</w:t>
            </w:r>
          </w:p>
        </w:tc>
        <w:tc>
          <w:tcPr>
            <w:tcW w:w="1304" w:type="dxa"/>
          </w:tcPr>
          <w:p w14:paraId="5D92F7BD" w14:textId="4A265080" w:rsidR="007B5343" w:rsidRPr="003C38BE" w:rsidRDefault="007B5343" w:rsidP="007B5343">
            <w:pPr>
              <w:spacing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90 (47–135)</w:t>
            </w:r>
          </w:p>
        </w:tc>
        <w:tc>
          <w:tcPr>
            <w:tcW w:w="851" w:type="dxa"/>
          </w:tcPr>
          <w:p w14:paraId="6A3702B2" w14:textId="27A4657E" w:rsidR="007B5343" w:rsidRPr="003C38BE" w:rsidRDefault="007B5343" w:rsidP="007B5343">
            <w:pPr>
              <w:spacing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978</w:t>
            </w:r>
          </w:p>
        </w:tc>
      </w:tr>
      <w:tr w:rsidR="003C38BE" w:rsidRPr="003C38BE" w14:paraId="5270A557" w14:textId="77777777" w:rsidTr="007B5343">
        <w:tc>
          <w:tcPr>
            <w:tcW w:w="1502" w:type="dxa"/>
            <w:vMerge/>
          </w:tcPr>
          <w:p w14:paraId="501C1439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 w:val="restart"/>
          </w:tcPr>
          <w:p w14:paraId="6040B7FB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Week 13 to 26</w:t>
            </w:r>
          </w:p>
        </w:tc>
        <w:tc>
          <w:tcPr>
            <w:tcW w:w="2324" w:type="dxa"/>
          </w:tcPr>
          <w:p w14:paraId="2DDEF9E4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Injuries (</w:t>
            </w:r>
            <w:r w:rsidRPr="003C38BE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n</w:t>
            </w: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304" w:type="dxa"/>
          </w:tcPr>
          <w:p w14:paraId="5E257445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304" w:type="dxa"/>
          </w:tcPr>
          <w:p w14:paraId="5DEA701A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14:paraId="05DB8B03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287</w:t>
            </w:r>
          </w:p>
        </w:tc>
      </w:tr>
      <w:tr w:rsidR="003C38BE" w:rsidRPr="003C38BE" w14:paraId="00967A89" w14:textId="77777777" w:rsidTr="007B5343">
        <w:tc>
          <w:tcPr>
            <w:tcW w:w="1502" w:type="dxa"/>
            <w:vMerge/>
          </w:tcPr>
          <w:p w14:paraId="4683DDBC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4BDE5B0D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2C57CED3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Men injured (</w:t>
            </w:r>
            <w:r w:rsidRPr="003C38BE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n</w:t>
            </w: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304" w:type="dxa"/>
          </w:tcPr>
          <w:p w14:paraId="3FA64AF8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304" w:type="dxa"/>
          </w:tcPr>
          <w:p w14:paraId="6996EF85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14:paraId="5E6FC2F1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175</w:t>
            </w:r>
          </w:p>
        </w:tc>
      </w:tr>
      <w:tr w:rsidR="003C38BE" w:rsidRPr="003C38BE" w14:paraId="275E66A1" w14:textId="77777777" w:rsidTr="007B5343">
        <w:tc>
          <w:tcPr>
            <w:tcW w:w="1502" w:type="dxa"/>
            <w:vMerge/>
          </w:tcPr>
          <w:p w14:paraId="2A75FF28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0BCA7827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717022BE" w14:textId="48541F5F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Lost training days</w:t>
            </w:r>
          </w:p>
        </w:tc>
        <w:tc>
          <w:tcPr>
            <w:tcW w:w="1304" w:type="dxa"/>
          </w:tcPr>
          <w:p w14:paraId="75F1C42A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304" w:type="dxa"/>
          </w:tcPr>
          <w:p w14:paraId="56FF63E3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</w:tcPr>
          <w:p w14:paraId="1EA7D335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3C38BE" w:rsidRPr="003C38BE" w14:paraId="5DEE99B4" w14:textId="77777777" w:rsidTr="007B5343">
        <w:tc>
          <w:tcPr>
            <w:tcW w:w="1502" w:type="dxa"/>
            <w:vMerge/>
          </w:tcPr>
          <w:p w14:paraId="07E5A373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0FBC2CC4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410E160D" w14:textId="251AD888" w:rsidR="007B5343" w:rsidRPr="003C38BE" w:rsidRDefault="007B5343" w:rsidP="007B5343">
            <w:pPr>
              <w:spacing w:after="0"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304" w:type="dxa"/>
          </w:tcPr>
          <w:p w14:paraId="5470C22B" w14:textId="1322D6C3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85 (4–120)</w:t>
            </w:r>
          </w:p>
        </w:tc>
        <w:tc>
          <w:tcPr>
            <w:tcW w:w="1304" w:type="dxa"/>
          </w:tcPr>
          <w:p w14:paraId="04D5D679" w14:textId="3A95A406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3 (3–10)</w:t>
            </w:r>
          </w:p>
        </w:tc>
        <w:tc>
          <w:tcPr>
            <w:tcW w:w="851" w:type="dxa"/>
          </w:tcPr>
          <w:p w14:paraId="1A91942F" w14:textId="19C241F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768</w:t>
            </w:r>
          </w:p>
        </w:tc>
      </w:tr>
      <w:tr w:rsidR="003C38BE" w:rsidRPr="003C38BE" w14:paraId="3CE83169" w14:textId="77777777" w:rsidTr="007B5343">
        <w:tc>
          <w:tcPr>
            <w:tcW w:w="1502" w:type="dxa"/>
            <w:vMerge/>
          </w:tcPr>
          <w:p w14:paraId="2957125D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0C6854E7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198DD09A" w14:textId="16C1549A" w:rsidR="007B5343" w:rsidRPr="003C38BE" w:rsidRDefault="007B5343" w:rsidP="007B5343">
            <w:pPr>
              <w:spacing w:after="0"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Non-bone stress injury</w:t>
            </w:r>
          </w:p>
        </w:tc>
        <w:tc>
          <w:tcPr>
            <w:tcW w:w="1304" w:type="dxa"/>
          </w:tcPr>
          <w:p w14:paraId="70885DA3" w14:textId="11D760B4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0 (2–94)</w:t>
            </w:r>
          </w:p>
        </w:tc>
        <w:tc>
          <w:tcPr>
            <w:tcW w:w="1304" w:type="dxa"/>
          </w:tcPr>
          <w:p w14:paraId="3A7D312C" w14:textId="0EA59B2E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3 (3–10)</w:t>
            </w:r>
          </w:p>
        </w:tc>
        <w:tc>
          <w:tcPr>
            <w:tcW w:w="851" w:type="dxa"/>
          </w:tcPr>
          <w:p w14:paraId="6FD441AB" w14:textId="023EF9A0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555</w:t>
            </w:r>
          </w:p>
        </w:tc>
      </w:tr>
      <w:tr w:rsidR="003C38BE" w:rsidRPr="003C38BE" w14:paraId="614E0B2B" w14:textId="77777777" w:rsidTr="00B50C01">
        <w:tc>
          <w:tcPr>
            <w:tcW w:w="1502" w:type="dxa"/>
            <w:vMerge/>
          </w:tcPr>
          <w:p w14:paraId="48627BB0" w14:textId="77777777" w:rsidR="007B5343" w:rsidRPr="00F87D1C" w:rsidRDefault="007B5343" w:rsidP="00B50C01">
            <w:pPr>
              <w:spacing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052FE064" w14:textId="77777777" w:rsidR="007B5343" w:rsidRPr="00F87D1C" w:rsidRDefault="007B5343" w:rsidP="00B50C01">
            <w:pPr>
              <w:spacing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18C005EB" w14:textId="36BBFB79" w:rsidR="007B5343" w:rsidRPr="003C38BE" w:rsidRDefault="007B5343" w:rsidP="00B50C01">
            <w:pPr>
              <w:spacing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Bone stress injury</w:t>
            </w:r>
          </w:p>
        </w:tc>
        <w:tc>
          <w:tcPr>
            <w:tcW w:w="1304" w:type="dxa"/>
          </w:tcPr>
          <w:p w14:paraId="19AFB495" w14:textId="050DA987" w:rsidR="007B5343" w:rsidRPr="003C38BE" w:rsidRDefault="007B5343" w:rsidP="00B50C01">
            <w:pPr>
              <w:spacing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20 (90–140)</w:t>
            </w:r>
          </w:p>
        </w:tc>
        <w:tc>
          <w:tcPr>
            <w:tcW w:w="1304" w:type="dxa"/>
          </w:tcPr>
          <w:p w14:paraId="04AF720D" w14:textId="3A0449A2" w:rsidR="007B5343" w:rsidRPr="003C38BE" w:rsidRDefault="00156C12" w:rsidP="00156C12">
            <w:pPr>
              <w:spacing w:line="48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59B71FDB" w14:textId="454778F0" w:rsidR="007B5343" w:rsidRPr="003C38BE" w:rsidRDefault="007B5343" w:rsidP="00B50C01">
            <w:pPr>
              <w:spacing w:line="48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-</w:t>
            </w:r>
          </w:p>
        </w:tc>
      </w:tr>
      <w:tr w:rsidR="003C38BE" w:rsidRPr="003C38BE" w14:paraId="7A6723B4" w14:textId="77777777" w:rsidTr="007B5343">
        <w:tc>
          <w:tcPr>
            <w:tcW w:w="1502" w:type="dxa"/>
            <w:vMerge w:val="restart"/>
          </w:tcPr>
          <w:p w14:paraId="4D026158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Military service</w:t>
            </w:r>
          </w:p>
        </w:tc>
        <w:tc>
          <w:tcPr>
            <w:tcW w:w="1417" w:type="dxa"/>
            <w:vMerge w:val="restart"/>
          </w:tcPr>
          <w:p w14:paraId="6F5D478E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Year 0.5 to 3.5</w:t>
            </w:r>
          </w:p>
        </w:tc>
        <w:tc>
          <w:tcPr>
            <w:tcW w:w="2324" w:type="dxa"/>
          </w:tcPr>
          <w:p w14:paraId="688F0393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Injuries (</w:t>
            </w:r>
            <w:r w:rsidRPr="003C38BE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n</w:t>
            </w: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304" w:type="dxa"/>
          </w:tcPr>
          <w:p w14:paraId="51891B4F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304" w:type="dxa"/>
          </w:tcPr>
          <w:p w14:paraId="13E977AC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851" w:type="dxa"/>
          </w:tcPr>
          <w:p w14:paraId="7EA0D061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361</w:t>
            </w:r>
          </w:p>
        </w:tc>
      </w:tr>
      <w:tr w:rsidR="003C38BE" w:rsidRPr="003C38BE" w14:paraId="7A89070C" w14:textId="77777777" w:rsidTr="007B5343">
        <w:tc>
          <w:tcPr>
            <w:tcW w:w="1502" w:type="dxa"/>
            <w:vMerge/>
          </w:tcPr>
          <w:p w14:paraId="61D1A401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428D9EB1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4E0DCE75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Men injured (</w:t>
            </w:r>
            <w:r w:rsidRPr="003C38BE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n</w:t>
            </w: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304" w:type="dxa"/>
          </w:tcPr>
          <w:p w14:paraId="02B63666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304" w:type="dxa"/>
          </w:tcPr>
          <w:p w14:paraId="23519D01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851" w:type="dxa"/>
          </w:tcPr>
          <w:p w14:paraId="0D0100D1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287</w:t>
            </w:r>
          </w:p>
        </w:tc>
      </w:tr>
      <w:tr w:rsidR="003C38BE" w:rsidRPr="003C38BE" w14:paraId="13BAB1AD" w14:textId="77777777" w:rsidTr="007B5343">
        <w:tc>
          <w:tcPr>
            <w:tcW w:w="1502" w:type="dxa"/>
            <w:vMerge/>
          </w:tcPr>
          <w:p w14:paraId="21210F46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0C53A9C1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00A402DF" w14:textId="5A54BAF3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Reduced duty days</w:t>
            </w:r>
          </w:p>
        </w:tc>
        <w:tc>
          <w:tcPr>
            <w:tcW w:w="1304" w:type="dxa"/>
          </w:tcPr>
          <w:p w14:paraId="2F0EC981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304" w:type="dxa"/>
          </w:tcPr>
          <w:p w14:paraId="65551EF2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</w:tcPr>
          <w:p w14:paraId="0D912164" w14:textId="77777777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3C38BE" w:rsidRPr="003C38BE" w14:paraId="100501F0" w14:textId="77777777" w:rsidTr="007B5343">
        <w:tc>
          <w:tcPr>
            <w:tcW w:w="1502" w:type="dxa"/>
            <w:vMerge/>
          </w:tcPr>
          <w:p w14:paraId="3FF6DC76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7C7463EB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182A3266" w14:textId="21585A9A" w:rsidR="007B5343" w:rsidRPr="003C38BE" w:rsidRDefault="007B5343" w:rsidP="007B5343">
            <w:pPr>
              <w:spacing w:after="0"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304" w:type="dxa"/>
          </w:tcPr>
          <w:p w14:paraId="25DC28A1" w14:textId="70B1EB2E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0 (3–48)</w:t>
            </w:r>
          </w:p>
        </w:tc>
        <w:tc>
          <w:tcPr>
            <w:tcW w:w="1304" w:type="dxa"/>
          </w:tcPr>
          <w:p w14:paraId="0A0F7D76" w14:textId="749840EA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4 (3–36)</w:t>
            </w:r>
          </w:p>
        </w:tc>
        <w:tc>
          <w:tcPr>
            <w:tcW w:w="851" w:type="dxa"/>
          </w:tcPr>
          <w:p w14:paraId="0F4CCA99" w14:textId="0FFF3EEE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382</w:t>
            </w:r>
          </w:p>
        </w:tc>
      </w:tr>
      <w:tr w:rsidR="003C38BE" w:rsidRPr="003C38BE" w14:paraId="712ABC64" w14:textId="77777777" w:rsidTr="007B5343">
        <w:tc>
          <w:tcPr>
            <w:tcW w:w="1502" w:type="dxa"/>
            <w:vMerge/>
          </w:tcPr>
          <w:p w14:paraId="1844E5E2" w14:textId="77777777" w:rsidR="007B5343" w:rsidRPr="00F87D1C" w:rsidRDefault="007B5343" w:rsidP="007B5343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2633C248" w14:textId="77777777" w:rsidR="007B5343" w:rsidRPr="00F87D1C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</w:tcPr>
          <w:p w14:paraId="2AB0F9F5" w14:textId="688040FF" w:rsidR="007B5343" w:rsidRPr="003C38BE" w:rsidRDefault="007B5343" w:rsidP="007B5343">
            <w:pPr>
              <w:spacing w:after="0"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Non-bone stress injury</w:t>
            </w:r>
          </w:p>
        </w:tc>
        <w:tc>
          <w:tcPr>
            <w:tcW w:w="1304" w:type="dxa"/>
          </w:tcPr>
          <w:p w14:paraId="6271EF83" w14:textId="1B4A6A41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8 (3–28)</w:t>
            </w:r>
          </w:p>
        </w:tc>
        <w:tc>
          <w:tcPr>
            <w:tcW w:w="1304" w:type="dxa"/>
          </w:tcPr>
          <w:p w14:paraId="47FE67AE" w14:textId="10DAFD82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4 (3–29)</w:t>
            </w:r>
          </w:p>
        </w:tc>
        <w:tc>
          <w:tcPr>
            <w:tcW w:w="851" w:type="dxa"/>
          </w:tcPr>
          <w:p w14:paraId="05DC580E" w14:textId="3C3C190D" w:rsidR="007B5343" w:rsidRPr="003C38BE" w:rsidRDefault="007B5343" w:rsidP="007B5343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529</w:t>
            </w:r>
          </w:p>
        </w:tc>
      </w:tr>
      <w:tr w:rsidR="003C38BE" w:rsidRPr="003C38BE" w14:paraId="424F2E71" w14:textId="77777777" w:rsidTr="00B50C01">
        <w:tc>
          <w:tcPr>
            <w:tcW w:w="1502" w:type="dxa"/>
            <w:vMerge/>
            <w:tcBorders>
              <w:bottom w:val="single" w:sz="4" w:space="0" w:color="auto"/>
            </w:tcBorders>
          </w:tcPr>
          <w:p w14:paraId="2465BFDF" w14:textId="77777777" w:rsidR="007B5343" w:rsidRPr="00F87D1C" w:rsidRDefault="007B5343" w:rsidP="00B50C01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</w:tcPr>
          <w:p w14:paraId="6E7E91E5" w14:textId="77777777" w:rsidR="007B5343" w:rsidRPr="00F87D1C" w:rsidRDefault="007B5343" w:rsidP="00B50C01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324" w:type="dxa"/>
            <w:tcBorders>
              <w:bottom w:val="single" w:sz="4" w:space="0" w:color="auto"/>
            </w:tcBorders>
          </w:tcPr>
          <w:p w14:paraId="08AFEDC3" w14:textId="3C86FF73" w:rsidR="007B5343" w:rsidRPr="003C38BE" w:rsidRDefault="007B5343" w:rsidP="00B50C01">
            <w:pPr>
              <w:spacing w:after="0" w:line="480" w:lineRule="auto"/>
              <w:ind w:left="181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Bone stress injury</w:t>
            </w:r>
          </w:p>
        </w:tc>
        <w:tc>
          <w:tcPr>
            <w:tcW w:w="1304" w:type="dxa"/>
            <w:tcBorders>
              <w:bottom w:val="single" w:sz="4" w:space="0" w:color="auto"/>
            </w:tcBorders>
          </w:tcPr>
          <w:p w14:paraId="60411726" w14:textId="541D761C" w:rsidR="007B5343" w:rsidRPr="003C38BE" w:rsidRDefault="007B5343" w:rsidP="00B50C01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92 (16–158)</w:t>
            </w:r>
          </w:p>
        </w:tc>
        <w:tc>
          <w:tcPr>
            <w:tcW w:w="1304" w:type="dxa"/>
            <w:tcBorders>
              <w:bottom w:val="single" w:sz="4" w:space="0" w:color="auto"/>
            </w:tcBorders>
          </w:tcPr>
          <w:p w14:paraId="3C21E752" w14:textId="2F34DDE6" w:rsidR="007B5343" w:rsidRPr="003C38BE" w:rsidRDefault="007B5343" w:rsidP="00B50C01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135 (68–202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7BB3F872" w14:textId="6336B7B2" w:rsidR="007B5343" w:rsidRPr="003C38BE" w:rsidRDefault="007B5343" w:rsidP="00B50C01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3C38BE">
              <w:rPr>
                <w:rFonts w:ascii="Times New Roman" w:eastAsia="Calibri" w:hAnsi="Times New Roman" w:cs="Times New Roman"/>
                <w:sz w:val="20"/>
                <w:szCs w:val="20"/>
              </w:rPr>
              <w:t>0.901</w:t>
            </w:r>
          </w:p>
        </w:tc>
      </w:tr>
    </w:tbl>
    <w:p w14:paraId="16AE117F" w14:textId="2AB8761A" w:rsidR="00F87D1C" w:rsidRDefault="00F87D1C" w:rsidP="00F87D1C">
      <w:pPr>
        <w:spacing w:before="240"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F87D1C">
        <w:rPr>
          <w:rFonts w:ascii="Times New Roman" w:eastAsia="Calibri" w:hAnsi="Times New Roman" w:cs="Times New Roman"/>
          <w:sz w:val="24"/>
          <w:szCs w:val="24"/>
        </w:rPr>
        <w:t>Lost training days and reduced duty days are median (</w:t>
      </w:r>
      <w:proofErr w:type="spellStart"/>
      <w:r w:rsidRPr="00F87D1C">
        <w:rPr>
          <w:rFonts w:ascii="Times New Roman" w:eastAsia="Calibri" w:hAnsi="Times New Roman" w:cs="Times New Roman"/>
          <w:sz w:val="24"/>
          <w:szCs w:val="24"/>
        </w:rPr>
        <w:t>IQR</w:t>
      </w:r>
      <w:proofErr w:type="spellEnd"/>
      <w:r w:rsidRPr="00F87D1C">
        <w:rPr>
          <w:rFonts w:ascii="Times New Roman" w:eastAsia="Calibri" w:hAnsi="Times New Roman" w:cs="Times New Roman"/>
          <w:sz w:val="24"/>
          <w:szCs w:val="24"/>
        </w:rPr>
        <w:t>) per injury.</w:t>
      </w:r>
      <w:r>
        <w:rPr>
          <w:rFonts w:ascii="Times New Roman" w:eastAsia="Calibri" w:hAnsi="Times New Roman" w:cs="Times New Roman"/>
          <w:sz w:val="24"/>
          <w:szCs w:val="24"/>
        </w:rPr>
        <w:br w:type="page"/>
      </w:r>
    </w:p>
    <w:p w14:paraId="38267CA6" w14:textId="77777777" w:rsidR="00F87D1C" w:rsidRPr="00F87D1C" w:rsidRDefault="00F87D1C" w:rsidP="00F87D1C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  <w:r w:rsidRPr="00F87D1C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3</w:t>
      </w:r>
      <w:r w:rsidRPr="00F87D1C">
        <w:rPr>
          <w:rFonts w:ascii="Times New Roman" w:eastAsia="Calibri" w:hAnsi="Times New Roman" w:cs="Times New Roman"/>
          <w:sz w:val="24"/>
          <w:szCs w:val="24"/>
        </w:rPr>
        <w:t xml:space="preserve"> Outcome of training and status three and a half years after commencing the study, with participants randomised to vitamin D 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(</w:t>
      </w:r>
      <w:proofErr w:type="spellStart"/>
      <w:r w:rsidRPr="00F87D1C">
        <w:rPr>
          <w:rFonts w:ascii="Times New Roman" w:eastAsia="Aptos" w:hAnsi="Times New Roman" w:cs="Times New Roman"/>
          <w:iCs/>
          <w:kern w:val="2"/>
          <w:sz w:val="24"/>
          <w:szCs w:val="24"/>
          <w14:ligatures w14:val="standardContextual"/>
        </w:rPr>
        <w:t>SSR</w:t>
      </w:r>
      <w:proofErr w:type="spellEnd"/>
      <w:r w:rsidRPr="00F87D1C">
        <w:rPr>
          <w:rFonts w:ascii="Times New Roman" w:eastAsia="Aptos" w:hAnsi="Times New Roman" w:cs="Times New Roman"/>
          <w:iCs/>
          <w:kern w:val="2"/>
          <w:sz w:val="24"/>
          <w:szCs w:val="24"/>
          <w14:ligatures w14:val="standardContextual"/>
        </w:rPr>
        <w:t xml:space="preserve"> and 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oral vitamin </w:t>
      </w:r>
      <w:proofErr w:type="spellStart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D</w:t>
      </w:r>
      <w:r w:rsidRPr="00F87D1C">
        <w:rPr>
          <w:rFonts w:ascii="Times New Roman" w:eastAsia="Aptos" w:hAnsi="Times New Roman" w:cs="Times New Roman"/>
          <w:kern w:val="2"/>
          <w:sz w:val="24"/>
          <w:szCs w:val="24"/>
          <w:vertAlign w:val="subscript"/>
          <w14:ligatures w14:val="standardContextual"/>
        </w:rPr>
        <w:t>3</w:t>
      </w:r>
      <w:proofErr w:type="spellEnd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) or placebo (placebo </w:t>
      </w:r>
      <w:proofErr w:type="spellStart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>SSR</w:t>
      </w:r>
      <w:proofErr w:type="spellEnd"/>
      <w:r w:rsidRPr="00F87D1C">
        <w:rPr>
          <w:rFonts w:ascii="Times New Roman" w:eastAsia="Aptos" w:hAnsi="Times New Roman" w:cs="Times New Roman"/>
          <w:kern w:val="2"/>
          <w:sz w:val="24"/>
          <w:szCs w:val="24"/>
          <w14:ligatures w14:val="standardContextual"/>
        </w:rPr>
        <w:t xml:space="preserve"> and oral placebo)</w:t>
      </w:r>
      <w:r w:rsidRPr="00F87D1C">
        <w:rPr>
          <w:rFonts w:ascii="Times New Roman" w:eastAsia="Calibri" w:hAnsi="Times New Roman" w:cs="Times New Roman"/>
          <w:sz w:val="24"/>
          <w:szCs w:val="24"/>
        </w:rPr>
        <w:t>.</w:t>
      </w:r>
    </w:p>
    <w:tbl>
      <w:tblPr>
        <w:tblStyle w:val="TableGridLight1"/>
        <w:tblW w:w="0" w:type="auto"/>
        <w:tblLook w:val="04A0" w:firstRow="1" w:lastRow="0" w:firstColumn="1" w:lastColumn="0" w:noHBand="0" w:noVBand="1"/>
      </w:tblPr>
      <w:tblGrid>
        <w:gridCol w:w="4111"/>
        <w:gridCol w:w="1985"/>
        <w:gridCol w:w="1701"/>
        <w:gridCol w:w="850"/>
      </w:tblGrid>
      <w:tr w:rsidR="00F87D1C" w:rsidRPr="00F87D1C" w14:paraId="5EC7E15E" w14:textId="77777777" w:rsidTr="003726E2">
        <w:tc>
          <w:tcPr>
            <w:tcW w:w="41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88BF1A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181746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Vitamin D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418F33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Placebo</w:t>
            </w:r>
          </w:p>
        </w:tc>
        <w:tc>
          <w:tcPr>
            <w:tcW w:w="8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1F8F44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 xml:space="preserve"> value</w:t>
            </w:r>
          </w:p>
        </w:tc>
      </w:tr>
      <w:tr w:rsidR="00F87D1C" w:rsidRPr="00F87D1C" w14:paraId="43FB7DDE" w14:textId="77777777" w:rsidTr="003726E2">
        <w:tc>
          <w:tcPr>
            <w:tcW w:w="41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1DBFCC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Outcome of training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53B71F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A4FB14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84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B40E770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0.471</w:t>
            </w:r>
          </w:p>
        </w:tc>
      </w:tr>
      <w:tr w:rsidR="00F87D1C" w:rsidRPr="00F87D1C" w14:paraId="66727FB0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221880BF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First-time pass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210FE3B9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92 (73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99FFCDB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91 (73.4%)</w:t>
            </w:r>
          </w:p>
        </w:tc>
        <w:tc>
          <w:tcPr>
            <w:tcW w:w="845" w:type="dxa"/>
            <w:vMerge/>
            <w:tcBorders>
              <w:left w:val="nil"/>
              <w:right w:val="nil"/>
            </w:tcBorders>
          </w:tcPr>
          <w:p w14:paraId="09B456CC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1F3057BD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519969E3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Pass after physical rehabilitation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5801956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 (5.6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E58B2FD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 (1.6%)</w:t>
            </w:r>
          </w:p>
        </w:tc>
        <w:tc>
          <w:tcPr>
            <w:tcW w:w="845" w:type="dxa"/>
            <w:vMerge/>
            <w:tcBorders>
              <w:left w:val="nil"/>
              <w:right w:val="nil"/>
            </w:tcBorders>
          </w:tcPr>
          <w:p w14:paraId="4BD756F8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79249130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1CA2B9DD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Discharge for non-medical reasons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29C122B6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4 (11.1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15D6845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6 (12.9%)</w:t>
            </w:r>
          </w:p>
        </w:tc>
        <w:tc>
          <w:tcPr>
            <w:tcW w:w="845" w:type="dxa"/>
            <w:vMerge/>
            <w:tcBorders>
              <w:left w:val="nil"/>
              <w:right w:val="nil"/>
            </w:tcBorders>
          </w:tcPr>
          <w:p w14:paraId="27761C33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1BAF85DF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0AE2D547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Medical discharge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3B1CBB91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8547B0C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845" w:type="dxa"/>
            <w:vMerge/>
            <w:tcBorders>
              <w:left w:val="nil"/>
              <w:right w:val="nil"/>
            </w:tcBorders>
          </w:tcPr>
          <w:p w14:paraId="3C015F3D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71895EEC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37AF8644" w14:textId="77777777" w:rsidR="00F87D1C" w:rsidRPr="00F87D1C" w:rsidRDefault="00F87D1C" w:rsidP="00F87D1C">
            <w:pPr>
              <w:spacing w:after="0" w:line="480" w:lineRule="auto"/>
              <w:ind w:left="-109" w:firstLine="426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Due to musculoskeletal injury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3BEB8C4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 (5.6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6C31DC8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5 (4.0%)</w:t>
            </w:r>
          </w:p>
        </w:tc>
        <w:tc>
          <w:tcPr>
            <w:tcW w:w="845" w:type="dxa"/>
            <w:vMerge/>
            <w:tcBorders>
              <w:left w:val="nil"/>
              <w:right w:val="nil"/>
            </w:tcBorders>
          </w:tcPr>
          <w:p w14:paraId="265A4EAF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61B46DB7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3E0B6B49" w14:textId="77777777" w:rsidR="00F87D1C" w:rsidRPr="00F87D1C" w:rsidRDefault="00F87D1C" w:rsidP="00F87D1C">
            <w:pPr>
              <w:spacing w:after="0" w:line="480" w:lineRule="auto"/>
              <w:ind w:left="-109" w:firstLine="426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Not due to musculoskeletal injury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71FAA8E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5 (4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4DEFE06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 (5.6%)</w:t>
            </w:r>
          </w:p>
        </w:tc>
        <w:tc>
          <w:tcPr>
            <w:tcW w:w="845" w:type="dxa"/>
            <w:vMerge/>
            <w:tcBorders>
              <w:left w:val="nil"/>
              <w:right w:val="nil"/>
            </w:tcBorders>
          </w:tcPr>
          <w:p w14:paraId="29C4105C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430A86F5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61E1EC94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333DE792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 (0.8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8E9A4E7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3 (2.4%)</w:t>
            </w:r>
          </w:p>
        </w:tc>
        <w:tc>
          <w:tcPr>
            <w:tcW w:w="845" w:type="dxa"/>
            <w:vMerge/>
            <w:tcBorders>
              <w:left w:val="nil"/>
              <w:bottom w:val="nil"/>
              <w:right w:val="nil"/>
            </w:tcBorders>
          </w:tcPr>
          <w:p w14:paraId="66681C17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38FF6FDD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05E82E5D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Status 3.5 years after commencing the study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37475298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6385C86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</w:tcPr>
          <w:p w14:paraId="7B424935" w14:textId="77777777" w:rsidR="00F87D1C" w:rsidRPr="00F87D1C" w:rsidRDefault="00F87D1C" w:rsidP="00F87D1C">
            <w:pPr>
              <w:spacing w:before="240"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0.629</w:t>
            </w:r>
          </w:p>
        </w:tc>
      </w:tr>
      <w:tr w:rsidR="00F87D1C" w:rsidRPr="00F87D1C" w14:paraId="18DD42DF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3A7343A2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Current serving infantry personnel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2F6693A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2 (71.3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22FCBEE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72 (77.4%)</w:t>
            </w:r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EAF5F06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0F4D7096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7B5B28BE" w14:textId="77777777" w:rsidR="00F87D1C" w:rsidRPr="00F87D1C" w:rsidRDefault="00F87D1C" w:rsidP="00F87D1C">
            <w:pPr>
              <w:spacing w:after="0" w:line="480" w:lineRule="auto"/>
              <w:ind w:left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Current serving non-infantry personnel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3370904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3 (3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161D25F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 (2.2%)</w:t>
            </w: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0D039FD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6BBA21D2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28E4DD85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Discharge for non-medical reasons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F13058A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1 (20.8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7C87140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3 (14.0%)</w:t>
            </w: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FAD704D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79CDEB02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5EB06C33" w14:textId="77777777" w:rsidR="00F87D1C" w:rsidRPr="00F87D1C" w:rsidRDefault="00F87D1C" w:rsidP="00F87D1C">
            <w:pPr>
              <w:spacing w:after="0" w:line="480" w:lineRule="auto"/>
              <w:ind w:firstLine="175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Medical discharge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3133C48F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A08683C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F9387D0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146D1825" w14:textId="77777777" w:rsidTr="003726E2"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</w:tcPr>
          <w:p w14:paraId="6BBDB19F" w14:textId="77777777" w:rsidR="00F87D1C" w:rsidRPr="00F87D1C" w:rsidRDefault="00F87D1C" w:rsidP="00F87D1C">
            <w:pPr>
              <w:spacing w:after="0" w:line="480" w:lineRule="auto"/>
              <w:ind w:firstLine="31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Due to musculoskeletal injury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7541160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2 (2.0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F2B9061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1 (1.1%)</w:t>
            </w: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54EA06B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F87D1C" w:rsidRPr="00F87D1C" w14:paraId="4437DEBD" w14:textId="77777777" w:rsidTr="003726E2">
        <w:tc>
          <w:tcPr>
            <w:tcW w:w="41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43ECCD" w14:textId="77777777" w:rsidR="00F87D1C" w:rsidRPr="00F87D1C" w:rsidRDefault="00F87D1C" w:rsidP="00F87D1C">
            <w:pPr>
              <w:spacing w:after="0" w:line="480" w:lineRule="auto"/>
              <w:ind w:firstLine="31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Not due to musculoskeletal injury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E05881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3 (3.0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B01325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F87D1C">
              <w:rPr>
                <w:rFonts w:ascii="Times New Roman" w:eastAsia="Calibri" w:hAnsi="Times New Roman" w:cs="Times New Roman"/>
                <w:sz w:val="20"/>
                <w:szCs w:val="20"/>
              </w:rPr>
              <w:t>5 (5.4%)</w:t>
            </w: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DB5AD1" w14:textId="77777777" w:rsidR="00F87D1C" w:rsidRPr="00F87D1C" w:rsidRDefault="00F87D1C" w:rsidP="00F87D1C">
            <w:pPr>
              <w:spacing w:after="0" w:line="48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</w:tbl>
    <w:p w14:paraId="1B30DC24" w14:textId="77777777" w:rsidR="004D7BAD" w:rsidRDefault="00F87D1C" w:rsidP="00F87D1C">
      <w:pPr>
        <w:spacing w:before="240" w:line="360" w:lineRule="auto"/>
        <w:rPr>
          <w:rFonts w:ascii="Times New Roman" w:eastAsia="Calibri" w:hAnsi="Times New Roman" w:cs="Times New Roman"/>
          <w:sz w:val="24"/>
          <w:szCs w:val="24"/>
        </w:rPr>
        <w:sectPr w:rsidR="004D7BAD" w:rsidSect="001976C9">
          <w:footerReference w:type="defaul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3C38BE">
        <w:rPr>
          <w:rFonts w:ascii="Times New Roman" w:eastAsia="Calibri" w:hAnsi="Times New Roman" w:cs="Times New Roman"/>
          <w:sz w:val="24"/>
          <w:szCs w:val="24"/>
        </w:rPr>
        <w:t xml:space="preserve">Data are </w:t>
      </w:r>
      <w:r w:rsidRPr="003C38BE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n </w:t>
      </w:r>
      <w:r w:rsidRPr="003C38BE">
        <w:rPr>
          <w:rFonts w:ascii="Times New Roman" w:eastAsia="Calibri" w:hAnsi="Times New Roman" w:cs="Times New Roman"/>
          <w:sz w:val="24"/>
          <w:szCs w:val="24"/>
        </w:rPr>
        <w:t>(%).</w:t>
      </w:r>
      <w:r w:rsidR="00B30919" w:rsidRPr="003C38B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30919" w:rsidRPr="003C38BE">
        <w:rPr>
          <w:rFonts w:ascii="Times New Roman" w:eastAsia="Calibri" w:hAnsi="Times New Roman" w:cs="Times New Roman"/>
          <w:i/>
          <w:iCs/>
          <w:sz w:val="24"/>
          <w:szCs w:val="24"/>
        </w:rPr>
        <w:t>P</w:t>
      </w:r>
      <w:r w:rsidR="00B30919" w:rsidRPr="003C38BE">
        <w:rPr>
          <w:rFonts w:ascii="Times New Roman" w:eastAsia="Calibri" w:hAnsi="Times New Roman" w:cs="Times New Roman"/>
          <w:sz w:val="24"/>
          <w:szCs w:val="24"/>
        </w:rPr>
        <w:t xml:space="preserve"> values are from chi-square tests comparing the overall distribution of participants across the listed categories between the vitamin D and placebo groups; they do not refer to individual rows </w:t>
      </w:r>
      <w:r w:rsidR="00B30919" w:rsidRPr="007D3CAB">
        <w:rPr>
          <w:rFonts w:ascii="Times New Roman" w:eastAsia="Calibri" w:hAnsi="Times New Roman" w:cs="Times New Roman"/>
          <w:sz w:val="24"/>
          <w:szCs w:val="24"/>
        </w:rPr>
        <w:t>separately.</w:t>
      </w:r>
    </w:p>
    <w:p w14:paraId="478076A6" w14:textId="2048CF3E" w:rsidR="004D7BAD" w:rsidRPr="001B4672" w:rsidRDefault="001B4672" w:rsidP="00F87D1C">
      <w:pPr>
        <w:spacing w:before="240" w:line="360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1B4672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FIGURE 1</w:t>
      </w:r>
    </w:p>
    <w:p w14:paraId="60B9C8D6" w14:textId="77777777" w:rsidR="008C0535" w:rsidRDefault="001B4672" w:rsidP="00F87D1C">
      <w:pPr>
        <w:spacing w:before="240" w:line="360" w:lineRule="auto"/>
        <w:rPr>
          <w:rFonts w:ascii="Times New Roman" w:eastAsia="Calibri" w:hAnsi="Times New Roman" w:cs="Times New Roman"/>
          <w:sz w:val="24"/>
          <w:szCs w:val="24"/>
        </w:rPr>
        <w:sectPr w:rsidR="008C0535" w:rsidSect="004D7BA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 wp14:anchorId="7A4633B0" wp14:editId="749CDCB3">
            <wp:extent cx="8279130" cy="4352925"/>
            <wp:effectExtent l="0" t="0" r="7620" b="9525"/>
            <wp:docPr id="10386300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863008" name="Picture 103863008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05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79130" cy="4352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CA1D5" w14:textId="4641F922" w:rsidR="001B4672" w:rsidRDefault="008C0535" w:rsidP="00F87D1C">
      <w:pPr>
        <w:spacing w:before="240" w:line="360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8C0535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FIGURE 2</w:t>
      </w:r>
    </w:p>
    <w:p w14:paraId="40E44BF0" w14:textId="7481058E" w:rsidR="00936CE1" w:rsidRDefault="00936CE1" w:rsidP="00B9377D">
      <w:pPr>
        <w:spacing w:before="240" w:line="360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7E7BC5E6" wp14:editId="65E2DE23">
            <wp:extent cx="5731510" cy="3038475"/>
            <wp:effectExtent l="0" t="0" r="2540" b="9525"/>
            <wp:docPr id="143688971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6889719" name="Picture 1436889719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33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0384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BF1E56" w14:textId="77777777" w:rsidR="00936CE1" w:rsidRDefault="00936CE1">
      <w:pPr>
        <w:spacing w:after="160" w:line="259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br w:type="page"/>
      </w:r>
    </w:p>
    <w:p w14:paraId="1D9EE9EE" w14:textId="421972B6" w:rsidR="008C0535" w:rsidRDefault="00936CE1" w:rsidP="00B9377D">
      <w:pPr>
        <w:spacing w:before="240" w:after="0" w:line="360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FIGURE 3</w:t>
      </w:r>
    </w:p>
    <w:p w14:paraId="7F74307D" w14:textId="4DDF3502" w:rsidR="00936CE1" w:rsidRDefault="00936CE1" w:rsidP="00936CE1">
      <w:pPr>
        <w:spacing w:before="240" w:line="36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object w:dxaOrig="9636" w:dyaOrig="15072" w14:anchorId="5008A64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54" type="#_x0000_t75" style="width:420.75pt;height:658.5pt" o:ole="" filled="t">
            <v:imagedata r:id="rId12" o:title=""/>
          </v:shape>
          <o:OLEObject Type="Embed" ProgID="Prism10.Document" ShapeID="_x0000_i1054" DrawAspect="Content" ObjectID="_1836228437" r:id="rId13"/>
        </w:object>
      </w:r>
      <w:r>
        <w:rPr>
          <w:rFonts w:ascii="Times New Roman" w:eastAsia="Calibri" w:hAnsi="Times New Roman" w:cs="Times New Roman"/>
          <w:b/>
          <w:bCs/>
          <w:sz w:val="24"/>
          <w:szCs w:val="24"/>
        </w:rPr>
        <w:br w:type="page"/>
      </w:r>
    </w:p>
    <w:p w14:paraId="1155AB90" w14:textId="4DB3B754" w:rsidR="00936CE1" w:rsidRDefault="00936CE1" w:rsidP="00B9377D">
      <w:pPr>
        <w:spacing w:before="240" w:after="0" w:line="360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FIGURE 4</w:t>
      </w:r>
    </w:p>
    <w:p w14:paraId="2FEB4F51" w14:textId="56DC6061" w:rsidR="00B9377D" w:rsidRPr="008C0535" w:rsidRDefault="00B9377D" w:rsidP="00B9377D">
      <w:pPr>
        <w:spacing w:before="240" w:line="36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object w:dxaOrig="4834" w:dyaOrig="14882" w14:anchorId="5B522AA2">
          <v:shape id="_x0000_i1070" type="#_x0000_t75" style="width:213pt;height:658.5pt" o:ole="" filled="t">
            <v:imagedata r:id="rId14" o:title=""/>
          </v:shape>
          <o:OLEObject Type="Embed" ProgID="Prism10.Document" ShapeID="_x0000_i1070" DrawAspect="Content" ObjectID="_1836228438" r:id="rId15"/>
        </w:object>
      </w:r>
    </w:p>
    <w:sectPr w:rsidR="00B9377D" w:rsidRPr="008C0535" w:rsidSect="008C053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AC32E31" w14:textId="77777777" w:rsidR="001B333F" w:rsidRDefault="001B333F" w:rsidP="00C272FD">
      <w:pPr>
        <w:spacing w:after="0" w:line="240" w:lineRule="auto"/>
      </w:pPr>
      <w:r>
        <w:separator/>
      </w:r>
    </w:p>
  </w:endnote>
  <w:endnote w:type="continuationSeparator" w:id="0">
    <w:p w14:paraId="0D0AC65E" w14:textId="77777777" w:rsidR="001B333F" w:rsidRDefault="001B333F" w:rsidP="00C272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ACF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??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="Times New Roman" w:hAnsi="Times New Roman" w:cs="Times New Roman"/>
        <w:sz w:val="24"/>
        <w:szCs w:val="24"/>
      </w:rPr>
      <w:id w:val="-16078836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FB3967A" w14:textId="056FB620" w:rsidR="00402353" w:rsidRPr="00C272FD" w:rsidRDefault="00402353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C272F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C272FD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C272F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C272FD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C272FD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53632C3" w14:textId="77777777" w:rsidR="00402353" w:rsidRDefault="0040235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F70BC56" w14:textId="77777777" w:rsidR="001B333F" w:rsidRDefault="001B333F" w:rsidP="00C272FD">
      <w:pPr>
        <w:spacing w:after="0" w:line="240" w:lineRule="auto"/>
      </w:pPr>
      <w:r>
        <w:separator/>
      </w:r>
    </w:p>
  </w:footnote>
  <w:footnote w:type="continuationSeparator" w:id="0">
    <w:p w14:paraId="148213E6" w14:textId="77777777" w:rsidR="001B333F" w:rsidRDefault="001B333F" w:rsidP="00C272F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4905083"/>
    <w:multiLevelType w:val="hybridMultilevel"/>
    <w:tmpl w:val="58C26DA2"/>
    <w:lvl w:ilvl="0" w:tplc="3A8C8A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F2131D9"/>
    <w:multiLevelType w:val="hybridMultilevel"/>
    <w:tmpl w:val="CEA8815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33C10F7"/>
    <w:multiLevelType w:val="hybridMultilevel"/>
    <w:tmpl w:val="A426D610"/>
    <w:lvl w:ilvl="0" w:tplc="F8AA2062">
      <w:start w:val="3"/>
      <w:numFmt w:val="bullet"/>
      <w:lvlText w:val="-"/>
      <w:lvlJc w:val="left"/>
      <w:pPr>
        <w:ind w:left="705" w:hanging="360"/>
      </w:pPr>
      <w:rPr>
        <w:rFonts w:ascii="Times New Roman" w:eastAsia="Calibr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2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4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6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8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0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2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4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65" w:hanging="360"/>
      </w:pPr>
      <w:rPr>
        <w:rFonts w:ascii="Wingdings" w:hAnsi="Wingdings" w:hint="default"/>
      </w:rPr>
    </w:lvl>
  </w:abstractNum>
  <w:num w:numId="1" w16cid:durableId="1507938633">
    <w:abstractNumId w:val="1"/>
  </w:num>
  <w:num w:numId="2" w16cid:durableId="66660834">
    <w:abstractNumId w:val="0"/>
  </w:num>
  <w:num w:numId="3" w16cid:durableId="160526760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ublic Health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tew5s2g50tt6e2ppgpszf92x9ffatafdxe&quot;&gt;Carswell PhD v1-Converted&lt;record-ids&gt;&lt;item&gt;137&lt;/item&gt;&lt;item&gt;167&lt;/item&gt;&lt;item&gt;175&lt;/item&gt;&lt;item&gt;479&lt;/item&gt;&lt;item&gt;482&lt;/item&gt;&lt;item&gt;519&lt;/item&gt;&lt;item&gt;531&lt;/item&gt;&lt;item&gt;549&lt;/item&gt;&lt;item&gt;553&lt;/item&gt;&lt;item&gt;555&lt;/item&gt;&lt;item&gt;569&lt;/item&gt;&lt;item&gt;606&lt;/item&gt;&lt;item&gt;615&lt;/item&gt;&lt;item&gt;620&lt;/item&gt;&lt;item&gt;625&lt;/item&gt;&lt;item&gt;627&lt;/item&gt;&lt;item&gt;669&lt;/item&gt;&lt;item&gt;670&lt;/item&gt;&lt;item&gt;676&lt;/item&gt;&lt;item&gt;678&lt;/item&gt;&lt;item&gt;741&lt;/item&gt;&lt;item&gt;781&lt;/item&gt;&lt;item&gt;782&lt;/item&gt;&lt;item&gt;783&lt;/item&gt;&lt;item&gt;831&lt;/item&gt;&lt;item&gt;833&lt;/item&gt;&lt;item&gt;834&lt;/item&gt;&lt;item&gt;839&lt;/item&gt;&lt;item&gt;841&lt;/item&gt;&lt;item&gt;842&lt;/item&gt;&lt;item&gt;844&lt;/item&gt;&lt;item&gt;852&lt;/item&gt;&lt;item&gt;855&lt;/item&gt;&lt;item&gt;856&lt;/item&gt;&lt;item&gt;858&lt;/item&gt;&lt;item&gt;861&lt;/item&gt;&lt;item&gt;862&lt;/item&gt;&lt;item&gt;864&lt;/item&gt;&lt;item&gt;867&lt;/item&gt;&lt;item&gt;868&lt;/item&gt;&lt;item&gt;869&lt;/item&gt;&lt;item&gt;886&lt;/item&gt;&lt;item&gt;888&lt;/item&gt;&lt;item&gt;889&lt;/item&gt;&lt;item&gt;892&lt;/item&gt;&lt;item&gt;893&lt;/item&gt;&lt;item&gt;896&lt;/item&gt;&lt;item&gt;897&lt;/item&gt;&lt;item&gt;900&lt;/item&gt;&lt;item&gt;901&lt;/item&gt;&lt;item&gt;912&lt;/item&gt;&lt;item&gt;913&lt;/item&gt;&lt;item&gt;916&lt;/item&gt;&lt;item&gt;919&lt;/item&gt;&lt;item&gt;951&lt;/item&gt;&lt;item&gt;1013&lt;/item&gt;&lt;item&gt;1014&lt;/item&gt;&lt;item&gt;1040&lt;/item&gt;&lt;item&gt;1041&lt;/item&gt;&lt;item&gt;1042&lt;/item&gt;&lt;item&gt;1043&lt;/item&gt;&lt;item&gt;1044&lt;/item&gt;&lt;item&gt;1045&lt;/item&gt;&lt;item&gt;1047&lt;/item&gt;&lt;item&gt;1048&lt;/item&gt;&lt;item&gt;1049&lt;/item&gt;&lt;item&gt;1057&lt;/item&gt;&lt;item&gt;1059&lt;/item&gt;&lt;item&gt;1102&lt;/item&gt;&lt;/record-ids&gt;&lt;/item&gt;&lt;/Libraries&gt;"/>
  </w:docVars>
  <w:rsids>
    <w:rsidRoot w:val="00CB3ACC"/>
    <w:rsid w:val="00000455"/>
    <w:rsid w:val="00000A32"/>
    <w:rsid w:val="00001895"/>
    <w:rsid w:val="00003281"/>
    <w:rsid w:val="00003B78"/>
    <w:rsid w:val="00003C92"/>
    <w:rsid w:val="00003FB7"/>
    <w:rsid w:val="00004795"/>
    <w:rsid w:val="00004A91"/>
    <w:rsid w:val="000052EB"/>
    <w:rsid w:val="00005D7D"/>
    <w:rsid w:val="000061B1"/>
    <w:rsid w:val="0000684B"/>
    <w:rsid w:val="000076C7"/>
    <w:rsid w:val="000078A1"/>
    <w:rsid w:val="0000795F"/>
    <w:rsid w:val="00010384"/>
    <w:rsid w:val="00010A0E"/>
    <w:rsid w:val="00011FA0"/>
    <w:rsid w:val="000126A5"/>
    <w:rsid w:val="00012B98"/>
    <w:rsid w:val="0001521D"/>
    <w:rsid w:val="000156D0"/>
    <w:rsid w:val="00015C01"/>
    <w:rsid w:val="000206AC"/>
    <w:rsid w:val="000207D6"/>
    <w:rsid w:val="000219D4"/>
    <w:rsid w:val="00022057"/>
    <w:rsid w:val="00022102"/>
    <w:rsid w:val="00023338"/>
    <w:rsid w:val="00025534"/>
    <w:rsid w:val="00025D15"/>
    <w:rsid w:val="00026AB5"/>
    <w:rsid w:val="00026D69"/>
    <w:rsid w:val="00030289"/>
    <w:rsid w:val="00031097"/>
    <w:rsid w:val="0003191C"/>
    <w:rsid w:val="000326FA"/>
    <w:rsid w:val="00032D9C"/>
    <w:rsid w:val="000332E1"/>
    <w:rsid w:val="00033E5E"/>
    <w:rsid w:val="0003483B"/>
    <w:rsid w:val="00034902"/>
    <w:rsid w:val="000350CF"/>
    <w:rsid w:val="00035B08"/>
    <w:rsid w:val="00036DA2"/>
    <w:rsid w:val="00037B03"/>
    <w:rsid w:val="000409F8"/>
    <w:rsid w:val="00040A84"/>
    <w:rsid w:val="00040AFD"/>
    <w:rsid w:val="00040FD4"/>
    <w:rsid w:val="00041557"/>
    <w:rsid w:val="00043302"/>
    <w:rsid w:val="000439C0"/>
    <w:rsid w:val="000439EA"/>
    <w:rsid w:val="00043A6F"/>
    <w:rsid w:val="00043AAE"/>
    <w:rsid w:val="000441AF"/>
    <w:rsid w:val="00044758"/>
    <w:rsid w:val="000449E8"/>
    <w:rsid w:val="000474A6"/>
    <w:rsid w:val="0005082E"/>
    <w:rsid w:val="000512ED"/>
    <w:rsid w:val="00052197"/>
    <w:rsid w:val="0005455F"/>
    <w:rsid w:val="00054D77"/>
    <w:rsid w:val="000569D1"/>
    <w:rsid w:val="00057010"/>
    <w:rsid w:val="000601DB"/>
    <w:rsid w:val="000604AA"/>
    <w:rsid w:val="000611B6"/>
    <w:rsid w:val="00061CD1"/>
    <w:rsid w:val="000624AF"/>
    <w:rsid w:val="00062BF8"/>
    <w:rsid w:val="00063C0A"/>
    <w:rsid w:val="00064E65"/>
    <w:rsid w:val="00064EB0"/>
    <w:rsid w:val="000677E6"/>
    <w:rsid w:val="0007180F"/>
    <w:rsid w:val="000718E3"/>
    <w:rsid w:val="00071E32"/>
    <w:rsid w:val="00072F78"/>
    <w:rsid w:val="000745A1"/>
    <w:rsid w:val="00075A9F"/>
    <w:rsid w:val="000801A9"/>
    <w:rsid w:val="00080394"/>
    <w:rsid w:val="0008047E"/>
    <w:rsid w:val="00081E36"/>
    <w:rsid w:val="00083FE9"/>
    <w:rsid w:val="00084BAF"/>
    <w:rsid w:val="00084D59"/>
    <w:rsid w:val="0008639A"/>
    <w:rsid w:val="00087538"/>
    <w:rsid w:val="00087D78"/>
    <w:rsid w:val="00091302"/>
    <w:rsid w:val="0009161E"/>
    <w:rsid w:val="00092116"/>
    <w:rsid w:val="00092219"/>
    <w:rsid w:val="00094447"/>
    <w:rsid w:val="000944DF"/>
    <w:rsid w:val="00094836"/>
    <w:rsid w:val="00094837"/>
    <w:rsid w:val="0009492A"/>
    <w:rsid w:val="00094BC6"/>
    <w:rsid w:val="00094E9B"/>
    <w:rsid w:val="00095B90"/>
    <w:rsid w:val="0009767B"/>
    <w:rsid w:val="000A10DA"/>
    <w:rsid w:val="000A1C40"/>
    <w:rsid w:val="000A23A6"/>
    <w:rsid w:val="000A2516"/>
    <w:rsid w:val="000A345F"/>
    <w:rsid w:val="000A381C"/>
    <w:rsid w:val="000A3EC6"/>
    <w:rsid w:val="000A5101"/>
    <w:rsid w:val="000A69CF"/>
    <w:rsid w:val="000B0E3B"/>
    <w:rsid w:val="000B1217"/>
    <w:rsid w:val="000B2617"/>
    <w:rsid w:val="000B2972"/>
    <w:rsid w:val="000B333C"/>
    <w:rsid w:val="000B36F0"/>
    <w:rsid w:val="000B6BD5"/>
    <w:rsid w:val="000B7464"/>
    <w:rsid w:val="000C0159"/>
    <w:rsid w:val="000C03A5"/>
    <w:rsid w:val="000C06E2"/>
    <w:rsid w:val="000C1E28"/>
    <w:rsid w:val="000C2C87"/>
    <w:rsid w:val="000C583A"/>
    <w:rsid w:val="000C6050"/>
    <w:rsid w:val="000C61A3"/>
    <w:rsid w:val="000D013F"/>
    <w:rsid w:val="000D123F"/>
    <w:rsid w:val="000D1B7C"/>
    <w:rsid w:val="000D34D6"/>
    <w:rsid w:val="000D3878"/>
    <w:rsid w:val="000D56B7"/>
    <w:rsid w:val="000D598E"/>
    <w:rsid w:val="000D5B4C"/>
    <w:rsid w:val="000D5E16"/>
    <w:rsid w:val="000D6FD8"/>
    <w:rsid w:val="000D72C5"/>
    <w:rsid w:val="000D7BEA"/>
    <w:rsid w:val="000E05A8"/>
    <w:rsid w:val="000E1AB6"/>
    <w:rsid w:val="000E2EB9"/>
    <w:rsid w:val="000E32BA"/>
    <w:rsid w:val="000E3956"/>
    <w:rsid w:val="000E39A6"/>
    <w:rsid w:val="000E569E"/>
    <w:rsid w:val="000E686D"/>
    <w:rsid w:val="000F21CA"/>
    <w:rsid w:val="000F2842"/>
    <w:rsid w:val="000F503B"/>
    <w:rsid w:val="000F7D30"/>
    <w:rsid w:val="00100B50"/>
    <w:rsid w:val="00101106"/>
    <w:rsid w:val="00101FFD"/>
    <w:rsid w:val="001021A9"/>
    <w:rsid w:val="00103112"/>
    <w:rsid w:val="001031CC"/>
    <w:rsid w:val="00103604"/>
    <w:rsid w:val="0010432D"/>
    <w:rsid w:val="00107A67"/>
    <w:rsid w:val="00110592"/>
    <w:rsid w:val="00110AAF"/>
    <w:rsid w:val="00110AED"/>
    <w:rsid w:val="00110C1E"/>
    <w:rsid w:val="00110CCD"/>
    <w:rsid w:val="001128F2"/>
    <w:rsid w:val="0011523B"/>
    <w:rsid w:val="0011753B"/>
    <w:rsid w:val="00117886"/>
    <w:rsid w:val="00117F16"/>
    <w:rsid w:val="001217AB"/>
    <w:rsid w:val="001224A0"/>
    <w:rsid w:val="00122DD2"/>
    <w:rsid w:val="00122FBD"/>
    <w:rsid w:val="0012334A"/>
    <w:rsid w:val="001265E0"/>
    <w:rsid w:val="00127B7B"/>
    <w:rsid w:val="001307FD"/>
    <w:rsid w:val="00130904"/>
    <w:rsid w:val="001315E5"/>
    <w:rsid w:val="001316DF"/>
    <w:rsid w:val="0013267F"/>
    <w:rsid w:val="00133913"/>
    <w:rsid w:val="00133FFD"/>
    <w:rsid w:val="0013474A"/>
    <w:rsid w:val="001367A8"/>
    <w:rsid w:val="00136DB9"/>
    <w:rsid w:val="001378B8"/>
    <w:rsid w:val="001400F8"/>
    <w:rsid w:val="00140A85"/>
    <w:rsid w:val="00141324"/>
    <w:rsid w:val="00141484"/>
    <w:rsid w:val="0014156F"/>
    <w:rsid w:val="00141919"/>
    <w:rsid w:val="00142CB5"/>
    <w:rsid w:val="00144384"/>
    <w:rsid w:val="00144E70"/>
    <w:rsid w:val="00146070"/>
    <w:rsid w:val="001472A5"/>
    <w:rsid w:val="001474E5"/>
    <w:rsid w:val="0015045A"/>
    <w:rsid w:val="001504FC"/>
    <w:rsid w:val="00153522"/>
    <w:rsid w:val="001537A1"/>
    <w:rsid w:val="00154698"/>
    <w:rsid w:val="00155259"/>
    <w:rsid w:val="001569AF"/>
    <w:rsid w:val="00156C12"/>
    <w:rsid w:val="0015743D"/>
    <w:rsid w:val="001621F1"/>
    <w:rsid w:val="00162368"/>
    <w:rsid w:val="00162B40"/>
    <w:rsid w:val="00163C7D"/>
    <w:rsid w:val="00164D53"/>
    <w:rsid w:val="00165C13"/>
    <w:rsid w:val="001663B0"/>
    <w:rsid w:val="00167227"/>
    <w:rsid w:val="001672A1"/>
    <w:rsid w:val="0016749B"/>
    <w:rsid w:val="001675A8"/>
    <w:rsid w:val="00167A0F"/>
    <w:rsid w:val="001710E5"/>
    <w:rsid w:val="0017133C"/>
    <w:rsid w:val="0017161D"/>
    <w:rsid w:val="001717E4"/>
    <w:rsid w:val="001736AD"/>
    <w:rsid w:val="00174609"/>
    <w:rsid w:val="001749B1"/>
    <w:rsid w:val="00175353"/>
    <w:rsid w:val="001760F3"/>
    <w:rsid w:val="001766C9"/>
    <w:rsid w:val="00180584"/>
    <w:rsid w:val="001810D1"/>
    <w:rsid w:val="00181DE6"/>
    <w:rsid w:val="00181EA4"/>
    <w:rsid w:val="00182048"/>
    <w:rsid w:val="0018420E"/>
    <w:rsid w:val="00185192"/>
    <w:rsid w:val="00185441"/>
    <w:rsid w:val="0018593C"/>
    <w:rsid w:val="00185FCB"/>
    <w:rsid w:val="0018664E"/>
    <w:rsid w:val="00190718"/>
    <w:rsid w:val="00190C1B"/>
    <w:rsid w:val="00190D12"/>
    <w:rsid w:val="00191B31"/>
    <w:rsid w:val="00193B3A"/>
    <w:rsid w:val="00195B95"/>
    <w:rsid w:val="001970FB"/>
    <w:rsid w:val="001974C2"/>
    <w:rsid w:val="0019753D"/>
    <w:rsid w:val="001976C9"/>
    <w:rsid w:val="00197F5C"/>
    <w:rsid w:val="001A00F4"/>
    <w:rsid w:val="001A033E"/>
    <w:rsid w:val="001A076A"/>
    <w:rsid w:val="001A0865"/>
    <w:rsid w:val="001A1821"/>
    <w:rsid w:val="001A2762"/>
    <w:rsid w:val="001A5D09"/>
    <w:rsid w:val="001A6C9D"/>
    <w:rsid w:val="001A6F2F"/>
    <w:rsid w:val="001A7275"/>
    <w:rsid w:val="001A763E"/>
    <w:rsid w:val="001B0605"/>
    <w:rsid w:val="001B1A43"/>
    <w:rsid w:val="001B2A7D"/>
    <w:rsid w:val="001B333F"/>
    <w:rsid w:val="001B3789"/>
    <w:rsid w:val="001B3CC8"/>
    <w:rsid w:val="001B4672"/>
    <w:rsid w:val="001B57DD"/>
    <w:rsid w:val="001B5A01"/>
    <w:rsid w:val="001B6B12"/>
    <w:rsid w:val="001B73F1"/>
    <w:rsid w:val="001B765D"/>
    <w:rsid w:val="001C226D"/>
    <w:rsid w:val="001C364E"/>
    <w:rsid w:val="001C431C"/>
    <w:rsid w:val="001C497F"/>
    <w:rsid w:val="001C57DF"/>
    <w:rsid w:val="001D09CA"/>
    <w:rsid w:val="001D1849"/>
    <w:rsid w:val="001D1C7E"/>
    <w:rsid w:val="001D2417"/>
    <w:rsid w:val="001D2709"/>
    <w:rsid w:val="001D2FB4"/>
    <w:rsid w:val="001D4F95"/>
    <w:rsid w:val="001D5ED2"/>
    <w:rsid w:val="001D69E9"/>
    <w:rsid w:val="001D77D1"/>
    <w:rsid w:val="001D7C5D"/>
    <w:rsid w:val="001D7CC2"/>
    <w:rsid w:val="001E1169"/>
    <w:rsid w:val="001E1393"/>
    <w:rsid w:val="001E17F5"/>
    <w:rsid w:val="001E21FD"/>
    <w:rsid w:val="001E2FA8"/>
    <w:rsid w:val="001E3C76"/>
    <w:rsid w:val="001E3FE5"/>
    <w:rsid w:val="001E45DB"/>
    <w:rsid w:val="001E4CAE"/>
    <w:rsid w:val="001E5BF9"/>
    <w:rsid w:val="001E5C59"/>
    <w:rsid w:val="001E71F2"/>
    <w:rsid w:val="001E7497"/>
    <w:rsid w:val="001E7D38"/>
    <w:rsid w:val="001F0076"/>
    <w:rsid w:val="001F17BD"/>
    <w:rsid w:val="001F19BC"/>
    <w:rsid w:val="001F2704"/>
    <w:rsid w:val="001F2B20"/>
    <w:rsid w:val="001F4149"/>
    <w:rsid w:val="001F5304"/>
    <w:rsid w:val="001F5A89"/>
    <w:rsid w:val="001F6345"/>
    <w:rsid w:val="001F69F3"/>
    <w:rsid w:val="001F6B67"/>
    <w:rsid w:val="0020036F"/>
    <w:rsid w:val="002006E8"/>
    <w:rsid w:val="00200DFE"/>
    <w:rsid w:val="00200EC3"/>
    <w:rsid w:val="00201312"/>
    <w:rsid w:val="002018D3"/>
    <w:rsid w:val="0020214C"/>
    <w:rsid w:val="0020283E"/>
    <w:rsid w:val="002028EA"/>
    <w:rsid w:val="00202C45"/>
    <w:rsid w:val="00205D09"/>
    <w:rsid w:val="00205D5A"/>
    <w:rsid w:val="002077B2"/>
    <w:rsid w:val="00210E9F"/>
    <w:rsid w:val="00212934"/>
    <w:rsid w:val="00213209"/>
    <w:rsid w:val="00214222"/>
    <w:rsid w:val="002159E7"/>
    <w:rsid w:val="00216F8F"/>
    <w:rsid w:val="002173FB"/>
    <w:rsid w:val="00217818"/>
    <w:rsid w:val="00217C4F"/>
    <w:rsid w:val="002213EA"/>
    <w:rsid w:val="00221B3C"/>
    <w:rsid w:val="002221FF"/>
    <w:rsid w:val="00222205"/>
    <w:rsid w:val="00222616"/>
    <w:rsid w:val="002245E1"/>
    <w:rsid w:val="00225399"/>
    <w:rsid w:val="00226076"/>
    <w:rsid w:val="002268B8"/>
    <w:rsid w:val="00226E2A"/>
    <w:rsid w:val="002277CA"/>
    <w:rsid w:val="00231C34"/>
    <w:rsid w:val="002321E0"/>
    <w:rsid w:val="00232725"/>
    <w:rsid w:val="00232F79"/>
    <w:rsid w:val="00235116"/>
    <w:rsid w:val="002406E0"/>
    <w:rsid w:val="00240A3C"/>
    <w:rsid w:val="00242937"/>
    <w:rsid w:val="00243FD5"/>
    <w:rsid w:val="00244155"/>
    <w:rsid w:val="00244788"/>
    <w:rsid w:val="00245BDC"/>
    <w:rsid w:val="00250401"/>
    <w:rsid w:val="0025079A"/>
    <w:rsid w:val="00251551"/>
    <w:rsid w:val="00252B41"/>
    <w:rsid w:val="002531C7"/>
    <w:rsid w:val="002547F2"/>
    <w:rsid w:val="00254F91"/>
    <w:rsid w:val="00255696"/>
    <w:rsid w:val="00255C3B"/>
    <w:rsid w:val="002560D7"/>
    <w:rsid w:val="00256828"/>
    <w:rsid w:val="00256E2B"/>
    <w:rsid w:val="00257EFE"/>
    <w:rsid w:val="0026011B"/>
    <w:rsid w:val="0026248A"/>
    <w:rsid w:val="00263C36"/>
    <w:rsid w:val="002643ED"/>
    <w:rsid w:val="00264747"/>
    <w:rsid w:val="002648B2"/>
    <w:rsid w:val="00265611"/>
    <w:rsid w:val="00270ED3"/>
    <w:rsid w:val="0027101E"/>
    <w:rsid w:val="002719BA"/>
    <w:rsid w:val="00271F66"/>
    <w:rsid w:val="0027614C"/>
    <w:rsid w:val="00276FE5"/>
    <w:rsid w:val="0028042A"/>
    <w:rsid w:val="002808CC"/>
    <w:rsid w:val="00281DF8"/>
    <w:rsid w:val="00282EBF"/>
    <w:rsid w:val="00284209"/>
    <w:rsid w:val="00284BC7"/>
    <w:rsid w:val="00284F12"/>
    <w:rsid w:val="002853EE"/>
    <w:rsid w:val="0028671C"/>
    <w:rsid w:val="00286E91"/>
    <w:rsid w:val="00287AAC"/>
    <w:rsid w:val="002906A9"/>
    <w:rsid w:val="00291834"/>
    <w:rsid w:val="00292240"/>
    <w:rsid w:val="0029252D"/>
    <w:rsid w:val="00292946"/>
    <w:rsid w:val="0029517F"/>
    <w:rsid w:val="00295CBE"/>
    <w:rsid w:val="002967CD"/>
    <w:rsid w:val="002A218B"/>
    <w:rsid w:val="002A2ACB"/>
    <w:rsid w:val="002A363C"/>
    <w:rsid w:val="002A3D1C"/>
    <w:rsid w:val="002A6256"/>
    <w:rsid w:val="002A7194"/>
    <w:rsid w:val="002A7454"/>
    <w:rsid w:val="002B05F3"/>
    <w:rsid w:val="002B079C"/>
    <w:rsid w:val="002B07D4"/>
    <w:rsid w:val="002B15F4"/>
    <w:rsid w:val="002B26AD"/>
    <w:rsid w:val="002B391C"/>
    <w:rsid w:val="002B4300"/>
    <w:rsid w:val="002B45EA"/>
    <w:rsid w:val="002B48F8"/>
    <w:rsid w:val="002B52AD"/>
    <w:rsid w:val="002B59F7"/>
    <w:rsid w:val="002B6AF1"/>
    <w:rsid w:val="002B6CE0"/>
    <w:rsid w:val="002B7106"/>
    <w:rsid w:val="002C244D"/>
    <w:rsid w:val="002C288A"/>
    <w:rsid w:val="002C3761"/>
    <w:rsid w:val="002C3E62"/>
    <w:rsid w:val="002C4807"/>
    <w:rsid w:val="002C6483"/>
    <w:rsid w:val="002C6928"/>
    <w:rsid w:val="002C7002"/>
    <w:rsid w:val="002D1696"/>
    <w:rsid w:val="002D2CEB"/>
    <w:rsid w:val="002D31DD"/>
    <w:rsid w:val="002D347A"/>
    <w:rsid w:val="002D4001"/>
    <w:rsid w:val="002D4546"/>
    <w:rsid w:val="002D5B1D"/>
    <w:rsid w:val="002D704C"/>
    <w:rsid w:val="002D71C3"/>
    <w:rsid w:val="002D7701"/>
    <w:rsid w:val="002E051B"/>
    <w:rsid w:val="002E0659"/>
    <w:rsid w:val="002E2A6C"/>
    <w:rsid w:val="002E33C7"/>
    <w:rsid w:val="002E33DF"/>
    <w:rsid w:val="002E36AD"/>
    <w:rsid w:val="002E395C"/>
    <w:rsid w:val="002E3ABC"/>
    <w:rsid w:val="002E4202"/>
    <w:rsid w:val="002E521A"/>
    <w:rsid w:val="002F0E64"/>
    <w:rsid w:val="002F1F2B"/>
    <w:rsid w:val="002F3C33"/>
    <w:rsid w:val="002F4740"/>
    <w:rsid w:val="002F53D4"/>
    <w:rsid w:val="002F5532"/>
    <w:rsid w:val="002F5E70"/>
    <w:rsid w:val="002F6197"/>
    <w:rsid w:val="002F625C"/>
    <w:rsid w:val="002F6B49"/>
    <w:rsid w:val="002F7460"/>
    <w:rsid w:val="002F7641"/>
    <w:rsid w:val="002F7DBC"/>
    <w:rsid w:val="002F7EED"/>
    <w:rsid w:val="003013CA"/>
    <w:rsid w:val="0030152D"/>
    <w:rsid w:val="00301CC0"/>
    <w:rsid w:val="00301FC5"/>
    <w:rsid w:val="003021AB"/>
    <w:rsid w:val="003048D2"/>
    <w:rsid w:val="00305BA9"/>
    <w:rsid w:val="00310490"/>
    <w:rsid w:val="00310620"/>
    <w:rsid w:val="00310973"/>
    <w:rsid w:val="00311C0B"/>
    <w:rsid w:val="003131C0"/>
    <w:rsid w:val="00313842"/>
    <w:rsid w:val="00314AED"/>
    <w:rsid w:val="00315C4A"/>
    <w:rsid w:val="00320ADF"/>
    <w:rsid w:val="00320BFE"/>
    <w:rsid w:val="003220A4"/>
    <w:rsid w:val="003236E4"/>
    <w:rsid w:val="00324806"/>
    <w:rsid w:val="00324CD8"/>
    <w:rsid w:val="00325B3F"/>
    <w:rsid w:val="00325B8F"/>
    <w:rsid w:val="00326AB6"/>
    <w:rsid w:val="00326B0B"/>
    <w:rsid w:val="00326D02"/>
    <w:rsid w:val="00330031"/>
    <w:rsid w:val="00330405"/>
    <w:rsid w:val="003309F6"/>
    <w:rsid w:val="0033152D"/>
    <w:rsid w:val="00331A01"/>
    <w:rsid w:val="00332CB0"/>
    <w:rsid w:val="00333A20"/>
    <w:rsid w:val="00333FD7"/>
    <w:rsid w:val="00334EBD"/>
    <w:rsid w:val="00335BB2"/>
    <w:rsid w:val="00336EBA"/>
    <w:rsid w:val="00340962"/>
    <w:rsid w:val="0034125E"/>
    <w:rsid w:val="00342551"/>
    <w:rsid w:val="003427D9"/>
    <w:rsid w:val="00342B65"/>
    <w:rsid w:val="00343942"/>
    <w:rsid w:val="00344E48"/>
    <w:rsid w:val="0034509A"/>
    <w:rsid w:val="00345756"/>
    <w:rsid w:val="003464F9"/>
    <w:rsid w:val="003467B4"/>
    <w:rsid w:val="00346E55"/>
    <w:rsid w:val="003476F9"/>
    <w:rsid w:val="0035002D"/>
    <w:rsid w:val="003504F5"/>
    <w:rsid w:val="00350DEE"/>
    <w:rsid w:val="003525D9"/>
    <w:rsid w:val="003526E6"/>
    <w:rsid w:val="00352B24"/>
    <w:rsid w:val="003547AB"/>
    <w:rsid w:val="003555C6"/>
    <w:rsid w:val="00355F8E"/>
    <w:rsid w:val="0035621C"/>
    <w:rsid w:val="003614C1"/>
    <w:rsid w:val="00362ABD"/>
    <w:rsid w:val="003634D3"/>
    <w:rsid w:val="003639C9"/>
    <w:rsid w:val="00365FB5"/>
    <w:rsid w:val="00366A21"/>
    <w:rsid w:val="00366DA4"/>
    <w:rsid w:val="00370296"/>
    <w:rsid w:val="0037048D"/>
    <w:rsid w:val="00370599"/>
    <w:rsid w:val="00370931"/>
    <w:rsid w:val="003725AB"/>
    <w:rsid w:val="00373EA2"/>
    <w:rsid w:val="00374961"/>
    <w:rsid w:val="00374D12"/>
    <w:rsid w:val="00375FF6"/>
    <w:rsid w:val="0037639E"/>
    <w:rsid w:val="00377851"/>
    <w:rsid w:val="00380CC6"/>
    <w:rsid w:val="00381553"/>
    <w:rsid w:val="00384689"/>
    <w:rsid w:val="003849C9"/>
    <w:rsid w:val="0038570F"/>
    <w:rsid w:val="00385B70"/>
    <w:rsid w:val="00385E6E"/>
    <w:rsid w:val="0038644A"/>
    <w:rsid w:val="00390E85"/>
    <w:rsid w:val="003916F1"/>
    <w:rsid w:val="003929D7"/>
    <w:rsid w:val="00392D7B"/>
    <w:rsid w:val="003932C2"/>
    <w:rsid w:val="003933A0"/>
    <w:rsid w:val="003948CF"/>
    <w:rsid w:val="003955BA"/>
    <w:rsid w:val="0039596C"/>
    <w:rsid w:val="003959C6"/>
    <w:rsid w:val="00397E0B"/>
    <w:rsid w:val="003A3853"/>
    <w:rsid w:val="003A3D52"/>
    <w:rsid w:val="003A4D2A"/>
    <w:rsid w:val="003A5236"/>
    <w:rsid w:val="003A532F"/>
    <w:rsid w:val="003A6055"/>
    <w:rsid w:val="003A6520"/>
    <w:rsid w:val="003A6F1F"/>
    <w:rsid w:val="003A70EE"/>
    <w:rsid w:val="003B0F21"/>
    <w:rsid w:val="003B4E9B"/>
    <w:rsid w:val="003B52B8"/>
    <w:rsid w:val="003B6472"/>
    <w:rsid w:val="003B69E7"/>
    <w:rsid w:val="003B6EC3"/>
    <w:rsid w:val="003C0AD0"/>
    <w:rsid w:val="003C0CFC"/>
    <w:rsid w:val="003C11B8"/>
    <w:rsid w:val="003C20B3"/>
    <w:rsid w:val="003C294A"/>
    <w:rsid w:val="003C3329"/>
    <w:rsid w:val="003C38BE"/>
    <w:rsid w:val="003C40CE"/>
    <w:rsid w:val="003C40F9"/>
    <w:rsid w:val="003C429C"/>
    <w:rsid w:val="003C52F2"/>
    <w:rsid w:val="003C6144"/>
    <w:rsid w:val="003C754D"/>
    <w:rsid w:val="003C7EFA"/>
    <w:rsid w:val="003D14F3"/>
    <w:rsid w:val="003D1F86"/>
    <w:rsid w:val="003D2A55"/>
    <w:rsid w:val="003D337E"/>
    <w:rsid w:val="003D373B"/>
    <w:rsid w:val="003D45EC"/>
    <w:rsid w:val="003D477F"/>
    <w:rsid w:val="003D4892"/>
    <w:rsid w:val="003D5069"/>
    <w:rsid w:val="003D5348"/>
    <w:rsid w:val="003D5E6A"/>
    <w:rsid w:val="003D64BC"/>
    <w:rsid w:val="003D6CED"/>
    <w:rsid w:val="003D6E35"/>
    <w:rsid w:val="003E0A91"/>
    <w:rsid w:val="003E0D82"/>
    <w:rsid w:val="003E247F"/>
    <w:rsid w:val="003E28C8"/>
    <w:rsid w:val="003E2928"/>
    <w:rsid w:val="003E3354"/>
    <w:rsid w:val="003E41F1"/>
    <w:rsid w:val="003E430E"/>
    <w:rsid w:val="003E48D0"/>
    <w:rsid w:val="003E5609"/>
    <w:rsid w:val="003E72F7"/>
    <w:rsid w:val="003F096F"/>
    <w:rsid w:val="003F456A"/>
    <w:rsid w:val="003F5622"/>
    <w:rsid w:val="00400316"/>
    <w:rsid w:val="00402353"/>
    <w:rsid w:val="0040292F"/>
    <w:rsid w:val="00403EB1"/>
    <w:rsid w:val="0040401D"/>
    <w:rsid w:val="00405BE1"/>
    <w:rsid w:val="00406A4E"/>
    <w:rsid w:val="004101B2"/>
    <w:rsid w:val="00410A50"/>
    <w:rsid w:val="00411CF8"/>
    <w:rsid w:val="00413EE9"/>
    <w:rsid w:val="00414409"/>
    <w:rsid w:val="00414A49"/>
    <w:rsid w:val="00414C30"/>
    <w:rsid w:val="00414FFE"/>
    <w:rsid w:val="004164E8"/>
    <w:rsid w:val="0041787D"/>
    <w:rsid w:val="004221BA"/>
    <w:rsid w:val="004223A2"/>
    <w:rsid w:val="00422E97"/>
    <w:rsid w:val="00423B1E"/>
    <w:rsid w:val="00424059"/>
    <w:rsid w:val="0042528E"/>
    <w:rsid w:val="00425519"/>
    <w:rsid w:val="00425C15"/>
    <w:rsid w:val="00425C8C"/>
    <w:rsid w:val="004260E2"/>
    <w:rsid w:val="004268B7"/>
    <w:rsid w:val="004273DD"/>
    <w:rsid w:val="00427C7C"/>
    <w:rsid w:val="00430312"/>
    <w:rsid w:val="00430814"/>
    <w:rsid w:val="004325D6"/>
    <w:rsid w:val="0043278D"/>
    <w:rsid w:val="004327FB"/>
    <w:rsid w:val="0043529D"/>
    <w:rsid w:val="00436461"/>
    <w:rsid w:val="00436E97"/>
    <w:rsid w:val="004410B9"/>
    <w:rsid w:val="0044223E"/>
    <w:rsid w:val="004423DC"/>
    <w:rsid w:val="004423EC"/>
    <w:rsid w:val="004439EC"/>
    <w:rsid w:val="00445A7F"/>
    <w:rsid w:val="00447BC9"/>
    <w:rsid w:val="004509D0"/>
    <w:rsid w:val="00450F0C"/>
    <w:rsid w:val="004510F5"/>
    <w:rsid w:val="00451A39"/>
    <w:rsid w:val="00452F3A"/>
    <w:rsid w:val="00460725"/>
    <w:rsid w:val="00461544"/>
    <w:rsid w:val="00462254"/>
    <w:rsid w:val="004626DD"/>
    <w:rsid w:val="0046328C"/>
    <w:rsid w:val="0046498D"/>
    <w:rsid w:val="00464F93"/>
    <w:rsid w:val="004651D2"/>
    <w:rsid w:val="004653CB"/>
    <w:rsid w:val="004655BD"/>
    <w:rsid w:val="00466721"/>
    <w:rsid w:val="00467F0D"/>
    <w:rsid w:val="00472B7A"/>
    <w:rsid w:val="00472CDB"/>
    <w:rsid w:val="00473590"/>
    <w:rsid w:val="00475284"/>
    <w:rsid w:val="00475891"/>
    <w:rsid w:val="00476EB0"/>
    <w:rsid w:val="004774F2"/>
    <w:rsid w:val="00477745"/>
    <w:rsid w:val="00477E20"/>
    <w:rsid w:val="00481607"/>
    <w:rsid w:val="00481FAC"/>
    <w:rsid w:val="0048332B"/>
    <w:rsid w:val="00484627"/>
    <w:rsid w:val="00484DD8"/>
    <w:rsid w:val="0048728B"/>
    <w:rsid w:val="004874BC"/>
    <w:rsid w:val="0048759D"/>
    <w:rsid w:val="00490356"/>
    <w:rsid w:val="0049095D"/>
    <w:rsid w:val="004912E7"/>
    <w:rsid w:val="004917D4"/>
    <w:rsid w:val="00491F39"/>
    <w:rsid w:val="00495D88"/>
    <w:rsid w:val="00497BC0"/>
    <w:rsid w:val="004A030A"/>
    <w:rsid w:val="004A271A"/>
    <w:rsid w:val="004A2D62"/>
    <w:rsid w:val="004A434E"/>
    <w:rsid w:val="004A4376"/>
    <w:rsid w:val="004A4D48"/>
    <w:rsid w:val="004A4F4D"/>
    <w:rsid w:val="004A5DD6"/>
    <w:rsid w:val="004A69E6"/>
    <w:rsid w:val="004A6BBD"/>
    <w:rsid w:val="004B0C89"/>
    <w:rsid w:val="004B2055"/>
    <w:rsid w:val="004B28D5"/>
    <w:rsid w:val="004B2E81"/>
    <w:rsid w:val="004B2F57"/>
    <w:rsid w:val="004B4A64"/>
    <w:rsid w:val="004B4C14"/>
    <w:rsid w:val="004B4C5E"/>
    <w:rsid w:val="004B5299"/>
    <w:rsid w:val="004B594B"/>
    <w:rsid w:val="004B5BF3"/>
    <w:rsid w:val="004B79F5"/>
    <w:rsid w:val="004C07CD"/>
    <w:rsid w:val="004C27E0"/>
    <w:rsid w:val="004C3956"/>
    <w:rsid w:val="004C5DC2"/>
    <w:rsid w:val="004D1633"/>
    <w:rsid w:val="004D1A92"/>
    <w:rsid w:val="004D2F7B"/>
    <w:rsid w:val="004D3451"/>
    <w:rsid w:val="004D4097"/>
    <w:rsid w:val="004D60B2"/>
    <w:rsid w:val="004D6900"/>
    <w:rsid w:val="004D6E8F"/>
    <w:rsid w:val="004D7BAD"/>
    <w:rsid w:val="004D7F55"/>
    <w:rsid w:val="004E226B"/>
    <w:rsid w:val="004E298F"/>
    <w:rsid w:val="004E3019"/>
    <w:rsid w:val="004E30A1"/>
    <w:rsid w:val="004E4B59"/>
    <w:rsid w:val="004E4F54"/>
    <w:rsid w:val="004F0677"/>
    <w:rsid w:val="004F1BB1"/>
    <w:rsid w:val="004F1FD1"/>
    <w:rsid w:val="004F212B"/>
    <w:rsid w:val="004F31CF"/>
    <w:rsid w:val="004F35F3"/>
    <w:rsid w:val="004F59B1"/>
    <w:rsid w:val="004F5C39"/>
    <w:rsid w:val="004F5D79"/>
    <w:rsid w:val="004F5E99"/>
    <w:rsid w:val="004F60BC"/>
    <w:rsid w:val="004F76C1"/>
    <w:rsid w:val="00501097"/>
    <w:rsid w:val="005054FF"/>
    <w:rsid w:val="005075B3"/>
    <w:rsid w:val="00507D1A"/>
    <w:rsid w:val="00507FD7"/>
    <w:rsid w:val="005107B7"/>
    <w:rsid w:val="005108AF"/>
    <w:rsid w:val="00512CDB"/>
    <w:rsid w:val="0051351B"/>
    <w:rsid w:val="005136F6"/>
    <w:rsid w:val="005141C4"/>
    <w:rsid w:val="00514362"/>
    <w:rsid w:val="00514D68"/>
    <w:rsid w:val="00516739"/>
    <w:rsid w:val="00516D5C"/>
    <w:rsid w:val="00516DCC"/>
    <w:rsid w:val="00517204"/>
    <w:rsid w:val="0052000C"/>
    <w:rsid w:val="0052102C"/>
    <w:rsid w:val="00522C77"/>
    <w:rsid w:val="00522D7F"/>
    <w:rsid w:val="0052336A"/>
    <w:rsid w:val="0052469B"/>
    <w:rsid w:val="00525A3E"/>
    <w:rsid w:val="00525E4F"/>
    <w:rsid w:val="0052784B"/>
    <w:rsid w:val="00532380"/>
    <w:rsid w:val="00533ACE"/>
    <w:rsid w:val="005340A9"/>
    <w:rsid w:val="00534F61"/>
    <w:rsid w:val="005353D3"/>
    <w:rsid w:val="00536BBE"/>
    <w:rsid w:val="00540152"/>
    <w:rsid w:val="0054042B"/>
    <w:rsid w:val="00541A33"/>
    <w:rsid w:val="00542D4A"/>
    <w:rsid w:val="005439DC"/>
    <w:rsid w:val="00543CC9"/>
    <w:rsid w:val="0054422F"/>
    <w:rsid w:val="0054488A"/>
    <w:rsid w:val="00544966"/>
    <w:rsid w:val="00545822"/>
    <w:rsid w:val="00546B2C"/>
    <w:rsid w:val="00547497"/>
    <w:rsid w:val="005478D4"/>
    <w:rsid w:val="0054792E"/>
    <w:rsid w:val="00550460"/>
    <w:rsid w:val="00550E50"/>
    <w:rsid w:val="00551850"/>
    <w:rsid w:val="00553459"/>
    <w:rsid w:val="005539AF"/>
    <w:rsid w:val="00555BD8"/>
    <w:rsid w:val="00556575"/>
    <w:rsid w:val="00557B68"/>
    <w:rsid w:val="00557E1D"/>
    <w:rsid w:val="005605C4"/>
    <w:rsid w:val="0056092F"/>
    <w:rsid w:val="00560936"/>
    <w:rsid w:val="00561C37"/>
    <w:rsid w:val="00562040"/>
    <w:rsid w:val="0056584F"/>
    <w:rsid w:val="005658FC"/>
    <w:rsid w:val="005666BD"/>
    <w:rsid w:val="0056714B"/>
    <w:rsid w:val="005678C8"/>
    <w:rsid w:val="00567EB9"/>
    <w:rsid w:val="00570ABC"/>
    <w:rsid w:val="00573C15"/>
    <w:rsid w:val="00573D43"/>
    <w:rsid w:val="00575386"/>
    <w:rsid w:val="00575990"/>
    <w:rsid w:val="0057740F"/>
    <w:rsid w:val="005802C0"/>
    <w:rsid w:val="005811F0"/>
    <w:rsid w:val="00581E2A"/>
    <w:rsid w:val="0058591C"/>
    <w:rsid w:val="00585EA5"/>
    <w:rsid w:val="00585EE7"/>
    <w:rsid w:val="00586153"/>
    <w:rsid w:val="0058627F"/>
    <w:rsid w:val="00587931"/>
    <w:rsid w:val="00587DF4"/>
    <w:rsid w:val="00592256"/>
    <w:rsid w:val="005927BE"/>
    <w:rsid w:val="00592D3B"/>
    <w:rsid w:val="00593025"/>
    <w:rsid w:val="00593656"/>
    <w:rsid w:val="005943DB"/>
    <w:rsid w:val="0059476C"/>
    <w:rsid w:val="0059478F"/>
    <w:rsid w:val="00595160"/>
    <w:rsid w:val="005963A4"/>
    <w:rsid w:val="00596995"/>
    <w:rsid w:val="005969B5"/>
    <w:rsid w:val="00597793"/>
    <w:rsid w:val="00597CC0"/>
    <w:rsid w:val="005A017D"/>
    <w:rsid w:val="005A153F"/>
    <w:rsid w:val="005A2623"/>
    <w:rsid w:val="005A65B0"/>
    <w:rsid w:val="005A7671"/>
    <w:rsid w:val="005B1D61"/>
    <w:rsid w:val="005B2371"/>
    <w:rsid w:val="005B3A11"/>
    <w:rsid w:val="005B43A9"/>
    <w:rsid w:val="005B6198"/>
    <w:rsid w:val="005B6DAA"/>
    <w:rsid w:val="005B75A5"/>
    <w:rsid w:val="005B784A"/>
    <w:rsid w:val="005C3555"/>
    <w:rsid w:val="005C55B7"/>
    <w:rsid w:val="005C6065"/>
    <w:rsid w:val="005C65A1"/>
    <w:rsid w:val="005D032A"/>
    <w:rsid w:val="005D0439"/>
    <w:rsid w:val="005D077D"/>
    <w:rsid w:val="005D2CF1"/>
    <w:rsid w:val="005D38B7"/>
    <w:rsid w:val="005D38F2"/>
    <w:rsid w:val="005D51A9"/>
    <w:rsid w:val="005D558B"/>
    <w:rsid w:val="005D59BD"/>
    <w:rsid w:val="005D5F91"/>
    <w:rsid w:val="005D76FE"/>
    <w:rsid w:val="005E0006"/>
    <w:rsid w:val="005E20BB"/>
    <w:rsid w:val="005E3E2B"/>
    <w:rsid w:val="005E4688"/>
    <w:rsid w:val="005E501B"/>
    <w:rsid w:val="005E5F46"/>
    <w:rsid w:val="005E64A2"/>
    <w:rsid w:val="005F07D0"/>
    <w:rsid w:val="005F2481"/>
    <w:rsid w:val="005F2603"/>
    <w:rsid w:val="005F3454"/>
    <w:rsid w:val="005F3917"/>
    <w:rsid w:val="005F4F73"/>
    <w:rsid w:val="00602FB4"/>
    <w:rsid w:val="00603243"/>
    <w:rsid w:val="006042A7"/>
    <w:rsid w:val="006047E4"/>
    <w:rsid w:val="0060762F"/>
    <w:rsid w:val="006113DE"/>
    <w:rsid w:val="00611D82"/>
    <w:rsid w:val="0061284D"/>
    <w:rsid w:val="00612BBA"/>
    <w:rsid w:val="00613BDA"/>
    <w:rsid w:val="00614C6E"/>
    <w:rsid w:val="00616633"/>
    <w:rsid w:val="006166BA"/>
    <w:rsid w:val="006174AB"/>
    <w:rsid w:val="00617B5E"/>
    <w:rsid w:val="00620718"/>
    <w:rsid w:val="0062079F"/>
    <w:rsid w:val="00621590"/>
    <w:rsid w:val="00621ADD"/>
    <w:rsid w:val="00621FA2"/>
    <w:rsid w:val="00622448"/>
    <w:rsid w:val="00622B2B"/>
    <w:rsid w:val="00622CE9"/>
    <w:rsid w:val="00622FE1"/>
    <w:rsid w:val="0062421A"/>
    <w:rsid w:val="00624661"/>
    <w:rsid w:val="006256C6"/>
    <w:rsid w:val="00627E57"/>
    <w:rsid w:val="00630C64"/>
    <w:rsid w:val="0063210C"/>
    <w:rsid w:val="00634EB2"/>
    <w:rsid w:val="00636F18"/>
    <w:rsid w:val="00640626"/>
    <w:rsid w:val="006426EE"/>
    <w:rsid w:val="00643248"/>
    <w:rsid w:val="00643BF9"/>
    <w:rsid w:val="00644452"/>
    <w:rsid w:val="006460AE"/>
    <w:rsid w:val="00647BEA"/>
    <w:rsid w:val="00647EFD"/>
    <w:rsid w:val="006502FE"/>
    <w:rsid w:val="006513A8"/>
    <w:rsid w:val="00651BFA"/>
    <w:rsid w:val="0065424D"/>
    <w:rsid w:val="00654503"/>
    <w:rsid w:val="00654EBB"/>
    <w:rsid w:val="006563AB"/>
    <w:rsid w:val="00656EAA"/>
    <w:rsid w:val="006579F0"/>
    <w:rsid w:val="0066116A"/>
    <w:rsid w:val="006618DA"/>
    <w:rsid w:val="006632EA"/>
    <w:rsid w:val="006635C8"/>
    <w:rsid w:val="00666083"/>
    <w:rsid w:val="00666507"/>
    <w:rsid w:val="006676B1"/>
    <w:rsid w:val="00667CAA"/>
    <w:rsid w:val="00671196"/>
    <w:rsid w:val="006718CF"/>
    <w:rsid w:val="00674FC4"/>
    <w:rsid w:val="00675C8C"/>
    <w:rsid w:val="00675CB0"/>
    <w:rsid w:val="006773DB"/>
    <w:rsid w:val="00677552"/>
    <w:rsid w:val="00680537"/>
    <w:rsid w:val="00681534"/>
    <w:rsid w:val="006815D9"/>
    <w:rsid w:val="00681860"/>
    <w:rsid w:val="006827CC"/>
    <w:rsid w:val="00682F77"/>
    <w:rsid w:val="00683C5E"/>
    <w:rsid w:val="00684329"/>
    <w:rsid w:val="006844AE"/>
    <w:rsid w:val="00684B35"/>
    <w:rsid w:val="00684D69"/>
    <w:rsid w:val="0068518B"/>
    <w:rsid w:val="00686B0C"/>
    <w:rsid w:val="0068720A"/>
    <w:rsid w:val="006878C8"/>
    <w:rsid w:val="00687D32"/>
    <w:rsid w:val="00687D55"/>
    <w:rsid w:val="00691452"/>
    <w:rsid w:val="006914D9"/>
    <w:rsid w:val="0069271D"/>
    <w:rsid w:val="00692921"/>
    <w:rsid w:val="006933C2"/>
    <w:rsid w:val="00693717"/>
    <w:rsid w:val="00693913"/>
    <w:rsid w:val="00694089"/>
    <w:rsid w:val="00694369"/>
    <w:rsid w:val="00695D24"/>
    <w:rsid w:val="006A0119"/>
    <w:rsid w:val="006A01A6"/>
    <w:rsid w:val="006A3891"/>
    <w:rsid w:val="006A40CE"/>
    <w:rsid w:val="006A4A8B"/>
    <w:rsid w:val="006A50A3"/>
    <w:rsid w:val="006A5DA3"/>
    <w:rsid w:val="006A7271"/>
    <w:rsid w:val="006A7F0B"/>
    <w:rsid w:val="006B0D4D"/>
    <w:rsid w:val="006B0D88"/>
    <w:rsid w:val="006B0E78"/>
    <w:rsid w:val="006B1681"/>
    <w:rsid w:val="006B1F18"/>
    <w:rsid w:val="006B3E3C"/>
    <w:rsid w:val="006B3F8A"/>
    <w:rsid w:val="006B43F9"/>
    <w:rsid w:val="006B470F"/>
    <w:rsid w:val="006B47C7"/>
    <w:rsid w:val="006B55AD"/>
    <w:rsid w:val="006B7E1C"/>
    <w:rsid w:val="006C0609"/>
    <w:rsid w:val="006C062B"/>
    <w:rsid w:val="006C1B16"/>
    <w:rsid w:val="006C23AF"/>
    <w:rsid w:val="006C28E7"/>
    <w:rsid w:val="006C37DF"/>
    <w:rsid w:val="006C3CC4"/>
    <w:rsid w:val="006C3FF7"/>
    <w:rsid w:val="006C40B2"/>
    <w:rsid w:val="006C4FFA"/>
    <w:rsid w:val="006C63EF"/>
    <w:rsid w:val="006C655D"/>
    <w:rsid w:val="006D00A9"/>
    <w:rsid w:val="006D08B5"/>
    <w:rsid w:val="006D1107"/>
    <w:rsid w:val="006D31D0"/>
    <w:rsid w:val="006D3CCC"/>
    <w:rsid w:val="006D4C80"/>
    <w:rsid w:val="006D7DBE"/>
    <w:rsid w:val="006E1891"/>
    <w:rsid w:val="006E2E62"/>
    <w:rsid w:val="006E2FE3"/>
    <w:rsid w:val="006E34AB"/>
    <w:rsid w:val="006E4148"/>
    <w:rsid w:val="006E5F58"/>
    <w:rsid w:val="006E6DD3"/>
    <w:rsid w:val="006E714D"/>
    <w:rsid w:val="006E736B"/>
    <w:rsid w:val="006E7831"/>
    <w:rsid w:val="006F0523"/>
    <w:rsid w:val="006F167A"/>
    <w:rsid w:val="006F1FA5"/>
    <w:rsid w:val="006F255C"/>
    <w:rsid w:val="006F38F1"/>
    <w:rsid w:val="006F4CC5"/>
    <w:rsid w:val="006F4EB9"/>
    <w:rsid w:val="006F4F6F"/>
    <w:rsid w:val="006F5028"/>
    <w:rsid w:val="006F57DA"/>
    <w:rsid w:val="00700527"/>
    <w:rsid w:val="007009E1"/>
    <w:rsid w:val="00701722"/>
    <w:rsid w:val="0070207A"/>
    <w:rsid w:val="00702C14"/>
    <w:rsid w:val="0070380C"/>
    <w:rsid w:val="00704B1D"/>
    <w:rsid w:val="00704C92"/>
    <w:rsid w:val="00704DD2"/>
    <w:rsid w:val="00705501"/>
    <w:rsid w:val="00707D7F"/>
    <w:rsid w:val="00710084"/>
    <w:rsid w:val="00711C38"/>
    <w:rsid w:val="00711F78"/>
    <w:rsid w:val="00712689"/>
    <w:rsid w:val="007127B0"/>
    <w:rsid w:val="00712A53"/>
    <w:rsid w:val="00713467"/>
    <w:rsid w:val="00714236"/>
    <w:rsid w:val="007158B0"/>
    <w:rsid w:val="0071590D"/>
    <w:rsid w:val="00716310"/>
    <w:rsid w:val="00716C01"/>
    <w:rsid w:val="0072016E"/>
    <w:rsid w:val="007216B4"/>
    <w:rsid w:val="00721D3E"/>
    <w:rsid w:val="00722E48"/>
    <w:rsid w:val="00723308"/>
    <w:rsid w:val="00725102"/>
    <w:rsid w:val="007266CF"/>
    <w:rsid w:val="00730161"/>
    <w:rsid w:val="0073020F"/>
    <w:rsid w:val="007318EB"/>
    <w:rsid w:val="00731C8C"/>
    <w:rsid w:val="007320AF"/>
    <w:rsid w:val="00732921"/>
    <w:rsid w:val="00732EAF"/>
    <w:rsid w:val="007344EF"/>
    <w:rsid w:val="00734600"/>
    <w:rsid w:val="00735BAA"/>
    <w:rsid w:val="00735BB6"/>
    <w:rsid w:val="00735EF7"/>
    <w:rsid w:val="00735F95"/>
    <w:rsid w:val="00736E2F"/>
    <w:rsid w:val="0073795D"/>
    <w:rsid w:val="00740CAC"/>
    <w:rsid w:val="00740CB6"/>
    <w:rsid w:val="00741D94"/>
    <w:rsid w:val="0074247F"/>
    <w:rsid w:val="00742FDC"/>
    <w:rsid w:val="00744991"/>
    <w:rsid w:val="00744E14"/>
    <w:rsid w:val="00745278"/>
    <w:rsid w:val="00746803"/>
    <w:rsid w:val="00747D77"/>
    <w:rsid w:val="007506C5"/>
    <w:rsid w:val="00750F00"/>
    <w:rsid w:val="007528F3"/>
    <w:rsid w:val="00752B68"/>
    <w:rsid w:val="00752E70"/>
    <w:rsid w:val="007542AE"/>
    <w:rsid w:val="007544DD"/>
    <w:rsid w:val="00754606"/>
    <w:rsid w:val="00755CFE"/>
    <w:rsid w:val="00760D1E"/>
    <w:rsid w:val="00760FBA"/>
    <w:rsid w:val="0076127B"/>
    <w:rsid w:val="00762121"/>
    <w:rsid w:val="00762B6C"/>
    <w:rsid w:val="00762EF7"/>
    <w:rsid w:val="00763BF3"/>
    <w:rsid w:val="007649FB"/>
    <w:rsid w:val="00767B99"/>
    <w:rsid w:val="007711F8"/>
    <w:rsid w:val="00773B0D"/>
    <w:rsid w:val="00774507"/>
    <w:rsid w:val="0077542C"/>
    <w:rsid w:val="00775FB0"/>
    <w:rsid w:val="00776E47"/>
    <w:rsid w:val="00777B82"/>
    <w:rsid w:val="007808B4"/>
    <w:rsid w:val="00780A61"/>
    <w:rsid w:val="00780B89"/>
    <w:rsid w:val="00780C46"/>
    <w:rsid w:val="00781D20"/>
    <w:rsid w:val="0078355E"/>
    <w:rsid w:val="0078703D"/>
    <w:rsid w:val="007905DF"/>
    <w:rsid w:val="00791C7B"/>
    <w:rsid w:val="00791C90"/>
    <w:rsid w:val="00791E39"/>
    <w:rsid w:val="007928A8"/>
    <w:rsid w:val="007933D3"/>
    <w:rsid w:val="00793B64"/>
    <w:rsid w:val="0079484A"/>
    <w:rsid w:val="00795077"/>
    <w:rsid w:val="00795CAF"/>
    <w:rsid w:val="007975D2"/>
    <w:rsid w:val="007977FF"/>
    <w:rsid w:val="007978F5"/>
    <w:rsid w:val="007A1965"/>
    <w:rsid w:val="007A23A8"/>
    <w:rsid w:val="007A3A04"/>
    <w:rsid w:val="007A41FB"/>
    <w:rsid w:val="007A5026"/>
    <w:rsid w:val="007A657B"/>
    <w:rsid w:val="007A700E"/>
    <w:rsid w:val="007B3F3D"/>
    <w:rsid w:val="007B5343"/>
    <w:rsid w:val="007B569B"/>
    <w:rsid w:val="007B5812"/>
    <w:rsid w:val="007B5B9B"/>
    <w:rsid w:val="007B673B"/>
    <w:rsid w:val="007B7AC7"/>
    <w:rsid w:val="007B7B04"/>
    <w:rsid w:val="007C0810"/>
    <w:rsid w:val="007C2650"/>
    <w:rsid w:val="007C41A8"/>
    <w:rsid w:val="007C64F9"/>
    <w:rsid w:val="007C6544"/>
    <w:rsid w:val="007D0370"/>
    <w:rsid w:val="007D0DC0"/>
    <w:rsid w:val="007D11D3"/>
    <w:rsid w:val="007D1240"/>
    <w:rsid w:val="007D1C84"/>
    <w:rsid w:val="007D3CAB"/>
    <w:rsid w:val="007D61CA"/>
    <w:rsid w:val="007D66C7"/>
    <w:rsid w:val="007E03E1"/>
    <w:rsid w:val="007E1E26"/>
    <w:rsid w:val="007E36E6"/>
    <w:rsid w:val="007E54A5"/>
    <w:rsid w:val="007E5850"/>
    <w:rsid w:val="007F0A01"/>
    <w:rsid w:val="007F1117"/>
    <w:rsid w:val="007F1260"/>
    <w:rsid w:val="007F138B"/>
    <w:rsid w:val="007F1D73"/>
    <w:rsid w:val="007F26B7"/>
    <w:rsid w:val="007F2FA8"/>
    <w:rsid w:val="007F3614"/>
    <w:rsid w:val="007F3C2D"/>
    <w:rsid w:val="007F424C"/>
    <w:rsid w:val="007F4F83"/>
    <w:rsid w:val="007F52A2"/>
    <w:rsid w:val="007F68B1"/>
    <w:rsid w:val="007F6E15"/>
    <w:rsid w:val="007F7A17"/>
    <w:rsid w:val="00800681"/>
    <w:rsid w:val="00801471"/>
    <w:rsid w:val="008023DB"/>
    <w:rsid w:val="0080361E"/>
    <w:rsid w:val="00804156"/>
    <w:rsid w:val="008055CB"/>
    <w:rsid w:val="008066C5"/>
    <w:rsid w:val="00806C80"/>
    <w:rsid w:val="00807EBD"/>
    <w:rsid w:val="008119B6"/>
    <w:rsid w:val="00811DF9"/>
    <w:rsid w:val="008126CC"/>
    <w:rsid w:val="008128C1"/>
    <w:rsid w:val="00814E27"/>
    <w:rsid w:val="00814E4A"/>
    <w:rsid w:val="008161E8"/>
    <w:rsid w:val="00816B5D"/>
    <w:rsid w:val="00820048"/>
    <w:rsid w:val="00820772"/>
    <w:rsid w:val="00820F49"/>
    <w:rsid w:val="008212F6"/>
    <w:rsid w:val="008216EA"/>
    <w:rsid w:val="00823B59"/>
    <w:rsid w:val="00823FAB"/>
    <w:rsid w:val="00824819"/>
    <w:rsid w:val="008249DD"/>
    <w:rsid w:val="00824F53"/>
    <w:rsid w:val="00826644"/>
    <w:rsid w:val="00827011"/>
    <w:rsid w:val="008273FF"/>
    <w:rsid w:val="008304C3"/>
    <w:rsid w:val="00830E56"/>
    <w:rsid w:val="00830F9A"/>
    <w:rsid w:val="008311BE"/>
    <w:rsid w:val="00832912"/>
    <w:rsid w:val="00834E7F"/>
    <w:rsid w:val="00835805"/>
    <w:rsid w:val="008366E1"/>
    <w:rsid w:val="008374A8"/>
    <w:rsid w:val="008414F4"/>
    <w:rsid w:val="00843174"/>
    <w:rsid w:val="008432C8"/>
    <w:rsid w:val="008437FE"/>
    <w:rsid w:val="00843BD1"/>
    <w:rsid w:val="0084527F"/>
    <w:rsid w:val="008458A3"/>
    <w:rsid w:val="00846215"/>
    <w:rsid w:val="008462FF"/>
    <w:rsid w:val="008467A7"/>
    <w:rsid w:val="00846FAA"/>
    <w:rsid w:val="008512B0"/>
    <w:rsid w:val="0085184E"/>
    <w:rsid w:val="00852539"/>
    <w:rsid w:val="0085292B"/>
    <w:rsid w:val="00853DC2"/>
    <w:rsid w:val="008543A1"/>
    <w:rsid w:val="008548EA"/>
    <w:rsid w:val="00855A5C"/>
    <w:rsid w:val="008562D6"/>
    <w:rsid w:val="008564AA"/>
    <w:rsid w:val="00857FF2"/>
    <w:rsid w:val="008600F0"/>
    <w:rsid w:val="0086043C"/>
    <w:rsid w:val="0086227A"/>
    <w:rsid w:val="008629E0"/>
    <w:rsid w:val="00862E85"/>
    <w:rsid w:val="00865182"/>
    <w:rsid w:val="0086670B"/>
    <w:rsid w:val="00866BEF"/>
    <w:rsid w:val="0087172C"/>
    <w:rsid w:val="0087378E"/>
    <w:rsid w:val="008746F8"/>
    <w:rsid w:val="0087540C"/>
    <w:rsid w:val="00875E54"/>
    <w:rsid w:val="0088104B"/>
    <w:rsid w:val="008818AD"/>
    <w:rsid w:val="00883A79"/>
    <w:rsid w:val="00884A34"/>
    <w:rsid w:val="00884A4D"/>
    <w:rsid w:val="008874A7"/>
    <w:rsid w:val="00891F21"/>
    <w:rsid w:val="00892924"/>
    <w:rsid w:val="00893894"/>
    <w:rsid w:val="008939BF"/>
    <w:rsid w:val="0089692A"/>
    <w:rsid w:val="00896C2B"/>
    <w:rsid w:val="00897E08"/>
    <w:rsid w:val="008A03B5"/>
    <w:rsid w:val="008A1529"/>
    <w:rsid w:val="008A252C"/>
    <w:rsid w:val="008A2B67"/>
    <w:rsid w:val="008A322D"/>
    <w:rsid w:val="008A34DE"/>
    <w:rsid w:val="008A405B"/>
    <w:rsid w:val="008A6AEA"/>
    <w:rsid w:val="008A7D3D"/>
    <w:rsid w:val="008B0CE1"/>
    <w:rsid w:val="008B47CC"/>
    <w:rsid w:val="008B4806"/>
    <w:rsid w:val="008B6C8A"/>
    <w:rsid w:val="008B6CAC"/>
    <w:rsid w:val="008C01F5"/>
    <w:rsid w:val="008C0535"/>
    <w:rsid w:val="008C095C"/>
    <w:rsid w:val="008C1A18"/>
    <w:rsid w:val="008C5ED5"/>
    <w:rsid w:val="008C5EEF"/>
    <w:rsid w:val="008C60E9"/>
    <w:rsid w:val="008C68AA"/>
    <w:rsid w:val="008C6FD6"/>
    <w:rsid w:val="008D045A"/>
    <w:rsid w:val="008D1188"/>
    <w:rsid w:val="008D12EA"/>
    <w:rsid w:val="008D13BE"/>
    <w:rsid w:val="008D13FC"/>
    <w:rsid w:val="008D1ABA"/>
    <w:rsid w:val="008D323F"/>
    <w:rsid w:val="008D335F"/>
    <w:rsid w:val="008D35B3"/>
    <w:rsid w:val="008D421C"/>
    <w:rsid w:val="008D449C"/>
    <w:rsid w:val="008D5689"/>
    <w:rsid w:val="008D5693"/>
    <w:rsid w:val="008D5A09"/>
    <w:rsid w:val="008D7516"/>
    <w:rsid w:val="008D7E79"/>
    <w:rsid w:val="008E4657"/>
    <w:rsid w:val="008E5EC7"/>
    <w:rsid w:val="008E6D7A"/>
    <w:rsid w:val="008E70D8"/>
    <w:rsid w:val="008F044E"/>
    <w:rsid w:val="008F24E9"/>
    <w:rsid w:val="008F2FE5"/>
    <w:rsid w:val="008F3835"/>
    <w:rsid w:val="008F39D0"/>
    <w:rsid w:val="008F4A6B"/>
    <w:rsid w:val="008F52E1"/>
    <w:rsid w:val="008F5F5B"/>
    <w:rsid w:val="008F6B24"/>
    <w:rsid w:val="008F72CE"/>
    <w:rsid w:val="008F7DF6"/>
    <w:rsid w:val="0090147A"/>
    <w:rsid w:val="009023F3"/>
    <w:rsid w:val="009028B1"/>
    <w:rsid w:val="00902C9F"/>
    <w:rsid w:val="00903904"/>
    <w:rsid w:val="0090776F"/>
    <w:rsid w:val="00907C67"/>
    <w:rsid w:val="00910B40"/>
    <w:rsid w:val="00910FFD"/>
    <w:rsid w:val="009116A7"/>
    <w:rsid w:val="00912484"/>
    <w:rsid w:val="00912B2B"/>
    <w:rsid w:val="00913A31"/>
    <w:rsid w:val="009158CD"/>
    <w:rsid w:val="00915A1B"/>
    <w:rsid w:val="00915F77"/>
    <w:rsid w:val="00916B8F"/>
    <w:rsid w:val="00916DF1"/>
    <w:rsid w:val="00916F70"/>
    <w:rsid w:val="00917123"/>
    <w:rsid w:val="0092006D"/>
    <w:rsid w:val="00920AE7"/>
    <w:rsid w:val="009211B2"/>
    <w:rsid w:val="00921A68"/>
    <w:rsid w:val="009232AC"/>
    <w:rsid w:val="00923880"/>
    <w:rsid w:val="00923A62"/>
    <w:rsid w:val="00923E14"/>
    <w:rsid w:val="00923FB7"/>
    <w:rsid w:val="00925826"/>
    <w:rsid w:val="00926FBC"/>
    <w:rsid w:val="00927401"/>
    <w:rsid w:val="009275A9"/>
    <w:rsid w:val="009279A3"/>
    <w:rsid w:val="00927E46"/>
    <w:rsid w:val="00931270"/>
    <w:rsid w:val="0093145C"/>
    <w:rsid w:val="00932545"/>
    <w:rsid w:val="0093274F"/>
    <w:rsid w:val="00932C9B"/>
    <w:rsid w:val="00933795"/>
    <w:rsid w:val="00933958"/>
    <w:rsid w:val="00933A9C"/>
    <w:rsid w:val="00933C86"/>
    <w:rsid w:val="009340E6"/>
    <w:rsid w:val="0093472C"/>
    <w:rsid w:val="009347C8"/>
    <w:rsid w:val="00936CE1"/>
    <w:rsid w:val="00936CF7"/>
    <w:rsid w:val="00937078"/>
    <w:rsid w:val="00937745"/>
    <w:rsid w:val="00937EE9"/>
    <w:rsid w:val="009406DC"/>
    <w:rsid w:val="00941416"/>
    <w:rsid w:val="00941DFA"/>
    <w:rsid w:val="00943A83"/>
    <w:rsid w:val="00944C68"/>
    <w:rsid w:val="00945BA1"/>
    <w:rsid w:val="00945FF9"/>
    <w:rsid w:val="0094719E"/>
    <w:rsid w:val="00947741"/>
    <w:rsid w:val="00950A75"/>
    <w:rsid w:val="00950B8E"/>
    <w:rsid w:val="0095214A"/>
    <w:rsid w:val="00952523"/>
    <w:rsid w:val="00953B97"/>
    <w:rsid w:val="0095405F"/>
    <w:rsid w:val="0095556D"/>
    <w:rsid w:val="00956ADD"/>
    <w:rsid w:val="00960566"/>
    <w:rsid w:val="00961C5A"/>
    <w:rsid w:val="0096236B"/>
    <w:rsid w:val="00963657"/>
    <w:rsid w:val="00963D8D"/>
    <w:rsid w:val="00964035"/>
    <w:rsid w:val="00966635"/>
    <w:rsid w:val="00966DF8"/>
    <w:rsid w:val="00970811"/>
    <w:rsid w:val="0097094C"/>
    <w:rsid w:val="00971086"/>
    <w:rsid w:val="009714CA"/>
    <w:rsid w:val="0097162F"/>
    <w:rsid w:val="00971BFA"/>
    <w:rsid w:val="009729D7"/>
    <w:rsid w:val="00973097"/>
    <w:rsid w:val="00973F50"/>
    <w:rsid w:val="0097436A"/>
    <w:rsid w:val="00977C18"/>
    <w:rsid w:val="00977E0E"/>
    <w:rsid w:val="009828E3"/>
    <w:rsid w:val="00983596"/>
    <w:rsid w:val="00983A70"/>
    <w:rsid w:val="00984C4B"/>
    <w:rsid w:val="00985503"/>
    <w:rsid w:val="0098595B"/>
    <w:rsid w:val="0098625B"/>
    <w:rsid w:val="009864E2"/>
    <w:rsid w:val="009874C7"/>
    <w:rsid w:val="00987877"/>
    <w:rsid w:val="00987B8A"/>
    <w:rsid w:val="0099056B"/>
    <w:rsid w:val="009905FD"/>
    <w:rsid w:val="00990F95"/>
    <w:rsid w:val="0099180E"/>
    <w:rsid w:val="0099258C"/>
    <w:rsid w:val="00993DAB"/>
    <w:rsid w:val="00994195"/>
    <w:rsid w:val="009942F3"/>
    <w:rsid w:val="00996405"/>
    <w:rsid w:val="00996C74"/>
    <w:rsid w:val="009A1E5A"/>
    <w:rsid w:val="009A305E"/>
    <w:rsid w:val="009A3D26"/>
    <w:rsid w:val="009A3EA6"/>
    <w:rsid w:val="009A5A87"/>
    <w:rsid w:val="009A5C7A"/>
    <w:rsid w:val="009B02E5"/>
    <w:rsid w:val="009B0329"/>
    <w:rsid w:val="009B66F3"/>
    <w:rsid w:val="009C0E34"/>
    <w:rsid w:val="009C1707"/>
    <w:rsid w:val="009C3209"/>
    <w:rsid w:val="009C3525"/>
    <w:rsid w:val="009C368E"/>
    <w:rsid w:val="009C4BD9"/>
    <w:rsid w:val="009C5318"/>
    <w:rsid w:val="009C5D1E"/>
    <w:rsid w:val="009C6F77"/>
    <w:rsid w:val="009C7A12"/>
    <w:rsid w:val="009D040E"/>
    <w:rsid w:val="009D08C2"/>
    <w:rsid w:val="009D2581"/>
    <w:rsid w:val="009D4E6E"/>
    <w:rsid w:val="009D4F18"/>
    <w:rsid w:val="009D6C16"/>
    <w:rsid w:val="009D74EB"/>
    <w:rsid w:val="009D7BA3"/>
    <w:rsid w:val="009E0607"/>
    <w:rsid w:val="009E1A65"/>
    <w:rsid w:val="009E31E2"/>
    <w:rsid w:val="009E3AA1"/>
    <w:rsid w:val="009E4A3A"/>
    <w:rsid w:val="009E4D3A"/>
    <w:rsid w:val="009E6A54"/>
    <w:rsid w:val="009E73BB"/>
    <w:rsid w:val="009E7CFC"/>
    <w:rsid w:val="009E7D56"/>
    <w:rsid w:val="009F15B1"/>
    <w:rsid w:val="009F318E"/>
    <w:rsid w:val="009F4840"/>
    <w:rsid w:val="009F6CC3"/>
    <w:rsid w:val="009F796D"/>
    <w:rsid w:val="00A00DE5"/>
    <w:rsid w:val="00A01F6A"/>
    <w:rsid w:val="00A02075"/>
    <w:rsid w:val="00A03A2B"/>
    <w:rsid w:val="00A03DBB"/>
    <w:rsid w:val="00A04EC9"/>
    <w:rsid w:val="00A05D80"/>
    <w:rsid w:val="00A07271"/>
    <w:rsid w:val="00A0740F"/>
    <w:rsid w:val="00A07487"/>
    <w:rsid w:val="00A0759B"/>
    <w:rsid w:val="00A10006"/>
    <w:rsid w:val="00A1149D"/>
    <w:rsid w:val="00A12147"/>
    <w:rsid w:val="00A12EC6"/>
    <w:rsid w:val="00A139D2"/>
    <w:rsid w:val="00A14632"/>
    <w:rsid w:val="00A1571D"/>
    <w:rsid w:val="00A15753"/>
    <w:rsid w:val="00A15B3A"/>
    <w:rsid w:val="00A15E51"/>
    <w:rsid w:val="00A16187"/>
    <w:rsid w:val="00A1705E"/>
    <w:rsid w:val="00A1755E"/>
    <w:rsid w:val="00A2102E"/>
    <w:rsid w:val="00A21365"/>
    <w:rsid w:val="00A21F77"/>
    <w:rsid w:val="00A22323"/>
    <w:rsid w:val="00A240C5"/>
    <w:rsid w:val="00A251DA"/>
    <w:rsid w:val="00A25F12"/>
    <w:rsid w:val="00A26BC9"/>
    <w:rsid w:val="00A26DC0"/>
    <w:rsid w:val="00A26DFF"/>
    <w:rsid w:val="00A270B2"/>
    <w:rsid w:val="00A27401"/>
    <w:rsid w:val="00A31988"/>
    <w:rsid w:val="00A31EF6"/>
    <w:rsid w:val="00A32078"/>
    <w:rsid w:val="00A327DA"/>
    <w:rsid w:val="00A33354"/>
    <w:rsid w:val="00A33B84"/>
    <w:rsid w:val="00A34D25"/>
    <w:rsid w:val="00A369CC"/>
    <w:rsid w:val="00A37324"/>
    <w:rsid w:val="00A4020E"/>
    <w:rsid w:val="00A40D1F"/>
    <w:rsid w:val="00A41ABE"/>
    <w:rsid w:val="00A42363"/>
    <w:rsid w:val="00A427B1"/>
    <w:rsid w:val="00A4342A"/>
    <w:rsid w:val="00A43854"/>
    <w:rsid w:val="00A45285"/>
    <w:rsid w:val="00A4599B"/>
    <w:rsid w:val="00A47632"/>
    <w:rsid w:val="00A501BC"/>
    <w:rsid w:val="00A50894"/>
    <w:rsid w:val="00A5096C"/>
    <w:rsid w:val="00A512B0"/>
    <w:rsid w:val="00A539EF"/>
    <w:rsid w:val="00A546E4"/>
    <w:rsid w:val="00A552E0"/>
    <w:rsid w:val="00A5537E"/>
    <w:rsid w:val="00A5591F"/>
    <w:rsid w:val="00A572A2"/>
    <w:rsid w:val="00A5798A"/>
    <w:rsid w:val="00A6094A"/>
    <w:rsid w:val="00A617B8"/>
    <w:rsid w:val="00A619D2"/>
    <w:rsid w:val="00A62CA5"/>
    <w:rsid w:val="00A6452D"/>
    <w:rsid w:val="00A64C91"/>
    <w:rsid w:val="00A65982"/>
    <w:rsid w:val="00A66ED1"/>
    <w:rsid w:val="00A67E1A"/>
    <w:rsid w:val="00A70987"/>
    <w:rsid w:val="00A719F8"/>
    <w:rsid w:val="00A722B5"/>
    <w:rsid w:val="00A7363D"/>
    <w:rsid w:val="00A74443"/>
    <w:rsid w:val="00A761BD"/>
    <w:rsid w:val="00A7729A"/>
    <w:rsid w:val="00A77323"/>
    <w:rsid w:val="00A7767E"/>
    <w:rsid w:val="00A8024D"/>
    <w:rsid w:val="00A841E4"/>
    <w:rsid w:val="00A85095"/>
    <w:rsid w:val="00A8550D"/>
    <w:rsid w:val="00A859A0"/>
    <w:rsid w:val="00A86785"/>
    <w:rsid w:val="00A8749C"/>
    <w:rsid w:val="00A87EA6"/>
    <w:rsid w:val="00A9016C"/>
    <w:rsid w:val="00A90CDF"/>
    <w:rsid w:val="00A913D5"/>
    <w:rsid w:val="00A9208D"/>
    <w:rsid w:val="00A925FF"/>
    <w:rsid w:val="00A93BFE"/>
    <w:rsid w:val="00A93E35"/>
    <w:rsid w:val="00A9526B"/>
    <w:rsid w:val="00A966E4"/>
    <w:rsid w:val="00A973E1"/>
    <w:rsid w:val="00A978CC"/>
    <w:rsid w:val="00A979DC"/>
    <w:rsid w:val="00AA077D"/>
    <w:rsid w:val="00AA09C0"/>
    <w:rsid w:val="00AA16EB"/>
    <w:rsid w:val="00AA1718"/>
    <w:rsid w:val="00AA2BD5"/>
    <w:rsid w:val="00AA3F31"/>
    <w:rsid w:val="00AA49BF"/>
    <w:rsid w:val="00AA6C11"/>
    <w:rsid w:val="00AA78FD"/>
    <w:rsid w:val="00AB01D5"/>
    <w:rsid w:val="00AB0977"/>
    <w:rsid w:val="00AB0EE3"/>
    <w:rsid w:val="00AB2753"/>
    <w:rsid w:val="00AB3813"/>
    <w:rsid w:val="00AB41FF"/>
    <w:rsid w:val="00AB4B01"/>
    <w:rsid w:val="00AB5161"/>
    <w:rsid w:val="00AB5683"/>
    <w:rsid w:val="00AB6136"/>
    <w:rsid w:val="00AB791F"/>
    <w:rsid w:val="00AC0A16"/>
    <w:rsid w:val="00AC0AB6"/>
    <w:rsid w:val="00AC11B3"/>
    <w:rsid w:val="00AC2C02"/>
    <w:rsid w:val="00AC302F"/>
    <w:rsid w:val="00AC321B"/>
    <w:rsid w:val="00AC3392"/>
    <w:rsid w:val="00AC55F6"/>
    <w:rsid w:val="00AC663D"/>
    <w:rsid w:val="00AD57CA"/>
    <w:rsid w:val="00AD6149"/>
    <w:rsid w:val="00AD6500"/>
    <w:rsid w:val="00AD6630"/>
    <w:rsid w:val="00AD7568"/>
    <w:rsid w:val="00AE1144"/>
    <w:rsid w:val="00AE1377"/>
    <w:rsid w:val="00AE1BA6"/>
    <w:rsid w:val="00AE23D9"/>
    <w:rsid w:val="00AE3E3E"/>
    <w:rsid w:val="00AE44AF"/>
    <w:rsid w:val="00AE4BB9"/>
    <w:rsid w:val="00AE54D4"/>
    <w:rsid w:val="00AE5B28"/>
    <w:rsid w:val="00AE6A45"/>
    <w:rsid w:val="00AF02B8"/>
    <w:rsid w:val="00AF0432"/>
    <w:rsid w:val="00AF08CF"/>
    <w:rsid w:val="00AF1405"/>
    <w:rsid w:val="00AF15C6"/>
    <w:rsid w:val="00AF239F"/>
    <w:rsid w:val="00AF3311"/>
    <w:rsid w:val="00AF3428"/>
    <w:rsid w:val="00AF3E37"/>
    <w:rsid w:val="00AF5152"/>
    <w:rsid w:val="00AF5350"/>
    <w:rsid w:val="00AF5E30"/>
    <w:rsid w:val="00AF6176"/>
    <w:rsid w:val="00AF777E"/>
    <w:rsid w:val="00B00CC6"/>
    <w:rsid w:val="00B018AB"/>
    <w:rsid w:val="00B021FA"/>
    <w:rsid w:val="00B032CF"/>
    <w:rsid w:val="00B050EC"/>
    <w:rsid w:val="00B05196"/>
    <w:rsid w:val="00B05C79"/>
    <w:rsid w:val="00B05D62"/>
    <w:rsid w:val="00B05E1C"/>
    <w:rsid w:val="00B06418"/>
    <w:rsid w:val="00B0655C"/>
    <w:rsid w:val="00B06C65"/>
    <w:rsid w:val="00B108F8"/>
    <w:rsid w:val="00B11B45"/>
    <w:rsid w:val="00B11D77"/>
    <w:rsid w:val="00B17610"/>
    <w:rsid w:val="00B2300F"/>
    <w:rsid w:val="00B232C5"/>
    <w:rsid w:val="00B23ABF"/>
    <w:rsid w:val="00B25807"/>
    <w:rsid w:val="00B259A4"/>
    <w:rsid w:val="00B270D0"/>
    <w:rsid w:val="00B275E8"/>
    <w:rsid w:val="00B30919"/>
    <w:rsid w:val="00B312D5"/>
    <w:rsid w:val="00B34E59"/>
    <w:rsid w:val="00B378F3"/>
    <w:rsid w:val="00B37BB4"/>
    <w:rsid w:val="00B37EBA"/>
    <w:rsid w:val="00B40E64"/>
    <w:rsid w:val="00B430F6"/>
    <w:rsid w:val="00B431A2"/>
    <w:rsid w:val="00B45011"/>
    <w:rsid w:val="00B46D33"/>
    <w:rsid w:val="00B47133"/>
    <w:rsid w:val="00B47B56"/>
    <w:rsid w:val="00B47E1F"/>
    <w:rsid w:val="00B50723"/>
    <w:rsid w:val="00B507AD"/>
    <w:rsid w:val="00B50C01"/>
    <w:rsid w:val="00B526F5"/>
    <w:rsid w:val="00B5400F"/>
    <w:rsid w:val="00B54422"/>
    <w:rsid w:val="00B560DB"/>
    <w:rsid w:val="00B561A4"/>
    <w:rsid w:val="00B5632F"/>
    <w:rsid w:val="00B56838"/>
    <w:rsid w:val="00B5698B"/>
    <w:rsid w:val="00B57274"/>
    <w:rsid w:val="00B57C1C"/>
    <w:rsid w:val="00B60C87"/>
    <w:rsid w:val="00B620C3"/>
    <w:rsid w:val="00B62143"/>
    <w:rsid w:val="00B627A0"/>
    <w:rsid w:val="00B62CEE"/>
    <w:rsid w:val="00B63707"/>
    <w:rsid w:val="00B64441"/>
    <w:rsid w:val="00B64566"/>
    <w:rsid w:val="00B64F85"/>
    <w:rsid w:val="00B673AD"/>
    <w:rsid w:val="00B67830"/>
    <w:rsid w:val="00B708F0"/>
    <w:rsid w:val="00B70B01"/>
    <w:rsid w:val="00B72A92"/>
    <w:rsid w:val="00B73C80"/>
    <w:rsid w:val="00B73CE2"/>
    <w:rsid w:val="00B74670"/>
    <w:rsid w:val="00B76CB0"/>
    <w:rsid w:val="00B77B9D"/>
    <w:rsid w:val="00B77CF3"/>
    <w:rsid w:val="00B77D20"/>
    <w:rsid w:val="00B77F32"/>
    <w:rsid w:val="00B80CE7"/>
    <w:rsid w:val="00B80F47"/>
    <w:rsid w:val="00B83537"/>
    <w:rsid w:val="00B8407B"/>
    <w:rsid w:val="00B87FF9"/>
    <w:rsid w:val="00B908C7"/>
    <w:rsid w:val="00B91639"/>
    <w:rsid w:val="00B92423"/>
    <w:rsid w:val="00B9377D"/>
    <w:rsid w:val="00B9439A"/>
    <w:rsid w:val="00B94433"/>
    <w:rsid w:val="00B94650"/>
    <w:rsid w:val="00B954E0"/>
    <w:rsid w:val="00B95796"/>
    <w:rsid w:val="00B9656D"/>
    <w:rsid w:val="00B97C7A"/>
    <w:rsid w:val="00BA0D58"/>
    <w:rsid w:val="00BA0F3B"/>
    <w:rsid w:val="00BA1AE4"/>
    <w:rsid w:val="00BA1F2B"/>
    <w:rsid w:val="00BA3FD4"/>
    <w:rsid w:val="00BA4A73"/>
    <w:rsid w:val="00BA53C5"/>
    <w:rsid w:val="00BA64FA"/>
    <w:rsid w:val="00BA6896"/>
    <w:rsid w:val="00BA6CF0"/>
    <w:rsid w:val="00BA6F0D"/>
    <w:rsid w:val="00BA7007"/>
    <w:rsid w:val="00BA7A75"/>
    <w:rsid w:val="00BB191C"/>
    <w:rsid w:val="00BB23DC"/>
    <w:rsid w:val="00BB3176"/>
    <w:rsid w:val="00BB3FF6"/>
    <w:rsid w:val="00BB4301"/>
    <w:rsid w:val="00BB43F8"/>
    <w:rsid w:val="00BB4C98"/>
    <w:rsid w:val="00BB58C6"/>
    <w:rsid w:val="00BC0BA1"/>
    <w:rsid w:val="00BC0DD7"/>
    <w:rsid w:val="00BC24A6"/>
    <w:rsid w:val="00BC266A"/>
    <w:rsid w:val="00BC2892"/>
    <w:rsid w:val="00BC3BD3"/>
    <w:rsid w:val="00BD045E"/>
    <w:rsid w:val="00BD0744"/>
    <w:rsid w:val="00BD1055"/>
    <w:rsid w:val="00BD3B26"/>
    <w:rsid w:val="00BD3FB6"/>
    <w:rsid w:val="00BD4217"/>
    <w:rsid w:val="00BD4CE4"/>
    <w:rsid w:val="00BD5199"/>
    <w:rsid w:val="00BD63B1"/>
    <w:rsid w:val="00BD74A9"/>
    <w:rsid w:val="00BE040C"/>
    <w:rsid w:val="00BE1D9E"/>
    <w:rsid w:val="00BE27F4"/>
    <w:rsid w:val="00BE2F6B"/>
    <w:rsid w:val="00BE3489"/>
    <w:rsid w:val="00BE451F"/>
    <w:rsid w:val="00BE4AF6"/>
    <w:rsid w:val="00BE4DAC"/>
    <w:rsid w:val="00BE6ABC"/>
    <w:rsid w:val="00BE6E63"/>
    <w:rsid w:val="00BE6F37"/>
    <w:rsid w:val="00BF00E9"/>
    <w:rsid w:val="00BF17B3"/>
    <w:rsid w:val="00BF1F42"/>
    <w:rsid w:val="00BF41F7"/>
    <w:rsid w:val="00BF4679"/>
    <w:rsid w:val="00BF4959"/>
    <w:rsid w:val="00BF729D"/>
    <w:rsid w:val="00C016FA"/>
    <w:rsid w:val="00C01878"/>
    <w:rsid w:val="00C01C53"/>
    <w:rsid w:val="00C02913"/>
    <w:rsid w:val="00C034F3"/>
    <w:rsid w:val="00C035EC"/>
    <w:rsid w:val="00C03640"/>
    <w:rsid w:val="00C039E7"/>
    <w:rsid w:val="00C04085"/>
    <w:rsid w:val="00C042CB"/>
    <w:rsid w:val="00C05A96"/>
    <w:rsid w:val="00C06009"/>
    <w:rsid w:val="00C068C8"/>
    <w:rsid w:val="00C070C5"/>
    <w:rsid w:val="00C07233"/>
    <w:rsid w:val="00C07E1C"/>
    <w:rsid w:val="00C105E4"/>
    <w:rsid w:val="00C10D34"/>
    <w:rsid w:val="00C110CF"/>
    <w:rsid w:val="00C12421"/>
    <w:rsid w:val="00C130FF"/>
    <w:rsid w:val="00C14B5E"/>
    <w:rsid w:val="00C16586"/>
    <w:rsid w:val="00C17C9F"/>
    <w:rsid w:val="00C20007"/>
    <w:rsid w:val="00C20AAF"/>
    <w:rsid w:val="00C24F9B"/>
    <w:rsid w:val="00C25BBF"/>
    <w:rsid w:val="00C262E9"/>
    <w:rsid w:val="00C272FD"/>
    <w:rsid w:val="00C30DB0"/>
    <w:rsid w:val="00C335EC"/>
    <w:rsid w:val="00C35626"/>
    <w:rsid w:val="00C358FA"/>
    <w:rsid w:val="00C37822"/>
    <w:rsid w:val="00C401D8"/>
    <w:rsid w:val="00C409AF"/>
    <w:rsid w:val="00C41F2B"/>
    <w:rsid w:val="00C42A73"/>
    <w:rsid w:val="00C42EAB"/>
    <w:rsid w:val="00C42EED"/>
    <w:rsid w:val="00C44ACB"/>
    <w:rsid w:val="00C45DC7"/>
    <w:rsid w:val="00C464F6"/>
    <w:rsid w:val="00C464FC"/>
    <w:rsid w:val="00C47E95"/>
    <w:rsid w:val="00C51311"/>
    <w:rsid w:val="00C51B49"/>
    <w:rsid w:val="00C51D84"/>
    <w:rsid w:val="00C52859"/>
    <w:rsid w:val="00C54FBE"/>
    <w:rsid w:val="00C55FFF"/>
    <w:rsid w:val="00C5690B"/>
    <w:rsid w:val="00C56A98"/>
    <w:rsid w:val="00C56B89"/>
    <w:rsid w:val="00C56EEA"/>
    <w:rsid w:val="00C608EC"/>
    <w:rsid w:val="00C62D4E"/>
    <w:rsid w:val="00C642F8"/>
    <w:rsid w:val="00C657B6"/>
    <w:rsid w:val="00C65901"/>
    <w:rsid w:val="00C65FEC"/>
    <w:rsid w:val="00C6661F"/>
    <w:rsid w:val="00C70282"/>
    <w:rsid w:val="00C71D06"/>
    <w:rsid w:val="00C734DE"/>
    <w:rsid w:val="00C7621D"/>
    <w:rsid w:val="00C76AAA"/>
    <w:rsid w:val="00C771F1"/>
    <w:rsid w:val="00C77E2F"/>
    <w:rsid w:val="00C806E7"/>
    <w:rsid w:val="00C81898"/>
    <w:rsid w:val="00C82780"/>
    <w:rsid w:val="00C8330B"/>
    <w:rsid w:val="00C83651"/>
    <w:rsid w:val="00C83845"/>
    <w:rsid w:val="00C8481A"/>
    <w:rsid w:val="00C850BE"/>
    <w:rsid w:val="00C858BB"/>
    <w:rsid w:val="00C86896"/>
    <w:rsid w:val="00C90C07"/>
    <w:rsid w:val="00C90F0C"/>
    <w:rsid w:val="00C915FB"/>
    <w:rsid w:val="00C92609"/>
    <w:rsid w:val="00C93FBC"/>
    <w:rsid w:val="00C94FA1"/>
    <w:rsid w:val="00C96A65"/>
    <w:rsid w:val="00C972BB"/>
    <w:rsid w:val="00C97516"/>
    <w:rsid w:val="00CA0DFD"/>
    <w:rsid w:val="00CA1BED"/>
    <w:rsid w:val="00CA2A61"/>
    <w:rsid w:val="00CA3566"/>
    <w:rsid w:val="00CA35CA"/>
    <w:rsid w:val="00CA4961"/>
    <w:rsid w:val="00CA4E0B"/>
    <w:rsid w:val="00CA5634"/>
    <w:rsid w:val="00CA5ACB"/>
    <w:rsid w:val="00CA61B1"/>
    <w:rsid w:val="00CB1AAD"/>
    <w:rsid w:val="00CB1DB4"/>
    <w:rsid w:val="00CB211B"/>
    <w:rsid w:val="00CB2D45"/>
    <w:rsid w:val="00CB3909"/>
    <w:rsid w:val="00CB3ACC"/>
    <w:rsid w:val="00CB43D1"/>
    <w:rsid w:val="00CB4918"/>
    <w:rsid w:val="00CB7165"/>
    <w:rsid w:val="00CB7287"/>
    <w:rsid w:val="00CC092A"/>
    <w:rsid w:val="00CC0FF0"/>
    <w:rsid w:val="00CC11C7"/>
    <w:rsid w:val="00CC25ED"/>
    <w:rsid w:val="00CC2EDB"/>
    <w:rsid w:val="00CC31E1"/>
    <w:rsid w:val="00CC32A0"/>
    <w:rsid w:val="00CC54F0"/>
    <w:rsid w:val="00CC56A2"/>
    <w:rsid w:val="00CC5753"/>
    <w:rsid w:val="00CC59B8"/>
    <w:rsid w:val="00CC62C8"/>
    <w:rsid w:val="00CC6392"/>
    <w:rsid w:val="00CC6871"/>
    <w:rsid w:val="00CC6FA7"/>
    <w:rsid w:val="00CC7D0E"/>
    <w:rsid w:val="00CD1473"/>
    <w:rsid w:val="00CD281F"/>
    <w:rsid w:val="00CD42B1"/>
    <w:rsid w:val="00CD4863"/>
    <w:rsid w:val="00CD500F"/>
    <w:rsid w:val="00CD54CC"/>
    <w:rsid w:val="00CD5C13"/>
    <w:rsid w:val="00CD65C0"/>
    <w:rsid w:val="00CD7799"/>
    <w:rsid w:val="00CD7D34"/>
    <w:rsid w:val="00CE045D"/>
    <w:rsid w:val="00CE054B"/>
    <w:rsid w:val="00CE11F4"/>
    <w:rsid w:val="00CE1E2B"/>
    <w:rsid w:val="00CE3430"/>
    <w:rsid w:val="00CE4D54"/>
    <w:rsid w:val="00CE62A3"/>
    <w:rsid w:val="00CE7299"/>
    <w:rsid w:val="00CF07E7"/>
    <w:rsid w:val="00CF0D39"/>
    <w:rsid w:val="00CF148C"/>
    <w:rsid w:val="00CF3C4B"/>
    <w:rsid w:val="00CF4FCB"/>
    <w:rsid w:val="00CF6AD4"/>
    <w:rsid w:val="00D00497"/>
    <w:rsid w:val="00D006B0"/>
    <w:rsid w:val="00D01D2B"/>
    <w:rsid w:val="00D028F5"/>
    <w:rsid w:val="00D02EB5"/>
    <w:rsid w:val="00D03E8D"/>
    <w:rsid w:val="00D04BF0"/>
    <w:rsid w:val="00D04F66"/>
    <w:rsid w:val="00D0599C"/>
    <w:rsid w:val="00D05E17"/>
    <w:rsid w:val="00D10883"/>
    <w:rsid w:val="00D115E6"/>
    <w:rsid w:val="00D13CAD"/>
    <w:rsid w:val="00D14D60"/>
    <w:rsid w:val="00D156AD"/>
    <w:rsid w:val="00D1588A"/>
    <w:rsid w:val="00D16A3F"/>
    <w:rsid w:val="00D1726A"/>
    <w:rsid w:val="00D17384"/>
    <w:rsid w:val="00D17861"/>
    <w:rsid w:val="00D17C03"/>
    <w:rsid w:val="00D2020F"/>
    <w:rsid w:val="00D21031"/>
    <w:rsid w:val="00D21947"/>
    <w:rsid w:val="00D22422"/>
    <w:rsid w:val="00D22B35"/>
    <w:rsid w:val="00D22E9F"/>
    <w:rsid w:val="00D22F2F"/>
    <w:rsid w:val="00D23194"/>
    <w:rsid w:val="00D240EA"/>
    <w:rsid w:val="00D27314"/>
    <w:rsid w:val="00D2793E"/>
    <w:rsid w:val="00D27FCF"/>
    <w:rsid w:val="00D325DC"/>
    <w:rsid w:val="00D32A9E"/>
    <w:rsid w:val="00D32AEF"/>
    <w:rsid w:val="00D331FD"/>
    <w:rsid w:val="00D344F7"/>
    <w:rsid w:val="00D34596"/>
    <w:rsid w:val="00D34C2A"/>
    <w:rsid w:val="00D37ADE"/>
    <w:rsid w:val="00D40AAA"/>
    <w:rsid w:val="00D42600"/>
    <w:rsid w:val="00D430DC"/>
    <w:rsid w:val="00D433FE"/>
    <w:rsid w:val="00D43EB9"/>
    <w:rsid w:val="00D442F5"/>
    <w:rsid w:val="00D45119"/>
    <w:rsid w:val="00D4578D"/>
    <w:rsid w:val="00D459D7"/>
    <w:rsid w:val="00D45CE5"/>
    <w:rsid w:val="00D4715E"/>
    <w:rsid w:val="00D477EB"/>
    <w:rsid w:val="00D4780D"/>
    <w:rsid w:val="00D519F6"/>
    <w:rsid w:val="00D52869"/>
    <w:rsid w:val="00D53363"/>
    <w:rsid w:val="00D5425C"/>
    <w:rsid w:val="00D54759"/>
    <w:rsid w:val="00D559AC"/>
    <w:rsid w:val="00D573F9"/>
    <w:rsid w:val="00D6002F"/>
    <w:rsid w:val="00D63C9B"/>
    <w:rsid w:val="00D64200"/>
    <w:rsid w:val="00D64B63"/>
    <w:rsid w:val="00D66F4A"/>
    <w:rsid w:val="00D70496"/>
    <w:rsid w:val="00D71763"/>
    <w:rsid w:val="00D73413"/>
    <w:rsid w:val="00D73565"/>
    <w:rsid w:val="00D748B1"/>
    <w:rsid w:val="00D750D3"/>
    <w:rsid w:val="00D759FF"/>
    <w:rsid w:val="00D76556"/>
    <w:rsid w:val="00D76808"/>
    <w:rsid w:val="00D76EED"/>
    <w:rsid w:val="00D7720C"/>
    <w:rsid w:val="00D8041B"/>
    <w:rsid w:val="00D81119"/>
    <w:rsid w:val="00D81EE0"/>
    <w:rsid w:val="00D82BD3"/>
    <w:rsid w:val="00D83791"/>
    <w:rsid w:val="00D83D6F"/>
    <w:rsid w:val="00D84168"/>
    <w:rsid w:val="00D90BCE"/>
    <w:rsid w:val="00D91B1B"/>
    <w:rsid w:val="00D92D88"/>
    <w:rsid w:val="00D9302E"/>
    <w:rsid w:val="00D93AFF"/>
    <w:rsid w:val="00D946DF"/>
    <w:rsid w:val="00D9592C"/>
    <w:rsid w:val="00D96CD2"/>
    <w:rsid w:val="00D96FBD"/>
    <w:rsid w:val="00DA0E5D"/>
    <w:rsid w:val="00DA1E94"/>
    <w:rsid w:val="00DA3496"/>
    <w:rsid w:val="00DA3EE6"/>
    <w:rsid w:val="00DA4B11"/>
    <w:rsid w:val="00DA52BD"/>
    <w:rsid w:val="00DA5485"/>
    <w:rsid w:val="00DA557D"/>
    <w:rsid w:val="00DA5E82"/>
    <w:rsid w:val="00DA655E"/>
    <w:rsid w:val="00DA6BFC"/>
    <w:rsid w:val="00DA7E2E"/>
    <w:rsid w:val="00DB02E5"/>
    <w:rsid w:val="00DB3209"/>
    <w:rsid w:val="00DB3A44"/>
    <w:rsid w:val="00DB3CF1"/>
    <w:rsid w:val="00DB3D43"/>
    <w:rsid w:val="00DB4A6B"/>
    <w:rsid w:val="00DB509B"/>
    <w:rsid w:val="00DB7697"/>
    <w:rsid w:val="00DB774C"/>
    <w:rsid w:val="00DB78AD"/>
    <w:rsid w:val="00DC186E"/>
    <w:rsid w:val="00DC19D2"/>
    <w:rsid w:val="00DC22EF"/>
    <w:rsid w:val="00DC24E9"/>
    <w:rsid w:val="00DC257A"/>
    <w:rsid w:val="00DC26BF"/>
    <w:rsid w:val="00DD0121"/>
    <w:rsid w:val="00DD0708"/>
    <w:rsid w:val="00DD0AA5"/>
    <w:rsid w:val="00DD0BD1"/>
    <w:rsid w:val="00DD2329"/>
    <w:rsid w:val="00DD23C2"/>
    <w:rsid w:val="00DD53BC"/>
    <w:rsid w:val="00DD5EEA"/>
    <w:rsid w:val="00DD7F28"/>
    <w:rsid w:val="00DE0201"/>
    <w:rsid w:val="00DE1429"/>
    <w:rsid w:val="00DE1B33"/>
    <w:rsid w:val="00DE1DD4"/>
    <w:rsid w:val="00DE233F"/>
    <w:rsid w:val="00DE5F36"/>
    <w:rsid w:val="00DE6415"/>
    <w:rsid w:val="00DE6F46"/>
    <w:rsid w:val="00DE7502"/>
    <w:rsid w:val="00DE7DC9"/>
    <w:rsid w:val="00DF022A"/>
    <w:rsid w:val="00DF03E4"/>
    <w:rsid w:val="00DF0540"/>
    <w:rsid w:val="00DF0DAD"/>
    <w:rsid w:val="00DF1356"/>
    <w:rsid w:val="00DF1D8F"/>
    <w:rsid w:val="00DF26D1"/>
    <w:rsid w:val="00DF2805"/>
    <w:rsid w:val="00DF2A40"/>
    <w:rsid w:val="00DF2AA2"/>
    <w:rsid w:val="00DF34DD"/>
    <w:rsid w:val="00DF43BF"/>
    <w:rsid w:val="00DF54A8"/>
    <w:rsid w:val="00DF7DAE"/>
    <w:rsid w:val="00DF7E27"/>
    <w:rsid w:val="00DF7FC6"/>
    <w:rsid w:val="00E005CD"/>
    <w:rsid w:val="00E00A3F"/>
    <w:rsid w:val="00E02060"/>
    <w:rsid w:val="00E026E1"/>
    <w:rsid w:val="00E028E4"/>
    <w:rsid w:val="00E039AB"/>
    <w:rsid w:val="00E05BB4"/>
    <w:rsid w:val="00E05FAD"/>
    <w:rsid w:val="00E109D6"/>
    <w:rsid w:val="00E10D10"/>
    <w:rsid w:val="00E10D78"/>
    <w:rsid w:val="00E11729"/>
    <w:rsid w:val="00E11FEF"/>
    <w:rsid w:val="00E13E0D"/>
    <w:rsid w:val="00E1513B"/>
    <w:rsid w:val="00E151AA"/>
    <w:rsid w:val="00E15B66"/>
    <w:rsid w:val="00E166E0"/>
    <w:rsid w:val="00E17223"/>
    <w:rsid w:val="00E175DA"/>
    <w:rsid w:val="00E21082"/>
    <w:rsid w:val="00E223FB"/>
    <w:rsid w:val="00E2318E"/>
    <w:rsid w:val="00E23EB9"/>
    <w:rsid w:val="00E24DF2"/>
    <w:rsid w:val="00E26D4C"/>
    <w:rsid w:val="00E3030B"/>
    <w:rsid w:val="00E32862"/>
    <w:rsid w:val="00E3312F"/>
    <w:rsid w:val="00E344E4"/>
    <w:rsid w:val="00E347D3"/>
    <w:rsid w:val="00E34883"/>
    <w:rsid w:val="00E3734A"/>
    <w:rsid w:val="00E4077C"/>
    <w:rsid w:val="00E4100B"/>
    <w:rsid w:val="00E41D2F"/>
    <w:rsid w:val="00E4204C"/>
    <w:rsid w:val="00E42915"/>
    <w:rsid w:val="00E43737"/>
    <w:rsid w:val="00E458AB"/>
    <w:rsid w:val="00E47C11"/>
    <w:rsid w:val="00E47F6C"/>
    <w:rsid w:val="00E502C0"/>
    <w:rsid w:val="00E512EA"/>
    <w:rsid w:val="00E518C0"/>
    <w:rsid w:val="00E5217B"/>
    <w:rsid w:val="00E52965"/>
    <w:rsid w:val="00E53B68"/>
    <w:rsid w:val="00E54021"/>
    <w:rsid w:val="00E54261"/>
    <w:rsid w:val="00E5484F"/>
    <w:rsid w:val="00E5739F"/>
    <w:rsid w:val="00E57A45"/>
    <w:rsid w:val="00E57F13"/>
    <w:rsid w:val="00E61C82"/>
    <w:rsid w:val="00E641B0"/>
    <w:rsid w:val="00E65F75"/>
    <w:rsid w:val="00E676BD"/>
    <w:rsid w:val="00E6793C"/>
    <w:rsid w:val="00E7049B"/>
    <w:rsid w:val="00E7070F"/>
    <w:rsid w:val="00E7172D"/>
    <w:rsid w:val="00E726F2"/>
    <w:rsid w:val="00E73632"/>
    <w:rsid w:val="00E74933"/>
    <w:rsid w:val="00E76748"/>
    <w:rsid w:val="00E779E5"/>
    <w:rsid w:val="00E77F50"/>
    <w:rsid w:val="00E8070D"/>
    <w:rsid w:val="00E8111B"/>
    <w:rsid w:val="00E821BB"/>
    <w:rsid w:val="00E82982"/>
    <w:rsid w:val="00E82A08"/>
    <w:rsid w:val="00E830D6"/>
    <w:rsid w:val="00E83160"/>
    <w:rsid w:val="00E83871"/>
    <w:rsid w:val="00E8472F"/>
    <w:rsid w:val="00E857CF"/>
    <w:rsid w:val="00E85BE4"/>
    <w:rsid w:val="00E91277"/>
    <w:rsid w:val="00E9406C"/>
    <w:rsid w:val="00E9591D"/>
    <w:rsid w:val="00E95D13"/>
    <w:rsid w:val="00E96854"/>
    <w:rsid w:val="00E96A44"/>
    <w:rsid w:val="00EA1814"/>
    <w:rsid w:val="00EA1E56"/>
    <w:rsid w:val="00EA1EFB"/>
    <w:rsid w:val="00EA21C1"/>
    <w:rsid w:val="00EA26CF"/>
    <w:rsid w:val="00EA2F62"/>
    <w:rsid w:val="00EA3C9A"/>
    <w:rsid w:val="00EA418E"/>
    <w:rsid w:val="00EA5BD8"/>
    <w:rsid w:val="00EA5FA4"/>
    <w:rsid w:val="00EA6EF2"/>
    <w:rsid w:val="00EA796C"/>
    <w:rsid w:val="00EB021C"/>
    <w:rsid w:val="00EB1C52"/>
    <w:rsid w:val="00EB21A4"/>
    <w:rsid w:val="00EB3670"/>
    <w:rsid w:val="00EB3D0E"/>
    <w:rsid w:val="00EB70E6"/>
    <w:rsid w:val="00EB7859"/>
    <w:rsid w:val="00EB7CC9"/>
    <w:rsid w:val="00EC08AF"/>
    <w:rsid w:val="00EC1E77"/>
    <w:rsid w:val="00EC210B"/>
    <w:rsid w:val="00EC3255"/>
    <w:rsid w:val="00EC35A1"/>
    <w:rsid w:val="00EC477D"/>
    <w:rsid w:val="00EC5D22"/>
    <w:rsid w:val="00EC7322"/>
    <w:rsid w:val="00EC7B93"/>
    <w:rsid w:val="00EC7CCC"/>
    <w:rsid w:val="00ED1856"/>
    <w:rsid w:val="00ED19E7"/>
    <w:rsid w:val="00ED2149"/>
    <w:rsid w:val="00ED3CEB"/>
    <w:rsid w:val="00ED4145"/>
    <w:rsid w:val="00ED4519"/>
    <w:rsid w:val="00ED4758"/>
    <w:rsid w:val="00ED4839"/>
    <w:rsid w:val="00ED5E5D"/>
    <w:rsid w:val="00ED6C5B"/>
    <w:rsid w:val="00ED6D36"/>
    <w:rsid w:val="00EE18D0"/>
    <w:rsid w:val="00EE1DC0"/>
    <w:rsid w:val="00EE21F9"/>
    <w:rsid w:val="00EE30DF"/>
    <w:rsid w:val="00EE3AB0"/>
    <w:rsid w:val="00EE46B0"/>
    <w:rsid w:val="00EE48A5"/>
    <w:rsid w:val="00EE6B6F"/>
    <w:rsid w:val="00EE7BAA"/>
    <w:rsid w:val="00EF0264"/>
    <w:rsid w:val="00EF14A5"/>
    <w:rsid w:val="00EF1695"/>
    <w:rsid w:val="00EF27AC"/>
    <w:rsid w:val="00EF2F25"/>
    <w:rsid w:val="00EF421E"/>
    <w:rsid w:val="00EF5A50"/>
    <w:rsid w:val="00EF5ED5"/>
    <w:rsid w:val="00EF64DB"/>
    <w:rsid w:val="00EF7190"/>
    <w:rsid w:val="00EF722F"/>
    <w:rsid w:val="00F006D7"/>
    <w:rsid w:val="00F0073E"/>
    <w:rsid w:val="00F00C18"/>
    <w:rsid w:val="00F012C7"/>
    <w:rsid w:val="00F04F38"/>
    <w:rsid w:val="00F06FE2"/>
    <w:rsid w:val="00F0783F"/>
    <w:rsid w:val="00F07BCE"/>
    <w:rsid w:val="00F07BE7"/>
    <w:rsid w:val="00F11461"/>
    <w:rsid w:val="00F11985"/>
    <w:rsid w:val="00F13540"/>
    <w:rsid w:val="00F1463B"/>
    <w:rsid w:val="00F15231"/>
    <w:rsid w:val="00F15E2D"/>
    <w:rsid w:val="00F16157"/>
    <w:rsid w:val="00F16A9F"/>
    <w:rsid w:val="00F16DE7"/>
    <w:rsid w:val="00F17316"/>
    <w:rsid w:val="00F208A5"/>
    <w:rsid w:val="00F20E98"/>
    <w:rsid w:val="00F213BD"/>
    <w:rsid w:val="00F222D0"/>
    <w:rsid w:val="00F22797"/>
    <w:rsid w:val="00F227BD"/>
    <w:rsid w:val="00F22D20"/>
    <w:rsid w:val="00F231FA"/>
    <w:rsid w:val="00F24F14"/>
    <w:rsid w:val="00F2599B"/>
    <w:rsid w:val="00F25B6F"/>
    <w:rsid w:val="00F265CC"/>
    <w:rsid w:val="00F279C4"/>
    <w:rsid w:val="00F31503"/>
    <w:rsid w:val="00F3214B"/>
    <w:rsid w:val="00F32926"/>
    <w:rsid w:val="00F329D6"/>
    <w:rsid w:val="00F341E3"/>
    <w:rsid w:val="00F343FA"/>
    <w:rsid w:val="00F34757"/>
    <w:rsid w:val="00F34BE5"/>
    <w:rsid w:val="00F351B6"/>
    <w:rsid w:val="00F356A6"/>
    <w:rsid w:val="00F35894"/>
    <w:rsid w:val="00F36179"/>
    <w:rsid w:val="00F36DC3"/>
    <w:rsid w:val="00F36EA6"/>
    <w:rsid w:val="00F371CC"/>
    <w:rsid w:val="00F412E8"/>
    <w:rsid w:val="00F41799"/>
    <w:rsid w:val="00F454AD"/>
    <w:rsid w:val="00F45987"/>
    <w:rsid w:val="00F472F9"/>
    <w:rsid w:val="00F4788B"/>
    <w:rsid w:val="00F5031B"/>
    <w:rsid w:val="00F50392"/>
    <w:rsid w:val="00F5040F"/>
    <w:rsid w:val="00F5114E"/>
    <w:rsid w:val="00F51A21"/>
    <w:rsid w:val="00F51B23"/>
    <w:rsid w:val="00F53B3B"/>
    <w:rsid w:val="00F53FEC"/>
    <w:rsid w:val="00F54911"/>
    <w:rsid w:val="00F557B3"/>
    <w:rsid w:val="00F56290"/>
    <w:rsid w:val="00F562CB"/>
    <w:rsid w:val="00F56B24"/>
    <w:rsid w:val="00F62EC3"/>
    <w:rsid w:val="00F63080"/>
    <w:rsid w:val="00F65796"/>
    <w:rsid w:val="00F65A24"/>
    <w:rsid w:val="00F669CA"/>
    <w:rsid w:val="00F67988"/>
    <w:rsid w:val="00F67C59"/>
    <w:rsid w:val="00F70C73"/>
    <w:rsid w:val="00F717AB"/>
    <w:rsid w:val="00F71A58"/>
    <w:rsid w:val="00F72E5D"/>
    <w:rsid w:val="00F73BAB"/>
    <w:rsid w:val="00F74619"/>
    <w:rsid w:val="00F74E92"/>
    <w:rsid w:val="00F76D08"/>
    <w:rsid w:val="00F772D4"/>
    <w:rsid w:val="00F8001B"/>
    <w:rsid w:val="00F80BF6"/>
    <w:rsid w:val="00F80D1D"/>
    <w:rsid w:val="00F814B4"/>
    <w:rsid w:val="00F8229F"/>
    <w:rsid w:val="00F827A9"/>
    <w:rsid w:val="00F84791"/>
    <w:rsid w:val="00F84B30"/>
    <w:rsid w:val="00F851D4"/>
    <w:rsid w:val="00F85405"/>
    <w:rsid w:val="00F8622C"/>
    <w:rsid w:val="00F86252"/>
    <w:rsid w:val="00F86C99"/>
    <w:rsid w:val="00F87D1C"/>
    <w:rsid w:val="00F912C6"/>
    <w:rsid w:val="00F91563"/>
    <w:rsid w:val="00FA1275"/>
    <w:rsid w:val="00FA1CF3"/>
    <w:rsid w:val="00FA2A6F"/>
    <w:rsid w:val="00FA3171"/>
    <w:rsid w:val="00FA326A"/>
    <w:rsid w:val="00FA4418"/>
    <w:rsid w:val="00FA4649"/>
    <w:rsid w:val="00FA4B28"/>
    <w:rsid w:val="00FA55CB"/>
    <w:rsid w:val="00FA566D"/>
    <w:rsid w:val="00FA777D"/>
    <w:rsid w:val="00FA7B3C"/>
    <w:rsid w:val="00FB14F0"/>
    <w:rsid w:val="00FB1983"/>
    <w:rsid w:val="00FB23AD"/>
    <w:rsid w:val="00FB2448"/>
    <w:rsid w:val="00FB2F52"/>
    <w:rsid w:val="00FB316D"/>
    <w:rsid w:val="00FB4DD9"/>
    <w:rsid w:val="00FB580F"/>
    <w:rsid w:val="00FB6559"/>
    <w:rsid w:val="00FB670D"/>
    <w:rsid w:val="00FB7279"/>
    <w:rsid w:val="00FB7704"/>
    <w:rsid w:val="00FC1262"/>
    <w:rsid w:val="00FC2E59"/>
    <w:rsid w:val="00FC3A04"/>
    <w:rsid w:val="00FC3C6B"/>
    <w:rsid w:val="00FC44E7"/>
    <w:rsid w:val="00FC5430"/>
    <w:rsid w:val="00FC5C0F"/>
    <w:rsid w:val="00FC6B0D"/>
    <w:rsid w:val="00FC6CD0"/>
    <w:rsid w:val="00FD11DA"/>
    <w:rsid w:val="00FD270D"/>
    <w:rsid w:val="00FD27D4"/>
    <w:rsid w:val="00FD3223"/>
    <w:rsid w:val="00FD3AB2"/>
    <w:rsid w:val="00FD45D4"/>
    <w:rsid w:val="00FD6595"/>
    <w:rsid w:val="00FD65A9"/>
    <w:rsid w:val="00FD6D9C"/>
    <w:rsid w:val="00FD6FBC"/>
    <w:rsid w:val="00FD708C"/>
    <w:rsid w:val="00FD7B74"/>
    <w:rsid w:val="00FE16D4"/>
    <w:rsid w:val="00FE2033"/>
    <w:rsid w:val="00FE2516"/>
    <w:rsid w:val="00FE3DBA"/>
    <w:rsid w:val="00FE4A91"/>
    <w:rsid w:val="00FE4EF2"/>
    <w:rsid w:val="00FE63C0"/>
    <w:rsid w:val="00FE7122"/>
    <w:rsid w:val="00FF31A7"/>
    <w:rsid w:val="00FF4990"/>
    <w:rsid w:val="00FF4F23"/>
    <w:rsid w:val="00FF4F43"/>
    <w:rsid w:val="00FF54C8"/>
    <w:rsid w:val="00FF6F16"/>
    <w:rsid w:val="00FF6FFA"/>
    <w:rsid w:val="00FF71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9F9C3A5"/>
  <w15:chartTrackingRefBased/>
  <w15:docId w15:val="{0C045E33-7477-4F02-B996-A7538D4B11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3AC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uiPriority w:val="99"/>
    <w:rsid w:val="00CB3ACC"/>
    <w:rPr>
      <w:rFonts w:cs="Times New Roman"/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CB3A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3A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3ACC"/>
    <w:rPr>
      <w:sz w:val="20"/>
      <w:szCs w:val="20"/>
    </w:rPr>
  </w:style>
  <w:style w:type="character" w:customStyle="1" w:styleId="adr">
    <w:name w:val="adr"/>
    <w:basedOn w:val="DefaultParagraphFont"/>
    <w:rsid w:val="00CB3ACC"/>
  </w:style>
  <w:style w:type="character" w:customStyle="1" w:styleId="locality">
    <w:name w:val="locality"/>
    <w:basedOn w:val="DefaultParagraphFont"/>
    <w:rsid w:val="00CB3ACC"/>
  </w:style>
  <w:style w:type="character" w:customStyle="1" w:styleId="region">
    <w:name w:val="region"/>
    <w:basedOn w:val="DefaultParagraphFont"/>
    <w:rsid w:val="00CB3ACC"/>
  </w:style>
  <w:style w:type="paragraph" w:styleId="NoSpacing">
    <w:name w:val="No Spacing"/>
    <w:uiPriority w:val="1"/>
    <w:qFormat/>
    <w:rsid w:val="00CB3ACC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B3AC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3ACC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15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154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C6144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6144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C6144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C6144"/>
    <w:rPr>
      <w:rFonts w:ascii="Times New Roman" w:hAnsi="Times New Roman" w:cs="Times New Roman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272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72FD"/>
  </w:style>
  <w:style w:type="paragraph" w:styleId="Footer">
    <w:name w:val="footer"/>
    <w:basedOn w:val="Normal"/>
    <w:link w:val="FooterChar"/>
    <w:uiPriority w:val="99"/>
    <w:unhideWhenUsed/>
    <w:rsid w:val="00C272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72FD"/>
  </w:style>
  <w:style w:type="character" w:styleId="LineNumber">
    <w:name w:val="line number"/>
    <w:basedOn w:val="DefaultParagraphFont"/>
    <w:uiPriority w:val="99"/>
    <w:semiHidden/>
    <w:unhideWhenUsed/>
    <w:rsid w:val="006F255C"/>
  </w:style>
  <w:style w:type="paragraph" w:styleId="ListParagraph">
    <w:name w:val="List Paragraph"/>
    <w:basedOn w:val="Normal"/>
    <w:uiPriority w:val="34"/>
    <w:qFormat/>
    <w:rsid w:val="006A01A6"/>
    <w:pPr>
      <w:ind w:left="720"/>
      <w:contextualSpacing/>
    </w:pPr>
  </w:style>
  <w:style w:type="paragraph" w:styleId="Revision">
    <w:name w:val="Revision"/>
    <w:hidden/>
    <w:uiPriority w:val="99"/>
    <w:semiHidden/>
    <w:rsid w:val="001E1169"/>
    <w:pPr>
      <w:spacing w:after="0" w:line="240" w:lineRule="auto"/>
    </w:pPr>
  </w:style>
  <w:style w:type="character" w:styleId="Strong">
    <w:name w:val="Strong"/>
    <w:basedOn w:val="DefaultParagraphFont"/>
    <w:uiPriority w:val="22"/>
    <w:qFormat/>
    <w:rsid w:val="001974C2"/>
    <w:rPr>
      <w:b/>
      <w:bCs/>
    </w:rPr>
  </w:style>
  <w:style w:type="paragraph" w:styleId="NormalWeb">
    <w:name w:val="Normal (Web)"/>
    <w:basedOn w:val="Normal"/>
    <w:uiPriority w:val="99"/>
    <w:unhideWhenUsed/>
    <w:rsid w:val="00AD61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AD6149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D156AD"/>
    <w:rPr>
      <w:i/>
      <w:iCs/>
    </w:rPr>
  </w:style>
  <w:style w:type="table" w:styleId="TableGridLight">
    <w:name w:val="Grid Table Light"/>
    <w:basedOn w:val="TableNormal"/>
    <w:uiPriority w:val="40"/>
    <w:rsid w:val="008F39D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197F5C"/>
    <w:rPr>
      <w:color w:val="605E5C"/>
      <w:shd w:val="clear" w:color="auto" w:fill="E1DFDD"/>
    </w:rPr>
  </w:style>
  <w:style w:type="table" w:customStyle="1" w:styleId="TableGridLight1">
    <w:name w:val="Table Grid Light1"/>
    <w:basedOn w:val="TableNormal"/>
    <w:next w:val="TableGridLight"/>
    <w:uiPriority w:val="40"/>
    <w:rsid w:val="00F87D1C"/>
    <w:pPr>
      <w:spacing w:after="0" w:line="240" w:lineRule="auto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407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AN.R-project.org/package=survival" TargetMode="External"/><Relationship Id="rId13" Type="http://schemas.openxmlformats.org/officeDocument/2006/relationships/oleObject" Target="embeddings/oleObject1.bin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10" Type="http://schemas.openxmlformats.org/officeDocument/2006/relationships/image" Target="media/image1.ti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D88282-8144-448A-ADF2-EC8D4BCF25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36</Pages>
  <Words>13189</Words>
  <Characters>75180</Characters>
  <Application>Microsoft Office Word</Application>
  <DocSecurity>0</DocSecurity>
  <Lines>626</Lines>
  <Paragraphs>1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Carswell (MED - Staff)</dc:creator>
  <cp:keywords/>
  <dc:description/>
  <cp:lastModifiedBy>Alexander Carswell (MED - Staff)</cp:lastModifiedBy>
  <cp:revision>8</cp:revision>
  <dcterms:created xsi:type="dcterms:W3CDTF">2026-03-28T18:22:00Z</dcterms:created>
  <dcterms:modified xsi:type="dcterms:W3CDTF">2026-03-28T18:41:00Z</dcterms:modified>
</cp:coreProperties>
</file>